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B69557" w14:textId="59661848" w:rsidR="001E6194" w:rsidRPr="001851EA" w:rsidRDefault="006342C2" w:rsidP="00AE21F5">
      <w:pPr>
        <w:pStyle w:val="Heading1"/>
      </w:pPr>
      <w:r w:rsidRPr="001851EA">
        <w:t xml:space="preserve">Title: </w:t>
      </w:r>
    </w:p>
    <w:p w14:paraId="47B69558" w14:textId="20752733" w:rsidR="006342C2" w:rsidRPr="001851EA" w:rsidRDefault="00965654">
      <w:r w:rsidRPr="001851EA">
        <w:t>A</w:t>
      </w:r>
      <w:r w:rsidR="00867EC6" w:rsidRPr="001851EA">
        <w:t xml:space="preserve"> w</w:t>
      </w:r>
      <w:r w:rsidR="00B93690" w:rsidRPr="001851EA">
        <w:t>eighting</w:t>
      </w:r>
      <w:r w:rsidR="00BA3C40" w:rsidRPr="001851EA">
        <w:t xml:space="preserve"> framework</w:t>
      </w:r>
      <w:r w:rsidR="00B93690" w:rsidRPr="001851EA">
        <w:t xml:space="preserve"> </w:t>
      </w:r>
      <w:r w:rsidR="00704D17" w:rsidRPr="001851EA">
        <w:t>to improve the use of</w:t>
      </w:r>
      <w:r w:rsidR="00C20284" w:rsidRPr="001851EA">
        <w:t xml:space="preserve"> </w:t>
      </w:r>
      <w:r w:rsidR="0076379C">
        <w:t xml:space="preserve">emissions </w:t>
      </w:r>
      <w:r w:rsidR="00C20284" w:rsidRPr="001851EA">
        <w:t>scenario</w:t>
      </w:r>
      <w:r w:rsidR="00704D17" w:rsidRPr="001851EA">
        <w:t xml:space="preserve"> </w:t>
      </w:r>
      <w:r w:rsidRPr="001851EA">
        <w:t>ensembles</w:t>
      </w:r>
      <w:r w:rsidR="0076379C">
        <w:t xml:space="preserve"> of opportunity</w:t>
      </w:r>
      <w:r w:rsidRPr="001851EA">
        <w:t xml:space="preserve"> </w:t>
      </w:r>
    </w:p>
    <w:p w14:paraId="47B6955A" w14:textId="7316FB5B" w:rsidR="009C38C4" w:rsidRPr="001851EA" w:rsidRDefault="00965654" w:rsidP="006342C2">
      <w:r w:rsidRPr="001851EA">
        <w:rPr>
          <w:rStyle w:val="Heading1Char"/>
        </w:rPr>
        <w:t xml:space="preserve">Authors: </w:t>
      </w:r>
      <w:r w:rsidR="00224BB4" w:rsidRPr="001851EA">
        <w:rPr>
          <w:rStyle w:val="Heading1Char"/>
        </w:rPr>
        <w:br/>
      </w:r>
      <w:r w:rsidR="00CF5692" w:rsidRPr="001851EA">
        <w:t>Hamish Beath</w:t>
      </w:r>
      <w:r w:rsidR="00CF5692" w:rsidRPr="001851EA">
        <w:rPr>
          <w:vertAlign w:val="superscript"/>
        </w:rPr>
        <w:t>1</w:t>
      </w:r>
      <w:r w:rsidR="00CF5692" w:rsidRPr="001851EA">
        <w:t xml:space="preserve">, </w:t>
      </w:r>
      <w:r w:rsidRPr="001851EA">
        <w:t>Chris Smith</w:t>
      </w:r>
      <w:r w:rsidR="00CF5692" w:rsidRPr="001851EA">
        <w:rPr>
          <w:vertAlign w:val="superscript"/>
        </w:rPr>
        <w:t>2</w:t>
      </w:r>
      <w:r w:rsidRPr="001851EA">
        <w:rPr>
          <w:vertAlign w:val="superscript"/>
        </w:rPr>
        <w:t>,</w:t>
      </w:r>
      <w:r w:rsidR="00CF5692" w:rsidRPr="001851EA">
        <w:rPr>
          <w:vertAlign w:val="superscript"/>
        </w:rPr>
        <w:t>3</w:t>
      </w:r>
      <w:r w:rsidRPr="001851EA">
        <w:t>, Jarmo Kikstra</w:t>
      </w:r>
      <w:r w:rsidR="00CF5692" w:rsidRPr="001851EA">
        <w:rPr>
          <w:vertAlign w:val="superscript"/>
        </w:rPr>
        <w:t>1</w:t>
      </w:r>
      <w:r w:rsidRPr="001851EA">
        <w:rPr>
          <w:vertAlign w:val="superscript"/>
        </w:rPr>
        <w:t>,3,4</w:t>
      </w:r>
      <w:r w:rsidRPr="001851EA">
        <w:t>,</w:t>
      </w:r>
      <w:r w:rsidR="00B41DFE">
        <w:t xml:space="preserve"> Mark Dekker</w:t>
      </w:r>
      <w:r w:rsidR="003A68D2">
        <w:rPr>
          <w:vertAlign w:val="superscript"/>
        </w:rPr>
        <w:t>5,6</w:t>
      </w:r>
      <w:r w:rsidR="00B41DFE">
        <w:t>,</w:t>
      </w:r>
      <w:r w:rsidRPr="001851EA">
        <w:t xml:space="preserve"> Matthew J. Gidden</w:t>
      </w:r>
      <w:r w:rsidR="00CF5692" w:rsidRPr="001851EA">
        <w:rPr>
          <w:vertAlign w:val="superscript"/>
        </w:rPr>
        <w:t>3</w:t>
      </w:r>
      <w:r w:rsidRPr="001851EA">
        <w:rPr>
          <w:vertAlign w:val="superscript"/>
        </w:rPr>
        <w:t>,</w:t>
      </w:r>
      <w:r w:rsidR="003A68D2">
        <w:rPr>
          <w:vertAlign w:val="superscript"/>
        </w:rPr>
        <w:t>7</w:t>
      </w:r>
      <w:r w:rsidR="00B061AC" w:rsidRPr="001851EA">
        <w:t>, Joeri Rogelj</w:t>
      </w:r>
      <w:r w:rsidR="00CF5692" w:rsidRPr="001851EA">
        <w:rPr>
          <w:vertAlign w:val="superscript"/>
        </w:rPr>
        <w:t>1</w:t>
      </w:r>
      <w:r w:rsidR="00B061AC" w:rsidRPr="001851EA">
        <w:rPr>
          <w:vertAlign w:val="superscript"/>
        </w:rPr>
        <w:t>,3,</w:t>
      </w:r>
      <w:r w:rsidR="007428B2">
        <w:rPr>
          <w:vertAlign w:val="superscript"/>
        </w:rPr>
        <w:t>4</w:t>
      </w:r>
    </w:p>
    <w:p w14:paraId="47B6955B" w14:textId="77777777" w:rsidR="006342C2" w:rsidRPr="001851EA" w:rsidRDefault="006342C2"/>
    <w:p w14:paraId="47B6955C" w14:textId="77777777" w:rsidR="006342C2" w:rsidRPr="001851EA" w:rsidRDefault="00965654" w:rsidP="00AE21F5">
      <w:pPr>
        <w:pStyle w:val="Heading1"/>
      </w:pPr>
      <w:r w:rsidRPr="001851EA">
        <w:t>Affiliations</w:t>
      </w:r>
      <w:r w:rsidR="00224BB4" w:rsidRPr="001851EA">
        <w:t>:</w:t>
      </w:r>
    </w:p>
    <w:p w14:paraId="47B6955D" w14:textId="77777777" w:rsidR="00CF5692" w:rsidRPr="001851EA" w:rsidRDefault="00965654" w:rsidP="00CF5692">
      <w:r w:rsidRPr="001851EA">
        <w:rPr>
          <w:vertAlign w:val="superscript"/>
        </w:rPr>
        <w:t>1</w:t>
      </w:r>
      <w:r w:rsidRPr="001851EA">
        <w:t>Centre for Environmental Policy, Faculty of Natural Sciences, Imperial College, London, United</w:t>
      </w:r>
      <w:r w:rsidR="00941651" w:rsidRPr="001851EA">
        <w:t xml:space="preserve"> Kingdom</w:t>
      </w:r>
    </w:p>
    <w:p w14:paraId="47B6955E" w14:textId="0716B48A" w:rsidR="00224BB4" w:rsidRPr="001851EA" w:rsidRDefault="00965654" w:rsidP="00224BB4">
      <w:r w:rsidRPr="001851EA">
        <w:rPr>
          <w:vertAlign w:val="superscript"/>
        </w:rPr>
        <w:t>2</w:t>
      </w:r>
      <w:r w:rsidR="001851EA" w:rsidRPr="001851EA">
        <w:t>Department of Wate</w:t>
      </w:r>
      <w:r w:rsidR="001851EA" w:rsidRPr="002E1895">
        <w:t xml:space="preserve">r and Climate, </w:t>
      </w:r>
      <w:r w:rsidR="001851EA" w:rsidRPr="001851EA">
        <w:t>Vrije Universiteit Brussel, Brussels, Belgium</w:t>
      </w:r>
    </w:p>
    <w:p w14:paraId="47B6955F" w14:textId="77777777" w:rsidR="00224BB4" w:rsidRPr="001851EA" w:rsidRDefault="00965654" w:rsidP="00224BB4">
      <w:r w:rsidRPr="001851EA">
        <w:rPr>
          <w:vertAlign w:val="superscript"/>
        </w:rPr>
        <w:t>3</w:t>
      </w:r>
      <w:r w:rsidRPr="001851EA">
        <w:t>International Institute for Applied Systems Analysis (IIASA), Laxenburg, Austria</w:t>
      </w:r>
    </w:p>
    <w:p w14:paraId="47B69560" w14:textId="77777777" w:rsidR="00224BB4" w:rsidRDefault="00965654" w:rsidP="00224BB4">
      <w:r w:rsidRPr="001851EA">
        <w:rPr>
          <w:vertAlign w:val="superscript"/>
        </w:rPr>
        <w:t>4</w:t>
      </w:r>
      <w:r w:rsidRPr="001851EA">
        <w:t>The Grantham Institute for Climate Change and the Environment, Imperial College London, London, United Kingdom</w:t>
      </w:r>
    </w:p>
    <w:p w14:paraId="7950C530" w14:textId="48270AF1" w:rsidR="003A68D2" w:rsidRDefault="003A68D2" w:rsidP="003A68D2">
      <w:r>
        <w:rPr>
          <w:vertAlign w:val="superscript"/>
        </w:rPr>
        <w:t xml:space="preserve">5 </w:t>
      </w:r>
      <w:r w:rsidRPr="00310B99">
        <w:t>PBL Netherlands Environmental Assessment Agency, The Hauge, Netherlands</w:t>
      </w:r>
    </w:p>
    <w:p w14:paraId="2A4539AE" w14:textId="493FC43C" w:rsidR="003A68D2" w:rsidRPr="001851EA" w:rsidRDefault="003A68D2" w:rsidP="00224BB4">
      <w:r>
        <w:rPr>
          <w:vertAlign w:val="superscript"/>
        </w:rPr>
        <w:t>6</w:t>
      </w:r>
      <w:r w:rsidRPr="003A68D2">
        <w:rPr>
          <w:lang w:val="en-US"/>
        </w:rPr>
        <w:t>Copernicus Institute for Sustainable Development, Utrecht University, Utrecht, Netherlands</w:t>
      </w:r>
    </w:p>
    <w:p w14:paraId="47B69561" w14:textId="53B5C0A7" w:rsidR="00224BB4" w:rsidRPr="001851EA" w:rsidRDefault="003A68D2" w:rsidP="00224BB4">
      <w:r>
        <w:rPr>
          <w:vertAlign w:val="superscript"/>
        </w:rPr>
        <w:t>7</w:t>
      </w:r>
      <w:r w:rsidR="00965654" w:rsidRPr="001851EA">
        <w:t>Climate Analytics, Berlin, Germany</w:t>
      </w:r>
    </w:p>
    <w:p w14:paraId="47B69562" w14:textId="77777777" w:rsidR="00224BB4" w:rsidRPr="001851EA" w:rsidRDefault="00965654">
      <w:r w:rsidRPr="001851EA">
        <w:br w:type="page"/>
      </w:r>
    </w:p>
    <w:p w14:paraId="47B69563" w14:textId="77777777" w:rsidR="00224BB4" w:rsidRPr="001851EA" w:rsidRDefault="00965654" w:rsidP="00AE21F5">
      <w:pPr>
        <w:pStyle w:val="Heading1"/>
      </w:pPr>
      <w:r w:rsidRPr="001851EA">
        <w:lastRenderedPageBreak/>
        <w:t>Abstract:</w:t>
      </w:r>
    </w:p>
    <w:p w14:paraId="47B69564" w14:textId="72D97F7B" w:rsidR="006B0E1F" w:rsidRPr="001851EA" w:rsidRDefault="00965654" w:rsidP="00C10A92">
      <w:r w:rsidRPr="001851EA">
        <w:t>I</w:t>
      </w:r>
      <w:r w:rsidR="0035413F" w:rsidRPr="001851EA">
        <w:t xml:space="preserve">ntegrated assessment models </w:t>
      </w:r>
      <w:r w:rsidR="00C10A92" w:rsidRPr="001851EA">
        <w:t>(IAM</w:t>
      </w:r>
      <w:r w:rsidR="00734446" w:rsidRPr="001851EA">
        <w:t>s</w:t>
      </w:r>
      <w:r w:rsidR="00C10A92" w:rsidRPr="001851EA">
        <w:t xml:space="preserve">) </w:t>
      </w:r>
      <w:r w:rsidRPr="001851EA">
        <w:t xml:space="preserve">produce large ensembles of socioeconomic scenarios that are </w:t>
      </w:r>
      <w:r w:rsidR="0090032A" w:rsidRPr="001851EA">
        <w:t xml:space="preserve">used profusely in </w:t>
      </w:r>
      <w:r w:rsidR="00BE693C" w:rsidRPr="001851EA">
        <w:t xml:space="preserve">climate </w:t>
      </w:r>
      <w:r w:rsidR="00CA4FB7" w:rsidRPr="001851EA">
        <w:t xml:space="preserve">change </w:t>
      </w:r>
      <w:r w:rsidR="0090032A" w:rsidRPr="001851EA">
        <w:t>research</w:t>
      </w:r>
      <w:r w:rsidR="0035413F" w:rsidRPr="001851EA">
        <w:t>.</w:t>
      </w:r>
      <w:r w:rsidR="0090032A" w:rsidRPr="001851EA">
        <w:t xml:space="preserve"> </w:t>
      </w:r>
      <w:r w:rsidR="00890979">
        <w:t>T</w:t>
      </w:r>
      <w:r w:rsidR="0090032A" w:rsidRPr="001851EA">
        <w:t>he Intergovernmental Panel on Climate Change (IPCC)</w:t>
      </w:r>
      <w:r w:rsidR="00117A7C" w:rsidRPr="001851EA">
        <w:t xml:space="preserve">, </w:t>
      </w:r>
      <w:r w:rsidR="00035E20" w:rsidRPr="001851EA">
        <w:t xml:space="preserve">non-governmental organisations or national climate committees </w:t>
      </w:r>
      <w:r w:rsidR="00CA4FB7" w:rsidRPr="001851EA">
        <w:t xml:space="preserve">often </w:t>
      </w:r>
      <w:r w:rsidR="00BE693C" w:rsidRPr="001851EA">
        <w:t xml:space="preserve">rely on </w:t>
      </w:r>
      <w:r w:rsidR="00DE48B1">
        <w:t>ensemble statistics</w:t>
      </w:r>
      <w:r w:rsidR="00DE48B1" w:rsidRPr="001851EA">
        <w:t xml:space="preserve"> </w:t>
      </w:r>
      <w:r w:rsidR="00BE693C" w:rsidRPr="001851EA">
        <w:t>to identify mitigation strategies and set climate targets</w:t>
      </w:r>
      <w:r w:rsidR="00431F68" w:rsidRPr="001851EA">
        <w:t xml:space="preserve">. </w:t>
      </w:r>
      <w:r w:rsidR="00146987" w:rsidRPr="001851EA">
        <w:t>A limitation</w:t>
      </w:r>
      <w:r w:rsidR="00B61A88" w:rsidRPr="001851EA">
        <w:t xml:space="preserve"> of </w:t>
      </w:r>
      <w:r w:rsidR="00C47D3E" w:rsidRPr="001851EA">
        <w:t>such</w:t>
      </w:r>
      <w:r w:rsidR="007728CC" w:rsidRPr="001851EA">
        <w:t xml:space="preserve"> evidence</w:t>
      </w:r>
      <w:r w:rsidR="00567385" w:rsidRPr="001851EA">
        <w:t xml:space="preserve"> </w:t>
      </w:r>
      <w:r w:rsidR="00516A71" w:rsidRPr="001851EA">
        <w:t xml:space="preserve">is the </w:t>
      </w:r>
      <w:r w:rsidR="00295673" w:rsidRPr="001851EA">
        <w:t xml:space="preserve">opportunistic </w:t>
      </w:r>
      <w:r w:rsidR="00516A71" w:rsidRPr="001851EA">
        <w:t xml:space="preserve">nature of </w:t>
      </w:r>
      <w:r w:rsidR="00C47D3E" w:rsidRPr="001851EA">
        <w:t xml:space="preserve">scenario </w:t>
      </w:r>
      <w:r w:rsidR="00B61A88" w:rsidRPr="001851EA">
        <w:t>ensembles</w:t>
      </w:r>
      <w:r w:rsidR="00923EAC" w:rsidRPr="001851EA">
        <w:t xml:space="preserve">: they are </w:t>
      </w:r>
      <w:r w:rsidR="00B24FEF" w:rsidRPr="001851EA">
        <w:t xml:space="preserve">an unstructured, serendipitous collection </w:t>
      </w:r>
      <w:r w:rsidR="00B83667" w:rsidRPr="001851EA">
        <w:t xml:space="preserve">of evidence. </w:t>
      </w:r>
      <w:r w:rsidR="000831A3" w:rsidRPr="001851EA">
        <w:t>Drawing on</w:t>
      </w:r>
      <w:r w:rsidR="00146987" w:rsidRPr="001851EA">
        <w:t xml:space="preserve"> concept</w:t>
      </w:r>
      <w:r w:rsidRPr="001851EA">
        <w:t>s</w:t>
      </w:r>
      <w:r w:rsidR="00146987" w:rsidRPr="001851EA">
        <w:t xml:space="preserve"> from </w:t>
      </w:r>
      <w:r w:rsidR="006E7910" w:rsidRPr="001851EA">
        <w:t xml:space="preserve">physical climate science </w:t>
      </w:r>
      <w:r w:rsidR="004A50D4" w:rsidRPr="001851EA">
        <w:t xml:space="preserve">and </w:t>
      </w:r>
      <w:r w:rsidR="00146987" w:rsidRPr="001851EA">
        <w:t>ensemble</w:t>
      </w:r>
      <w:r w:rsidR="00646C43">
        <w:t xml:space="preserve"> analysi</w:t>
      </w:r>
      <w:r w:rsidR="00146987" w:rsidRPr="001851EA">
        <w:t xml:space="preserve">s, we </w:t>
      </w:r>
      <w:r w:rsidRPr="001851EA">
        <w:t>present a novel approach for the flexible</w:t>
      </w:r>
      <w:r w:rsidR="00E8357C" w:rsidRPr="001851EA">
        <w:t>,</w:t>
      </w:r>
      <w:r w:rsidRPr="001851EA">
        <w:t xml:space="preserve"> multidimensional weighting of emission scenario data</w:t>
      </w:r>
      <w:r w:rsidR="006E7910" w:rsidRPr="001851EA">
        <w:t xml:space="preserve"> that accounts for </w:t>
      </w:r>
      <w:r w:rsidR="00BF5967" w:rsidRPr="001851EA">
        <w:t>relevance</w:t>
      </w:r>
      <w:r w:rsidR="006E7910" w:rsidRPr="001851EA">
        <w:t xml:space="preserve">, quality, </w:t>
      </w:r>
      <w:r w:rsidR="004A50D4" w:rsidRPr="001851EA">
        <w:t xml:space="preserve">and </w:t>
      </w:r>
      <w:r w:rsidR="006E7910" w:rsidRPr="001851EA">
        <w:t>diversity</w:t>
      </w:r>
      <w:r w:rsidR="004A50D4" w:rsidRPr="001851EA">
        <w:t xml:space="preserve">. </w:t>
      </w:r>
      <w:r w:rsidR="00996098">
        <w:t>Our</w:t>
      </w:r>
      <w:r w:rsidR="00156DDD">
        <w:t xml:space="preserve"> illustrative application to the</w:t>
      </w:r>
      <w:r w:rsidR="00D7036A">
        <w:t xml:space="preserve"> latest</w:t>
      </w:r>
      <w:r w:rsidR="00C10A92" w:rsidRPr="001851EA">
        <w:t xml:space="preserve"> IPCC </w:t>
      </w:r>
      <w:r w:rsidR="00C33D0A" w:rsidRPr="001851EA">
        <w:t>scenario</w:t>
      </w:r>
      <w:r w:rsidR="00FD21DF">
        <w:t xml:space="preserve"> </w:t>
      </w:r>
      <w:r w:rsidR="00C10A92" w:rsidRPr="001851EA">
        <w:t>database</w:t>
      </w:r>
      <w:r w:rsidR="00996098">
        <w:t xml:space="preserve"> </w:t>
      </w:r>
      <w:r w:rsidR="00256C4D">
        <w:t>demonstrat</w:t>
      </w:r>
      <w:r w:rsidR="006A49FB">
        <w:t xml:space="preserve">es </w:t>
      </w:r>
      <w:r w:rsidR="00996098">
        <w:t xml:space="preserve">a reduction in </w:t>
      </w:r>
      <w:r w:rsidR="00256C4D">
        <w:t>dominance of highly represented models and studies</w:t>
      </w:r>
      <w:r w:rsidR="006A49FB">
        <w:t>, and</w:t>
      </w:r>
      <w:r w:rsidR="00750A2F" w:rsidRPr="001851EA">
        <w:t xml:space="preserve"> </w:t>
      </w:r>
      <w:r w:rsidR="0088032C">
        <w:t>sees</w:t>
      </w:r>
      <w:r w:rsidR="00C33D0A" w:rsidRPr="001851EA">
        <w:t xml:space="preserve"> </w:t>
      </w:r>
      <w:r w:rsidR="00750A2F">
        <w:t xml:space="preserve">net-zero </w:t>
      </w:r>
      <w:r w:rsidR="00C33D0A" w:rsidRPr="001851EA">
        <w:t>emission milestones</w:t>
      </w:r>
      <w:r w:rsidR="0088032C">
        <w:t xml:space="preserve"> </w:t>
      </w:r>
      <w:r w:rsidR="0044124F">
        <w:t>differ to those</w:t>
      </w:r>
      <w:r w:rsidR="00AF7492" w:rsidRPr="001851EA">
        <w:t xml:space="preserve"> originally reported</w:t>
      </w:r>
      <w:r w:rsidR="00434ECF" w:rsidRPr="001851EA">
        <w:t xml:space="preserve">. </w:t>
      </w:r>
      <w:r w:rsidR="00646C43">
        <w:t>O</w:t>
      </w:r>
      <w:r w:rsidR="004139E6" w:rsidRPr="001851EA">
        <w:t>ur framework</w:t>
      </w:r>
      <w:r w:rsidR="00256C4D">
        <w:t xml:space="preserve"> </w:t>
      </w:r>
      <w:r w:rsidR="00646C43">
        <w:t>formali</w:t>
      </w:r>
      <w:r w:rsidR="00F20C40">
        <w:t>s</w:t>
      </w:r>
      <w:r w:rsidR="00646C43">
        <w:t xml:space="preserve">es </w:t>
      </w:r>
      <w:r w:rsidR="00BA6F7D">
        <w:t xml:space="preserve">decisions </w:t>
      </w:r>
      <w:r w:rsidR="00A37778">
        <w:t>otherwise</w:t>
      </w:r>
      <w:r w:rsidR="00BA6F7D">
        <w:t xml:space="preserve"> </w:t>
      </w:r>
      <w:r w:rsidR="00F135B8">
        <w:t>made</w:t>
      </w:r>
      <w:r w:rsidR="00BA6F7D">
        <w:t xml:space="preserve"> in an ad hoc manner</w:t>
      </w:r>
      <w:r w:rsidR="00CB74D9">
        <w:t>,</w:t>
      </w:r>
      <w:r w:rsidR="00646C43">
        <w:t xml:space="preserve"> </w:t>
      </w:r>
      <w:r w:rsidR="00606AF7" w:rsidRPr="001851EA">
        <w:t>provid</w:t>
      </w:r>
      <w:r w:rsidR="00CB74D9">
        <w:t>ing</w:t>
      </w:r>
      <w:r w:rsidR="00606AF7" w:rsidRPr="001851EA">
        <w:t xml:space="preserve"> </w:t>
      </w:r>
      <w:r w:rsidR="001B74EB">
        <w:t>a</w:t>
      </w:r>
      <w:r w:rsidR="00606AF7" w:rsidRPr="001851EA">
        <w:t xml:space="preserve"> </w:t>
      </w:r>
      <w:r w:rsidR="0048388B">
        <w:t>tool contributing to</w:t>
      </w:r>
      <w:r w:rsidR="001B74EB">
        <w:t xml:space="preserve"> the</w:t>
      </w:r>
      <w:r w:rsidR="00CB74D9">
        <w:t xml:space="preserve"> broader</w:t>
      </w:r>
      <w:r w:rsidR="001B74EB">
        <w:t xml:space="preserve"> challenge of</w:t>
      </w:r>
      <w:r w:rsidR="003B6EFC" w:rsidRPr="001851EA">
        <w:t xml:space="preserve"> </w:t>
      </w:r>
      <w:r w:rsidR="003416B1" w:rsidRPr="001851EA">
        <w:t>assess</w:t>
      </w:r>
      <w:r w:rsidR="00842244">
        <w:t>ing</w:t>
      </w:r>
      <w:r w:rsidR="00614FF9">
        <w:t xml:space="preserve"> </w:t>
      </w:r>
      <w:r w:rsidR="00842244">
        <w:t>ensembles of opportunity</w:t>
      </w:r>
      <w:r w:rsidR="003D4732" w:rsidRPr="001851EA">
        <w:t xml:space="preserve">. </w:t>
      </w:r>
    </w:p>
    <w:p w14:paraId="47B69565" w14:textId="77777777" w:rsidR="005D0D4B" w:rsidRPr="001851EA" w:rsidRDefault="005D0D4B" w:rsidP="0035413F"/>
    <w:p w14:paraId="47B69568" w14:textId="77777777" w:rsidR="0035413F" w:rsidRPr="001851EA" w:rsidRDefault="00965654">
      <w:r w:rsidRPr="001851EA">
        <w:br w:type="page"/>
      </w:r>
    </w:p>
    <w:p w14:paraId="47B69569" w14:textId="77777777" w:rsidR="00224BB4" w:rsidRPr="001851EA" w:rsidRDefault="00965654" w:rsidP="00AE21F5">
      <w:pPr>
        <w:pStyle w:val="Heading1"/>
      </w:pPr>
      <w:r w:rsidRPr="001851EA">
        <w:lastRenderedPageBreak/>
        <w:t>Main text:</w:t>
      </w:r>
    </w:p>
    <w:p w14:paraId="47B6956A" w14:textId="2CD8CEEC" w:rsidR="00D17B83" w:rsidRPr="001851EA" w:rsidRDefault="00965654" w:rsidP="0015307C">
      <w:r w:rsidRPr="001851EA">
        <w:t>Since</w:t>
      </w:r>
      <w:r w:rsidR="006E3614" w:rsidRPr="001851EA">
        <w:t xml:space="preserve"> the </w:t>
      </w:r>
      <w:r w:rsidR="00A1057C" w:rsidRPr="001851EA">
        <w:t xml:space="preserve">publication of the </w:t>
      </w:r>
      <w:r w:rsidR="007C7FC5" w:rsidRPr="001851EA">
        <w:t xml:space="preserve">IPCC </w:t>
      </w:r>
      <w:r w:rsidR="006E3614" w:rsidRPr="001851EA">
        <w:t>Special Report on Emissions Scenarios</w:t>
      </w:r>
      <w:r w:rsidRPr="001851EA">
        <w:fldChar w:fldCharType="begin"/>
      </w:r>
      <w:r w:rsidR="00372D27">
        <w:instrText xml:space="preserve"> ADDIN ZOTERO_ITEM CSL_CITATION {"citationID":"ZHgEoYmj","properties":{"formattedCitation":"\\super 1\\nosupersub{}","plainCitation":"1","noteIndex":0},"citationItems":[{"id":"akMpUoZw/pxf3h2sw","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schema":"https://github.com/citation-style-language/schema/raw/master/csl-citation.json"} </w:instrText>
      </w:r>
      <w:r w:rsidRPr="001851EA">
        <w:fldChar w:fldCharType="separate"/>
      </w:r>
      <w:r w:rsidR="003C77F5" w:rsidRPr="001851EA">
        <w:rPr>
          <w:rFonts w:ascii="Calibri" w:hAnsi="Calibri" w:cs="Calibri"/>
          <w:sz w:val="22"/>
          <w:vertAlign w:val="superscript"/>
        </w:rPr>
        <w:t>1</w:t>
      </w:r>
      <w:r w:rsidRPr="001851EA">
        <w:fldChar w:fldCharType="end"/>
      </w:r>
      <w:r w:rsidR="001C4086" w:rsidRPr="001851EA">
        <w:t xml:space="preserve"> </w:t>
      </w:r>
      <w:r w:rsidR="00A1057C" w:rsidRPr="001851EA">
        <w:t>in 2000</w:t>
      </w:r>
      <w:r w:rsidR="006E3614" w:rsidRPr="001851EA">
        <w:t xml:space="preserve">, integrated assessment models (IAM) </w:t>
      </w:r>
      <w:r w:rsidR="002A40C8" w:rsidRPr="001851EA">
        <w:t xml:space="preserve">have become </w:t>
      </w:r>
      <w:r w:rsidR="005604BC" w:rsidRPr="001851EA">
        <w:t>central</w:t>
      </w:r>
      <w:r w:rsidR="006E3614" w:rsidRPr="001851EA">
        <w:t xml:space="preserve"> tools for exploring emissions and climate futures in </w:t>
      </w:r>
      <w:r w:rsidR="005604BC" w:rsidRPr="001851EA">
        <w:t>climate research.</w:t>
      </w:r>
      <w:r w:rsidR="006E3614" w:rsidRPr="001851EA">
        <w:t xml:space="preserve"> </w:t>
      </w:r>
      <w:r w:rsidR="00C63887" w:rsidRPr="001851EA">
        <w:t xml:space="preserve">Despite already being </w:t>
      </w:r>
      <w:r w:rsidR="00A7761A" w:rsidRPr="001851EA">
        <w:t xml:space="preserve">part of the </w:t>
      </w:r>
      <w:r w:rsidR="007C7FC5" w:rsidRPr="001851EA">
        <w:t xml:space="preserve">IPCC </w:t>
      </w:r>
      <w:r w:rsidR="00EA2124" w:rsidRPr="001851EA">
        <w:t>Third</w:t>
      </w:r>
      <w:r w:rsidR="00364517" w:rsidRPr="001851EA">
        <w:fldChar w:fldCharType="begin"/>
      </w:r>
      <w:r w:rsidR="00372D27">
        <w:instrText xml:space="preserve"> ADDIN ZOTERO_ITEM CSL_CITATION {"citationID":"hSfqK337","properties":{"formattedCitation":"\\super 2\\nosupersub{}","plainCitation":"2","noteIndex":0},"citationItems":[{"id":"akMpUoZw/m95QXCdx","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schema":"https://github.com/citation-style-language/schema/raw/master/csl-citation.json"} </w:instrText>
      </w:r>
      <w:r w:rsidR="00364517" w:rsidRPr="001851EA">
        <w:fldChar w:fldCharType="separate"/>
      </w:r>
      <w:r w:rsidR="003C77F5" w:rsidRPr="001851EA">
        <w:rPr>
          <w:rFonts w:ascii="Calibri" w:hAnsi="Calibri" w:cs="Calibri"/>
          <w:sz w:val="22"/>
          <w:vertAlign w:val="superscript"/>
        </w:rPr>
        <w:t>2</w:t>
      </w:r>
      <w:r w:rsidR="00364517" w:rsidRPr="001851EA">
        <w:fldChar w:fldCharType="end"/>
      </w:r>
      <w:r w:rsidR="00EA2124" w:rsidRPr="001851EA">
        <w:t xml:space="preserve"> and </w:t>
      </w:r>
      <w:r w:rsidR="00A7761A" w:rsidRPr="001851EA">
        <w:t>Fourth</w:t>
      </w:r>
      <w:r w:rsidR="008F7A04" w:rsidRPr="001851EA">
        <w:fldChar w:fldCharType="begin"/>
      </w:r>
      <w:r w:rsidR="00372D27">
        <w:instrText xml:space="preserve"> ADDIN ZOTERO_ITEM CSL_CITATION {"citationID":"Q2aJSlBU","properties":{"formattedCitation":"\\super 3\\nosupersub{}","plainCitation":"3","noteIndex":0},"citationItems":[{"id":"akMpUoZw/esaGN2tV","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schema":"https://github.com/citation-style-language/schema/raw/master/csl-citation.json"} </w:instrText>
      </w:r>
      <w:r w:rsidR="008F7A04" w:rsidRPr="001851EA">
        <w:fldChar w:fldCharType="separate"/>
      </w:r>
      <w:r w:rsidR="003C77F5" w:rsidRPr="001851EA">
        <w:rPr>
          <w:rFonts w:ascii="Calibri" w:hAnsi="Calibri" w:cs="Calibri"/>
          <w:sz w:val="22"/>
          <w:vertAlign w:val="superscript"/>
        </w:rPr>
        <w:t>3</w:t>
      </w:r>
      <w:r w:rsidR="008F7A04" w:rsidRPr="001851EA">
        <w:fldChar w:fldCharType="end"/>
      </w:r>
      <w:r w:rsidR="00A7761A" w:rsidRPr="001851EA">
        <w:t xml:space="preserve"> Assessment</w:t>
      </w:r>
      <w:r w:rsidR="00EA2124" w:rsidRPr="001851EA">
        <w:t>s</w:t>
      </w:r>
      <w:r w:rsidR="00A7761A" w:rsidRPr="001851EA">
        <w:t xml:space="preserve"> in </w:t>
      </w:r>
      <w:r w:rsidR="008F7A04" w:rsidRPr="001851EA">
        <w:t xml:space="preserve">2001 and </w:t>
      </w:r>
      <w:r w:rsidR="00A7761A" w:rsidRPr="001851EA">
        <w:t xml:space="preserve">2007, </w:t>
      </w:r>
      <w:r w:rsidR="00C63887" w:rsidRPr="001851EA">
        <w:t xml:space="preserve">it </w:t>
      </w:r>
      <w:r w:rsidR="00557D1D" w:rsidRPr="001851EA">
        <w:t>was</w:t>
      </w:r>
      <w:r w:rsidR="00C63887" w:rsidRPr="001851EA">
        <w:t xml:space="preserve"> </w:t>
      </w:r>
      <w:r w:rsidR="008F7A04" w:rsidRPr="001851EA">
        <w:t>the IPCC</w:t>
      </w:r>
      <w:r w:rsidR="00464035" w:rsidRPr="001851EA">
        <w:t>’s</w:t>
      </w:r>
      <w:r w:rsidR="008F7A04" w:rsidRPr="001851EA">
        <w:t xml:space="preserve"> </w:t>
      </w:r>
      <w:r w:rsidR="00F7016B" w:rsidRPr="001851EA">
        <w:t xml:space="preserve">Fifth </w:t>
      </w:r>
      <w:r w:rsidR="007825C0" w:rsidRPr="001851EA">
        <w:t>Assessment</w:t>
      </w:r>
      <w:r w:rsidR="00F83A96" w:rsidRPr="001851EA">
        <w:fldChar w:fldCharType="begin"/>
      </w:r>
      <w:r w:rsidR="00372D27">
        <w:instrText xml:space="preserve"> ADDIN ZOTERO_ITEM CSL_CITATION {"citationID":"yBJnmlw7","properties":{"formattedCitation":"\\super 4\\nosupersub{}","plainCitation":"4","noteIndex":0},"citationItems":[{"id":"akMpUoZw/UMIyViic","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schema":"https://github.com/citation-style-language/schema/raw/master/csl-citation.json"} </w:instrText>
      </w:r>
      <w:r w:rsidR="00F83A96" w:rsidRPr="001851EA">
        <w:fldChar w:fldCharType="separate"/>
      </w:r>
      <w:r w:rsidR="00ED2131" w:rsidRPr="001851EA">
        <w:rPr>
          <w:rFonts w:ascii="Calibri" w:hAnsi="Calibri" w:cs="Calibri"/>
          <w:sz w:val="22"/>
          <w:vertAlign w:val="superscript"/>
        </w:rPr>
        <w:t>4</w:t>
      </w:r>
      <w:r w:rsidR="00F83A96" w:rsidRPr="001851EA">
        <w:fldChar w:fldCharType="end"/>
      </w:r>
      <w:r w:rsidR="007825C0" w:rsidRPr="001851EA">
        <w:t xml:space="preserve">, </w:t>
      </w:r>
      <w:r w:rsidR="00E86F20" w:rsidRPr="001851EA">
        <w:t>the</w:t>
      </w:r>
      <w:r w:rsidR="00F83A96" w:rsidRPr="001851EA">
        <w:t xml:space="preserve"> </w:t>
      </w:r>
      <w:r w:rsidR="007825C0" w:rsidRPr="001851EA">
        <w:t>Special Report on Global Warming of 1.5°C</w:t>
      </w:r>
      <w:r w:rsidR="007825C0" w:rsidRPr="001851EA">
        <w:fldChar w:fldCharType="begin"/>
      </w:r>
      <w:r w:rsidR="00372D27">
        <w:instrText xml:space="preserve"> ADDIN ZOTERO_ITEM CSL_CITATION {"citationID":"CkBhMri7","properties":{"formattedCitation":"\\super 5\\nosupersub{}","plainCitation":"5","noteIndex":0},"citationItems":[{"id":"akMpUoZw/puRJF7Uc","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7825C0" w:rsidRPr="001851EA">
        <w:fldChar w:fldCharType="separate"/>
      </w:r>
      <w:r w:rsidR="00ED2131" w:rsidRPr="001851EA">
        <w:rPr>
          <w:rFonts w:ascii="Calibri" w:hAnsi="Calibri" w:cs="Calibri"/>
          <w:sz w:val="22"/>
          <w:vertAlign w:val="superscript"/>
        </w:rPr>
        <w:t>5</w:t>
      </w:r>
      <w:r w:rsidR="007825C0" w:rsidRPr="001851EA">
        <w:fldChar w:fldCharType="end"/>
      </w:r>
      <w:r w:rsidR="007825C0" w:rsidRPr="001851EA">
        <w:t xml:space="preserve"> (SR1.5) </w:t>
      </w:r>
      <w:r w:rsidR="00F7016B" w:rsidRPr="001851EA">
        <w:t xml:space="preserve">and </w:t>
      </w:r>
      <w:r w:rsidR="00F83A96" w:rsidRPr="001851EA">
        <w:t xml:space="preserve">the IPCC </w:t>
      </w:r>
      <w:r w:rsidR="00F7016B" w:rsidRPr="001851EA">
        <w:t>Sixth</w:t>
      </w:r>
      <w:r w:rsidR="007C7FC5" w:rsidRPr="001851EA">
        <w:t xml:space="preserve"> </w:t>
      </w:r>
      <w:r w:rsidR="00F7016B" w:rsidRPr="001851EA">
        <w:t>Assessment</w:t>
      </w:r>
      <w:r w:rsidR="00F83A96" w:rsidRPr="001851EA">
        <w:fldChar w:fldCharType="begin"/>
      </w:r>
      <w:r w:rsidR="00372D27">
        <w:instrText xml:space="preserve"> ADDIN ZOTERO_ITEM CSL_CITATION {"citationID":"TQaGpE1a","properties":{"formattedCitation":"\\super 6\\nosupersub{}","plainCitation":"6","noteIndex":0},"citationItems":[{"id":"akMpUoZw/OpEZ4Z4S","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F83A96" w:rsidRPr="001851EA">
        <w:fldChar w:fldCharType="separate"/>
      </w:r>
      <w:r w:rsidR="00F83A96" w:rsidRPr="001851EA">
        <w:rPr>
          <w:rFonts w:ascii="Calibri" w:hAnsi="Calibri" w:cs="Calibri"/>
          <w:sz w:val="22"/>
          <w:vertAlign w:val="superscript"/>
        </w:rPr>
        <w:t>6</w:t>
      </w:r>
      <w:r w:rsidR="00F83A96" w:rsidRPr="001851EA">
        <w:fldChar w:fldCharType="end"/>
      </w:r>
      <w:r w:rsidR="006E3614" w:rsidRPr="001851EA">
        <w:t xml:space="preserve"> </w:t>
      </w:r>
      <w:r w:rsidR="00F83A96" w:rsidRPr="001851EA">
        <w:t xml:space="preserve">(AR6) </w:t>
      </w:r>
      <w:r w:rsidR="00C65AC5" w:rsidRPr="001851EA">
        <w:t xml:space="preserve">that </w:t>
      </w:r>
      <w:r w:rsidR="00F5198B" w:rsidRPr="001851EA">
        <w:t xml:space="preserve">solidified </w:t>
      </w:r>
      <w:r w:rsidR="007C7FC5" w:rsidRPr="001851EA">
        <w:t xml:space="preserve">the </w:t>
      </w:r>
      <w:r w:rsidR="00C236C6" w:rsidRPr="001851EA">
        <w:t xml:space="preserve">use </w:t>
      </w:r>
      <w:r w:rsidR="006E3614" w:rsidRPr="001851EA">
        <w:t xml:space="preserve">of </w:t>
      </w:r>
      <w:r w:rsidR="00C236C6" w:rsidRPr="001851EA">
        <w:t xml:space="preserve">large </w:t>
      </w:r>
      <w:r w:rsidR="00E86F20" w:rsidRPr="001851EA">
        <w:t xml:space="preserve">scenario </w:t>
      </w:r>
      <w:r w:rsidR="00C236C6" w:rsidRPr="001851EA">
        <w:t xml:space="preserve">ensembles </w:t>
      </w:r>
      <w:r w:rsidR="00C65AC5" w:rsidRPr="001851EA">
        <w:t>for the assessment of global mitigation strategies</w:t>
      </w:r>
      <w:r w:rsidR="006E3614" w:rsidRPr="001851EA">
        <w:t xml:space="preserve">. </w:t>
      </w:r>
      <w:r w:rsidR="003A72C5" w:rsidRPr="001851EA">
        <w:t xml:space="preserve">With their expanded use </w:t>
      </w:r>
      <w:r w:rsidR="00C30401" w:rsidRPr="001851EA">
        <w:t xml:space="preserve">also </w:t>
      </w:r>
      <w:r w:rsidR="003A72C5" w:rsidRPr="001851EA">
        <w:t xml:space="preserve">came </w:t>
      </w:r>
      <w:r w:rsidR="00B20B71" w:rsidRPr="001851EA">
        <w:t>an</w:t>
      </w:r>
      <w:r w:rsidR="00C30401" w:rsidRPr="001851EA">
        <w:t xml:space="preserve"> </w:t>
      </w:r>
      <w:r w:rsidR="00E56F75" w:rsidRPr="001851EA">
        <w:t xml:space="preserve">improved </w:t>
      </w:r>
      <w:r w:rsidR="00343534" w:rsidRPr="001851EA">
        <w:t xml:space="preserve">understanding </w:t>
      </w:r>
      <w:r w:rsidR="00E56F75" w:rsidRPr="001851EA">
        <w:t xml:space="preserve">and communication </w:t>
      </w:r>
      <w:r w:rsidR="00343534" w:rsidRPr="001851EA">
        <w:t>of the</w:t>
      </w:r>
      <w:r w:rsidR="00CC3E09" w:rsidRPr="001851EA">
        <w:t>ir</w:t>
      </w:r>
      <w:r w:rsidR="00343534" w:rsidRPr="001851EA">
        <w:t xml:space="preserve"> limitations</w:t>
      </w:r>
      <w:r w:rsidR="00DC4712" w:rsidRPr="001851EA">
        <w:fldChar w:fldCharType="begin"/>
      </w:r>
      <w:r w:rsidR="00372D27">
        <w:instrText xml:space="preserve"> ADDIN ZOTERO_ITEM CSL_CITATION {"citationID":"qaqcx9CT","properties":{"formattedCitation":"\\super 7,8\\nosupersub{}","plainCitation":"7,8","noteIndex":0},"citationItems":[{"id":"akMpUoZw/jacpdbCG","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akMpUoZw/VNcz6M9S","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DC4712" w:rsidRPr="001851EA">
        <w:fldChar w:fldCharType="separate"/>
      </w:r>
      <w:r w:rsidR="00364517" w:rsidRPr="001851EA">
        <w:rPr>
          <w:rFonts w:ascii="Calibri" w:hAnsi="Calibri" w:cs="Calibri"/>
          <w:sz w:val="22"/>
          <w:vertAlign w:val="superscript"/>
        </w:rPr>
        <w:t>7,8</w:t>
      </w:r>
      <w:r w:rsidR="00DC4712" w:rsidRPr="001851EA">
        <w:fldChar w:fldCharType="end"/>
      </w:r>
      <w:r w:rsidR="00DC4712" w:rsidRPr="001851EA">
        <w:t xml:space="preserve">. </w:t>
      </w:r>
    </w:p>
    <w:p w14:paraId="47B6956B" w14:textId="03FE2FE6" w:rsidR="007B3F47" w:rsidRPr="001851EA" w:rsidRDefault="00965654" w:rsidP="0015307C">
      <w:r w:rsidRPr="001851EA">
        <w:t>Scenarios that are collected as part of IPCC or other exercises</w:t>
      </w:r>
      <w:r w:rsidRPr="001851EA">
        <w:fldChar w:fldCharType="begin"/>
      </w:r>
      <w:r w:rsidR="00372D27">
        <w:instrText xml:space="preserve"> ADDIN ZOTERO_ITEM CSL_CITATION {"citationID":"i61ryP0g","properties":{"formattedCitation":"\\super 9\\uc0\\u8211{}11\\nosupersub{}","plainCitation":"9–11","noteIndex":0},"citationItems":[{"id":"akMpUoZw/R7oc0ow7","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akMpUoZw/tkjVrNNk","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id":"akMpUoZw/oFRGHaXf","uris":["http://zotero.org/users/7044370/items/F47EDC86"],"itemData":{"id":5113,"type":"article-journal","container-title":"Mitigation and Adaptation Strategies for Global Change","page":"95-120","title":"Emissions Scenarios Database and Review of Scenarios","volume":"3","author":[{"family":"Nakicenovic","given":"N."},{"family":"Victor","given":"Nadejda"},{"family":"Morita","given":"T."}],"issued":{"date-parts":[["1998"]]}}}],"schema":"https://github.com/citation-style-language/schema/raw/master/csl-citation.json"} </w:instrText>
      </w:r>
      <w:r w:rsidRPr="001851EA">
        <w:fldChar w:fldCharType="separate"/>
      </w:r>
      <w:r w:rsidR="00923E92" w:rsidRPr="001851EA">
        <w:rPr>
          <w:rFonts w:ascii="Calibri" w:hAnsi="Calibri" w:cs="Calibri"/>
          <w:sz w:val="22"/>
          <w:vertAlign w:val="superscript"/>
        </w:rPr>
        <w:t>9–11</w:t>
      </w:r>
      <w:r w:rsidRPr="001851EA">
        <w:fldChar w:fldCharType="end"/>
      </w:r>
      <w:r w:rsidRPr="001851EA">
        <w:t xml:space="preserve"> represent ensembles of opportunity</w:t>
      </w:r>
      <w:r w:rsidR="00850316" w:rsidRPr="001851EA">
        <w:t>:</w:t>
      </w:r>
      <w:r w:rsidRPr="001851EA">
        <w:t xml:space="preserve"> a serendipitous collection of scenario data that is unstructured</w:t>
      </w:r>
      <w:r w:rsidRPr="001851EA">
        <w:fldChar w:fldCharType="begin"/>
      </w:r>
      <w:r w:rsidR="00372D27">
        <w:instrText xml:space="preserve"> ADDIN ZOTERO_ITEM CSL_CITATION {"citationID":"5xxKDOuE","properties":{"formattedCitation":"\\super 7\\nosupersub{}","plainCitation":"7","noteIndex":0},"citationItems":[{"id":"akMpUoZw/jacpdbCG","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schema":"https://github.com/citation-style-language/schema/raw/master/csl-citation.json"} </w:instrText>
      </w:r>
      <w:r w:rsidRPr="001851EA">
        <w:fldChar w:fldCharType="separate"/>
      </w:r>
      <w:r w:rsidRPr="001851EA">
        <w:rPr>
          <w:rFonts w:ascii="Calibri" w:hAnsi="Calibri" w:cs="Calibri"/>
          <w:sz w:val="22"/>
          <w:vertAlign w:val="superscript"/>
        </w:rPr>
        <w:t>7</w:t>
      </w:r>
      <w:r w:rsidRPr="001851EA">
        <w:fldChar w:fldCharType="end"/>
      </w:r>
      <w:r w:rsidRPr="001851EA">
        <w:t xml:space="preserve"> and in which the scenarios that are ultimately included vary in their purpose, design, comprehensiveness</w:t>
      </w:r>
      <w:r w:rsidR="00104BA3" w:rsidRPr="001851EA">
        <w:t>,</w:t>
      </w:r>
      <w:r w:rsidRPr="001851EA">
        <w:t xml:space="preserve"> coverage, quality and </w:t>
      </w:r>
      <w:r w:rsidR="00104BA3" w:rsidRPr="001851EA">
        <w:t xml:space="preserve">other </w:t>
      </w:r>
      <w:r w:rsidRPr="001851EA">
        <w:t>characteristics.</w:t>
      </w:r>
      <w:r w:rsidR="00320755" w:rsidRPr="001851EA">
        <w:t xml:space="preserve"> </w:t>
      </w:r>
      <w:r w:rsidR="00B20B71" w:rsidRPr="001851EA">
        <w:t xml:space="preserve">One key </w:t>
      </w:r>
      <w:r w:rsidR="00F56E0B" w:rsidRPr="001851EA">
        <w:t xml:space="preserve">limitation </w:t>
      </w:r>
      <w:r w:rsidR="00F5602E" w:rsidRPr="001851EA">
        <w:t>of the</w:t>
      </w:r>
      <w:r w:rsidR="001F3767">
        <w:t>ir</w:t>
      </w:r>
      <w:r w:rsidR="00F5602E" w:rsidRPr="001851EA">
        <w:t xml:space="preserve"> use </w:t>
      </w:r>
      <w:r w:rsidR="00944B2D" w:rsidRPr="001851EA">
        <w:t>is that</w:t>
      </w:r>
      <w:r w:rsidR="00F5602E" w:rsidRPr="001851EA">
        <w:t xml:space="preserve"> </w:t>
      </w:r>
      <w:r w:rsidR="00AA6516" w:rsidRPr="001851EA">
        <w:t xml:space="preserve">shortcomings or </w:t>
      </w:r>
      <w:r w:rsidR="00944B2D" w:rsidRPr="001851EA">
        <w:t xml:space="preserve">biases </w:t>
      </w:r>
      <w:r w:rsidR="00E27782" w:rsidRPr="001851EA">
        <w:t xml:space="preserve">present in the collected ensemble </w:t>
      </w:r>
      <w:r w:rsidR="00C24917" w:rsidRPr="001851EA">
        <w:t>can be</w:t>
      </w:r>
      <w:r w:rsidR="00E27782" w:rsidRPr="001851EA">
        <w:t xml:space="preserve"> propagated </w:t>
      </w:r>
      <w:r w:rsidR="002068B1" w:rsidRPr="001851EA">
        <w:t>by</w:t>
      </w:r>
      <w:r w:rsidR="00E27782" w:rsidRPr="001851EA">
        <w:t xml:space="preserve"> </w:t>
      </w:r>
      <w:r w:rsidR="00C75A42" w:rsidRPr="001851EA">
        <w:t xml:space="preserve">subsequent </w:t>
      </w:r>
      <w:r w:rsidR="00C51B49" w:rsidRPr="001851EA">
        <w:t xml:space="preserve">secondary </w:t>
      </w:r>
      <w:r w:rsidR="00C75A42" w:rsidRPr="001851EA">
        <w:t>analysis</w:t>
      </w:r>
      <w:r w:rsidR="00C75A42" w:rsidRPr="001851EA">
        <w:fldChar w:fldCharType="begin"/>
      </w:r>
      <w:r w:rsidR="00372D27">
        <w:instrText xml:space="preserve"> ADDIN ZOTERO_ITEM CSL_CITATION {"citationID":"kllitihQ","properties":{"formattedCitation":"\\super 7,8\\nosupersub{}","plainCitation":"7,8","noteIndex":0},"citationItems":[{"id":"akMpUoZw/jacpdbCG","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akMpUoZw/VNcz6M9S","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C75A42" w:rsidRPr="001851EA">
        <w:fldChar w:fldCharType="separate"/>
      </w:r>
      <w:r w:rsidR="00364517" w:rsidRPr="001851EA">
        <w:rPr>
          <w:rFonts w:ascii="Calibri" w:hAnsi="Calibri" w:cs="Calibri"/>
          <w:sz w:val="22"/>
          <w:vertAlign w:val="superscript"/>
        </w:rPr>
        <w:t>7,8</w:t>
      </w:r>
      <w:r w:rsidR="00C75A42" w:rsidRPr="001851EA">
        <w:fldChar w:fldCharType="end"/>
      </w:r>
      <w:r w:rsidR="00F27E68" w:rsidRPr="001851EA">
        <w:t xml:space="preserve">. </w:t>
      </w:r>
      <w:r w:rsidR="00224677">
        <w:t xml:space="preserve"> </w:t>
      </w:r>
      <w:r w:rsidR="000259C0">
        <w:t>B</w:t>
      </w:r>
      <w:r w:rsidR="00224677">
        <w:t xml:space="preserve">iases include dominance of specific models and intercomparison projects, which </w:t>
      </w:r>
      <w:r w:rsidR="00340130">
        <w:t>can</w:t>
      </w:r>
      <w:r w:rsidR="00224677">
        <w:t xml:space="preserve"> represent a lack of diversity in organisational</w:t>
      </w:r>
      <w:r w:rsidR="00340130">
        <w:t xml:space="preserve">, </w:t>
      </w:r>
      <w:r w:rsidR="00224677">
        <w:t>or regional composition</w:t>
      </w:r>
      <w:r w:rsidR="001E0035">
        <w:fldChar w:fldCharType="begin"/>
      </w:r>
      <w:r w:rsidR="003D4094">
        <w:instrText xml:space="preserve"> ADDIN ZOTERO_ITEM CSL_CITATION {"citationID":"a1o2nuimt92","properties":{"formattedCitation":"\\super 12\\uc0\\u8211{}14\\nosupersub{}","plainCitation":"12–14","noteIndex":0},"citationItems":[{"id":13,"uris":["http://zotero.org/users/18111444/items/AF8PBVRH"],"itemData":{"id":13,"type":"article-journal","abstract":"Abstract\n            Mitigation scenarios have become an important element of Intergovernmental Panel on Climate Change (IPCC) reports. We critically assess the curation of the IPCC mitigation scenarios database, with a focus on improving curation and utilisation. The existing method of curation favours particular models, and results may have limited statistical meaning. We draw lessons from experiences with the Coupled Model Intercomparison Project (CMIP) used by the IPCC Working Group I and II communities. We propose that the scientific community takes a more active role in curating the database around policy-relevant knowledge gaps, through an open and peer reviewed process of Model Intercomparison Projects (MIPs) supplemented with individual model studies. The database should be publicly accessible from the time of scenario submission, and actively involve a broad community in developing tools and analysing the database. These suggestions can broaden participation, increase transparency, and enhance the relevance of the database for users.","container-title":"npj Climate Action","DOI":"10.1038/s44168-023-00050-9","ISSN":"2731-9814","issue":"1","journalAbbreviation":"npj Clim. Action","language":"en","page":"31","source":"DOI.org (Crossref)","title":"AR6 scenarios database: an assessment of current practices and future recommendations","title-short":"AR6 scenarios database","volume":"2","author":[{"family":"Peters","given":"Glen P."},{"family":"Al Khourdajie","given":"Alaa"},{"family":"Sognnaes","given":"Ida"},{"family":"Sanderson","given":"Benjamin M."}],"issued":{"date-parts":[["2023",9,7]]}}},{"id":16,"uris":["http://zotero.org/users/18111444/items/5CD67WP6"],"itemData":{"id":16,"type":"article-journal","container-title":"Nature Climate Change","DOI":"10.1038/s41558-021-00998-8","ISSN":"1758-678X, 1758-6798","issue":"3","journalAbbreviation":"Nat. Clim. Chang.","language":"en","page":"266-273","source":"DOI.org (Crossref)","title":"Sources of uncertainty in long-term global scenarios of solar photovoltaic technology","volume":"11","author":[{"family":"Jaxa-Rozen","given":"Marc"},{"family":"Trutnevyte","given":"Evelina"}],"issued":{"date-parts":[["2021",3]]}}},{"id":15,"uris":["http://zotero.org/users/18111444/items/EMVFCTHG"],"itemData":{"id":15,"type":"article-journal","container-title":"Nature Climate Change","DOI":"10.1038/s41558-024-02198-6","ISSN":"1758-678X, 1758-6798","issue":"2","journalAbbreviation":"Nat. Clim. Chang.","language":"en","page":"218-226","source":"DOI.org (Crossref)","title":"Energy and socioeconomic system transformation through a decade of IPCC-assessed scenarios","volume":"15","author":[{"family":"Van De Ven","given":"D. J."},{"family":"Mittal","given":"S."},{"family":"Nikas","given":"A."},{"family":"Xexakis","given":"G."},{"family":"Gambhir","given":"A."},{"family":"Hermwille","given":"L."},{"family":"Fragkos","given":"P."},{"family":"Obergassel","given":"W."},{"family":"Gonzalez-Eguino","given":"M."},{"family":"Filippidou","given":"F."},{"family":"Sognnaes","given":"I."},{"family":"Clarke","given":"L."},{"family":"Peters","given":"G. P."}],"issued":{"date-parts":[["2025",2]]}}}],"schema":"https://github.com/citation-style-language/schema/raw/master/csl-citation.json"} </w:instrText>
      </w:r>
      <w:r w:rsidR="001E0035">
        <w:fldChar w:fldCharType="separate"/>
      </w:r>
      <w:r w:rsidR="003D4094" w:rsidRPr="003D4094">
        <w:rPr>
          <w:rFonts w:ascii="Calibri" w:cs="Calibri"/>
          <w:szCs w:val="24"/>
          <w:vertAlign w:val="superscript"/>
        </w:rPr>
        <w:t>12–14</w:t>
      </w:r>
      <w:r w:rsidR="001E0035">
        <w:fldChar w:fldCharType="end"/>
      </w:r>
      <w:r w:rsidR="007E495B">
        <w:t>.</w:t>
      </w:r>
      <w:r w:rsidR="004A3AAA">
        <w:t xml:space="preserve"> </w:t>
      </w:r>
      <w:r w:rsidR="00F27E68" w:rsidRPr="001851EA">
        <w:t>U</w:t>
      </w:r>
      <w:r w:rsidR="00F5602E" w:rsidRPr="001851EA">
        <w:t>nless corrected f</w:t>
      </w:r>
      <w:r w:rsidR="00C51B49" w:rsidRPr="001851EA">
        <w:t>or</w:t>
      </w:r>
      <w:r w:rsidR="00F27E68" w:rsidRPr="001851EA">
        <w:t xml:space="preserve">, </w:t>
      </w:r>
      <w:r w:rsidR="002068B1" w:rsidRPr="001851EA">
        <w:t xml:space="preserve">this </w:t>
      </w:r>
      <w:r w:rsidR="00340130">
        <w:t>c</w:t>
      </w:r>
      <w:r w:rsidR="002068B1" w:rsidRPr="001851EA">
        <w:t>ould</w:t>
      </w:r>
      <w:r w:rsidR="00F27E68" w:rsidRPr="001851EA">
        <w:t xml:space="preserve"> lead to spurious or </w:t>
      </w:r>
      <w:r w:rsidRPr="001851EA">
        <w:t>biased results</w:t>
      </w:r>
      <w:r w:rsidR="00C75A42" w:rsidRPr="001851EA">
        <w:t xml:space="preserve">. </w:t>
      </w:r>
    </w:p>
    <w:p w14:paraId="47B6956C" w14:textId="04FF3976" w:rsidR="004F2EB5" w:rsidRPr="001851EA" w:rsidRDefault="00965654" w:rsidP="007B3F47">
      <w:r w:rsidRPr="001851EA">
        <w:t>T</w:t>
      </w:r>
      <w:r w:rsidR="00653A4F" w:rsidRPr="001851EA">
        <w:t xml:space="preserve">ypical </w:t>
      </w:r>
      <w:r w:rsidR="00AA6516" w:rsidRPr="001851EA">
        <w:t xml:space="preserve">shortcomings or </w:t>
      </w:r>
      <w:r w:rsidR="00653A4F" w:rsidRPr="001851EA">
        <w:t xml:space="preserve">biases </w:t>
      </w:r>
      <w:r w:rsidR="002B5677" w:rsidRPr="001851EA">
        <w:t>relate</w:t>
      </w:r>
      <w:r w:rsidRPr="001851EA">
        <w:t xml:space="preserve"> </w:t>
      </w:r>
      <w:r w:rsidR="004C0B1D" w:rsidRPr="001851EA">
        <w:t>to t</w:t>
      </w:r>
      <w:r w:rsidRPr="001851EA">
        <w:t xml:space="preserve">hree main </w:t>
      </w:r>
      <w:r w:rsidR="004C0B1D" w:rsidRPr="001851EA">
        <w:t>issues</w:t>
      </w:r>
      <w:r w:rsidRPr="001851EA">
        <w:t>:</w:t>
      </w:r>
      <w:r w:rsidR="00AA6516" w:rsidRPr="001851EA">
        <w:t xml:space="preserve"> scenario </w:t>
      </w:r>
      <w:r w:rsidR="00425FCD" w:rsidRPr="001851EA">
        <w:t>relevance</w:t>
      </w:r>
      <w:r w:rsidR="00696673" w:rsidRPr="001851EA">
        <w:t xml:space="preserve">, quality, and diversity. </w:t>
      </w:r>
      <w:r w:rsidR="00425FCD" w:rsidRPr="001851EA">
        <w:t>Relevance</w:t>
      </w:r>
      <w:r w:rsidR="00696673" w:rsidRPr="001851EA">
        <w:t xml:space="preserve"> refers to whether </w:t>
      </w:r>
      <w:r w:rsidR="000E2076" w:rsidRPr="001851EA">
        <w:t>a</w:t>
      </w:r>
      <w:r w:rsidR="00696673" w:rsidRPr="001851EA">
        <w:t xml:space="preserve"> scenario</w:t>
      </w:r>
      <w:r w:rsidR="000E2076" w:rsidRPr="001851EA">
        <w:t xml:space="preserve">, through </w:t>
      </w:r>
      <w:r w:rsidR="008C5A44" w:rsidRPr="001851EA">
        <w:t xml:space="preserve">the </w:t>
      </w:r>
      <w:r w:rsidR="000D6937" w:rsidRPr="001851EA">
        <w:t>structural properties</w:t>
      </w:r>
      <w:r w:rsidR="00696673" w:rsidRPr="001851EA">
        <w:t xml:space="preserve"> </w:t>
      </w:r>
      <w:r w:rsidR="008C5A44" w:rsidRPr="001851EA">
        <w:t>of the underlying model</w:t>
      </w:r>
      <w:r w:rsidR="003576A1" w:rsidRPr="001851EA">
        <w:t xml:space="preserve">, its design, and </w:t>
      </w:r>
      <w:r w:rsidR="00D14D71" w:rsidRPr="001851EA">
        <w:t>outcome characteristics</w:t>
      </w:r>
      <w:r w:rsidR="008C5A44" w:rsidRPr="001851EA">
        <w:t xml:space="preserve"> </w:t>
      </w:r>
      <w:r w:rsidR="00696673" w:rsidRPr="001851EA">
        <w:t xml:space="preserve">is </w:t>
      </w:r>
      <w:r w:rsidR="000D6937" w:rsidRPr="001851EA">
        <w:t>relevant to the question that is being investigated by the secondary analysis</w:t>
      </w:r>
      <w:r w:rsidR="00696673" w:rsidRPr="001851EA">
        <w:t xml:space="preserve">. </w:t>
      </w:r>
      <w:r w:rsidR="00425FCD" w:rsidRPr="001851EA">
        <w:t xml:space="preserve">This can include </w:t>
      </w:r>
      <w:r w:rsidR="00B95159" w:rsidRPr="001851EA">
        <w:t>the estimated level of global warming avoided by the scenario</w:t>
      </w:r>
      <w:r w:rsidR="00D73C92" w:rsidRPr="001851EA">
        <w:fldChar w:fldCharType="begin"/>
      </w:r>
      <w:r w:rsidR="00372D27">
        <w:instrText xml:space="preserve"> ADDIN ZOTERO_ITEM CSL_CITATION {"citationID":"NHzGukBL","properties":{"formattedCitation":"\\super 15\\nosupersub{}","plainCitation":"15","noteIndex":0},"citationItems":[{"id":"akMpUoZw/cU3Ja8Kr","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00D73C92" w:rsidRPr="001851EA">
        <w:fldChar w:fldCharType="separate"/>
      </w:r>
      <w:r w:rsidR="003D4094" w:rsidRPr="003D4094">
        <w:rPr>
          <w:rFonts w:ascii="Calibri" w:hAnsi="Calibri" w:cs="Calibri"/>
          <w:szCs w:val="24"/>
          <w:vertAlign w:val="superscript"/>
        </w:rPr>
        <w:t>15</w:t>
      </w:r>
      <w:r w:rsidR="00D73C92" w:rsidRPr="001851EA">
        <w:fldChar w:fldCharType="end"/>
      </w:r>
      <w:r w:rsidR="00B95159" w:rsidRPr="001851EA">
        <w:t>, assessments of the feasibility of its described transitions</w:t>
      </w:r>
      <w:r w:rsidR="00201D50" w:rsidRPr="001851EA">
        <w:fldChar w:fldCharType="begin"/>
      </w:r>
      <w:r w:rsidR="00372D27">
        <w:instrText xml:space="preserve"> ADDIN ZOTERO_ITEM CSL_CITATION {"citationID":"yhZFnfS4","properties":{"formattedCitation":"\\super 16\\nosupersub{}","plainCitation":"16","noteIndex":0},"citationItems":[{"id":"akMpUoZw/ZBBppBpI","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schema":"https://github.com/citation-style-language/schema/raw/master/csl-citation.json"} </w:instrText>
      </w:r>
      <w:r w:rsidR="00201D50" w:rsidRPr="001851EA">
        <w:fldChar w:fldCharType="separate"/>
      </w:r>
      <w:r w:rsidR="003D4094" w:rsidRPr="003D4094">
        <w:rPr>
          <w:rFonts w:ascii="Calibri" w:hAnsi="Calibri" w:cs="Calibri"/>
          <w:szCs w:val="24"/>
          <w:vertAlign w:val="superscript"/>
        </w:rPr>
        <w:t>16</w:t>
      </w:r>
      <w:r w:rsidR="00201D50" w:rsidRPr="001851EA">
        <w:fldChar w:fldCharType="end"/>
      </w:r>
      <w:r w:rsidR="00B95159" w:rsidRPr="001851EA">
        <w:t xml:space="preserve">, or even </w:t>
      </w:r>
      <w:r w:rsidR="00201D50" w:rsidRPr="001851EA">
        <w:t>subjective</w:t>
      </w:r>
      <w:r w:rsidR="00511310" w:rsidRPr="001851EA">
        <w:t xml:space="preserve"> – </w:t>
      </w:r>
      <w:r w:rsidR="00201D50" w:rsidRPr="001851EA">
        <w:t>but transparently communicated</w:t>
      </w:r>
      <w:r w:rsidR="00511310" w:rsidRPr="001851EA">
        <w:t xml:space="preserve"> – </w:t>
      </w:r>
      <w:r w:rsidR="00201D50" w:rsidRPr="001851EA">
        <w:t>preferences</w:t>
      </w:r>
      <w:r w:rsidR="00A76613" w:rsidRPr="001851EA">
        <w:t xml:space="preserve"> about technologies or strategies</w:t>
      </w:r>
      <w:r w:rsidR="00201D50" w:rsidRPr="001851EA">
        <w:t xml:space="preserve">. </w:t>
      </w:r>
      <w:r w:rsidR="00696673" w:rsidRPr="001851EA">
        <w:t xml:space="preserve">Quality refers </w:t>
      </w:r>
      <w:r w:rsidR="000D6937" w:rsidRPr="001851EA">
        <w:t xml:space="preserve">to whether the </w:t>
      </w:r>
      <w:r w:rsidR="00A76613" w:rsidRPr="001851EA">
        <w:t xml:space="preserve">implementation and </w:t>
      </w:r>
      <w:r w:rsidR="000D6937" w:rsidRPr="001851EA">
        <w:t xml:space="preserve">execution of the modelling lives up to </w:t>
      </w:r>
      <w:r w:rsidR="00F05DB6" w:rsidRPr="001851EA">
        <w:t>pre-</w:t>
      </w:r>
      <w:r w:rsidR="00C87821" w:rsidRPr="001851EA">
        <w:t xml:space="preserve">defined standards set </w:t>
      </w:r>
      <w:r w:rsidR="00F05DB6" w:rsidRPr="001851EA">
        <w:t>out by</w:t>
      </w:r>
      <w:r w:rsidR="00C87821" w:rsidRPr="001851EA">
        <w:t xml:space="preserve"> the secondary analysis. </w:t>
      </w:r>
      <w:r w:rsidR="00224B32" w:rsidRPr="001851EA">
        <w:t>These</w:t>
      </w:r>
      <w:r w:rsidR="008C5A44" w:rsidRPr="001851EA">
        <w:t xml:space="preserve"> standards </w:t>
      </w:r>
      <w:r w:rsidR="00D14D71" w:rsidRPr="001851EA">
        <w:t>typically</w:t>
      </w:r>
      <w:r w:rsidR="008C5A44" w:rsidRPr="001851EA">
        <w:t xml:space="preserve"> refer to </w:t>
      </w:r>
      <w:r w:rsidR="00B65E78" w:rsidRPr="001851EA">
        <w:t>technical modelling aspects such as the accuracy of historical data</w:t>
      </w:r>
      <w:r w:rsidR="003525C1">
        <w:t>, time resolution</w:t>
      </w:r>
      <w:r w:rsidR="00542FEE">
        <w:t>,</w:t>
      </w:r>
      <w:r w:rsidR="00D14D71" w:rsidRPr="001851EA">
        <w:t xml:space="preserve"> or </w:t>
      </w:r>
      <w:r w:rsidR="003F56E1" w:rsidRPr="001851EA">
        <w:t>plausibility of near-term trends</w:t>
      </w:r>
      <w:r w:rsidR="008A7CDA">
        <w:t xml:space="preserve"> and resource use</w:t>
      </w:r>
      <w:r w:rsidR="00A32E75" w:rsidRPr="001851EA">
        <w:t>.</w:t>
      </w:r>
      <w:r w:rsidR="008C5A44" w:rsidRPr="001851EA">
        <w:t xml:space="preserve"> </w:t>
      </w:r>
      <w:r w:rsidR="00A32E75" w:rsidRPr="001851EA">
        <w:t>D</w:t>
      </w:r>
      <w:r w:rsidR="00C87821" w:rsidRPr="001851EA">
        <w:t>iversity</w:t>
      </w:r>
      <w:r w:rsidR="0064241A">
        <w:t xml:space="preserve"> </w:t>
      </w:r>
      <w:r w:rsidR="00C87821" w:rsidRPr="001851EA">
        <w:t xml:space="preserve">refers to </w:t>
      </w:r>
      <w:r w:rsidR="009143F2" w:rsidRPr="001851EA">
        <w:t xml:space="preserve">the degree of additional information a scenario communicates compared to other </w:t>
      </w:r>
      <w:r w:rsidR="00224B32" w:rsidRPr="001851EA">
        <w:t xml:space="preserve">members </w:t>
      </w:r>
      <w:r w:rsidR="00632714" w:rsidRPr="001851EA">
        <w:t>in</w:t>
      </w:r>
      <w:r w:rsidR="00224B32" w:rsidRPr="001851EA">
        <w:t xml:space="preserve"> the ensemble of opportunity. </w:t>
      </w:r>
      <w:r w:rsidR="008F68EF" w:rsidRPr="001851EA">
        <w:t xml:space="preserve">Not accounting for the latter can </w:t>
      </w:r>
      <w:r w:rsidR="00653A4F" w:rsidRPr="001851EA">
        <w:t>result in statistics across a scenario ensemble being too narrow or overconfident</w:t>
      </w:r>
      <w:r w:rsidR="008F68EF" w:rsidRPr="001851EA">
        <w:t xml:space="preserve"> towards the results of a single model</w:t>
      </w:r>
      <w:r w:rsidR="00885822">
        <w:t>,</w:t>
      </w:r>
      <w:r w:rsidR="008F68EF" w:rsidRPr="001851EA">
        <w:t xml:space="preserve"> modellin</w:t>
      </w:r>
      <w:r w:rsidR="007A6AED" w:rsidRPr="001851EA">
        <w:t>g team</w:t>
      </w:r>
      <w:r w:rsidR="00885822">
        <w:t xml:space="preserve"> or modelling exercise</w:t>
      </w:r>
      <w:r w:rsidR="00A55222">
        <w:fldChar w:fldCharType="begin"/>
      </w:r>
      <w:r w:rsidR="008E4B41">
        <w:instrText xml:space="preserve"> ADDIN ZOTERO_ITEM CSL_CITATION {"citationID":"a1tjn252i81","properties":{"formattedCitation":"\\super 17\\nosupersub{}","plainCitation":"17","noteIndex":0},"citationItems":[{"id":26,"uris":["http://zotero.org/users/18111444/items/9HMT8PC3"],"itemData":{"id":26,"type":"article-journal","abstract":"Quantitative mitigation findings based on emissions scenarios submitted to the Intergovernmental Panel on Climate Change (IPCC) play an authoritative role in climate policy and decision making. We analyse the impact of the uneven representation of models and modelling studies in the IPCC Sixth Assessment Report (AR6) on statistical values that are used to present quantitative mitigation findings. We find that several key AR6 findings are influenced considerably by the model with the most scenarios, including emissions reductions by 2030 and the decline in fossil fuels consistent with 1.5 °C, and we find that the year of net-zero greenhouse gas emissions is influenced considerably by both the model and the study with the most scenarios. We find that weighting by model- or study does not provide a straightforward solution and discuss three issues related to the use of database statistics to present emissions scenarios findings. Informed by the purpose of the IPCC and the kinds of insights that can be obtained from emissions scenarios, we suggest improvements to the assessment of emissions scenarios.","container-title":"Nature Communications","DOI":"10.1038/s41467-025-64091-w","ISSN":"2041-1723","issue":"1","journalAbbreviation":"Nat Commun","language":"en","license":"2025 The Author(s)","note":"publisher: Nature Publishing Group","page":"8343","source":"www.nature.com","title":"Influence of individual models and studies on quantitative mitigation findings in the IPCC Sixth Assessment Report","volume":"16","author":[{"family":"Sognnaes","given":"Ida"},{"family":"Peters","given":"Glen P."}],"issued":{"date-parts":[["2025",10,2]]}}}],"schema":"https://github.com/citation-style-language/schema/raw/master/csl-citation.json"} </w:instrText>
      </w:r>
      <w:r w:rsidR="00A55222">
        <w:fldChar w:fldCharType="separate"/>
      </w:r>
      <w:r w:rsidR="008E4B41" w:rsidRPr="008E4B41">
        <w:rPr>
          <w:rFonts w:ascii="Calibri" w:cs="Calibri"/>
          <w:szCs w:val="24"/>
          <w:vertAlign w:val="superscript"/>
        </w:rPr>
        <w:t>17</w:t>
      </w:r>
      <w:r w:rsidR="00A55222">
        <w:fldChar w:fldCharType="end"/>
      </w:r>
      <w:r w:rsidR="007A6AED" w:rsidRPr="001851EA">
        <w:t xml:space="preserve">. </w:t>
      </w:r>
    </w:p>
    <w:p w14:paraId="47B6956D" w14:textId="3199AED1" w:rsidR="007B3F47" w:rsidRPr="001851EA" w:rsidRDefault="00965654" w:rsidP="007B3F47">
      <w:r w:rsidRPr="001851EA">
        <w:t>In the past, such issues have been dealt with on an ad-hoc basis. For example</w:t>
      </w:r>
      <w:r w:rsidR="000E7418" w:rsidRPr="001851EA">
        <w:t xml:space="preserve">, </w:t>
      </w:r>
      <w:r w:rsidR="00D94CF5" w:rsidRPr="001851EA">
        <w:t xml:space="preserve">the IPCC </w:t>
      </w:r>
      <w:r w:rsidR="00D255C0" w:rsidRPr="001851EA">
        <w:t>SR1.5</w:t>
      </w:r>
      <w:r w:rsidR="00D94CF5" w:rsidRPr="001851EA">
        <w:fldChar w:fldCharType="begin"/>
      </w:r>
      <w:r w:rsidR="00372D27">
        <w:instrText xml:space="preserve"> ADDIN ZOTERO_ITEM CSL_CITATION {"citationID":"RQLMgn8Z","properties":{"formattedCitation":"\\super 5\\nosupersub{}","plainCitation":"5","noteIndex":0},"citationItems":[{"id":"akMpUoZw/puRJF7Uc","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D94CF5" w:rsidRPr="001851EA">
        <w:fldChar w:fldCharType="separate"/>
      </w:r>
      <w:r w:rsidR="00ED2131" w:rsidRPr="001851EA">
        <w:rPr>
          <w:rFonts w:ascii="Calibri" w:hAnsi="Calibri" w:cs="Calibri"/>
          <w:sz w:val="22"/>
          <w:vertAlign w:val="superscript"/>
        </w:rPr>
        <w:t>5</w:t>
      </w:r>
      <w:r w:rsidR="00D94CF5" w:rsidRPr="001851EA">
        <w:fldChar w:fldCharType="end"/>
      </w:r>
      <w:r w:rsidRPr="001851EA">
        <w:t xml:space="preserve"> </w:t>
      </w:r>
      <w:r w:rsidR="004D3C93" w:rsidRPr="001851EA">
        <w:t xml:space="preserve">checked for the completeness of variables available </w:t>
      </w:r>
      <w:r w:rsidR="004C5BB3" w:rsidRPr="001851EA">
        <w:t>in</w:t>
      </w:r>
      <w:r w:rsidR="004D3C93" w:rsidRPr="001851EA">
        <w:t xml:space="preserve"> scenarios, whether data is reported until 2100, or whether reported historical- or near-future data is consistent with observations</w:t>
      </w:r>
      <w:r w:rsidR="004D3C93" w:rsidRPr="001851EA">
        <w:fldChar w:fldCharType="begin"/>
      </w:r>
      <w:r w:rsidR="00372D27">
        <w:instrText xml:space="preserve"> ADDIN ZOTERO_ITEM CSL_CITATION {"citationID":"Jh97ndtd","properties":{"formattedCitation":"\\super 9,18\\nosupersub{}","plainCitation":"9,18","noteIndex":0},"citationItems":[{"id":"akMpUoZw/R7oc0ow7","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akMpUoZw/r35tbDd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004D3C93" w:rsidRPr="001851EA">
        <w:fldChar w:fldCharType="separate"/>
      </w:r>
      <w:r w:rsidR="008E4B41" w:rsidRPr="008E4B41">
        <w:rPr>
          <w:rFonts w:ascii="Calibri" w:hAnsi="Calibri" w:cs="Calibri"/>
          <w:sz w:val="22"/>
          <w:szCs w:val="24"/>
          <w:vertAlign w:val="superscript"/>
        </w:rPr>
        <w:t>9,18</w:t>
      </w:r>
      <w:r w:rsidR="004D3C93" w:rsidRPr="001851EA">
        <w:fldChar w:fldCharType="end"/>
      </w:r>
      <w:r w:rsidR="004D3C93" w:rsidRPr="001851EA">
        <w:t xml:space="preserve">. </w:t>
      </w:r>
      <w:r w:rsidR="000E7418" w:rsidRPr="001851EA">
        <w:t>For the assessment of global emission characteristics of pathways aligned with 1.5°C</w:t>
      </w:r>
      <w:r w:rsidR="00B7758E" w:rsidRPr="001851EA">
        <w:t>, SR1.5</w:t>
      </w:r>
      <w:r w:rsidR="004D3C93" w:rsidRPr="001851EA">
        <w:t xml:space="preserve"> also </w:t>
      </w:r>
      <w:r w:rsidRPr="001851EA">
        <w:t xml:space="preserve">excluded 13 scenarios </w:t>
      </w:r>
      <w:r w:rsidR="00833016">
        <w:t>from</w:t>
      </w:r>
      <w:r w:rsidRPr="001851EA">
        <w:t xml:space="preserve"> </w:t>
      </w:r>
      <w:r w:rsidR="001B5F4A" w:rsidRPr="001851EA">
        <w:t>a single modelling</w:t>
      </w:r>
      <w:r w:rsidRPr="001851EA">
        <w:t xml:space="preserve"> group</w:t>
      </w:r>
      <w:r w:rsidR="00D94CF5" w:rsidRPr="001851EA">
        <w:fldChar w:fldCharType="begin"/>
      </w:r>
      <w:r w:rsidR="00372D27">
        <w:instrText xml:space="preserve"> ADDIN ZOTERO_ITEM CSL_CITATION {"citationID":"KRwEKq4J","properties":{"formattedCitation":"\\super 19\\nosupersub{}","plainCitation":"19","noteIndex":0},"citationItems":[{"id":"akMpUoZw/9e5FadlK","uris":["http://zotero.org/users/7044370/items/6UBY9TN4"],"itemData":{"id":4307,"type":"article-journal","container-title":"Carbon Management","DOI":"10.1080/17583004.2018.1477374","ISSN":"1758-3004","page":"1-11","title":"Socioeconomic factors and future challenges of the goal of limiting the increase in global average temperature to 1.5°C","author":[{"family":"Liu","given":"Jing-Yu"},{"family":"Fujimori","given":"Shinichiro"},{"family":"Takahashi","given":"Kiyoshi"},{"family":"Hasegawa","given":"Tomoko"},{"family":"Su","given":"Xuanming"},{"family":"Masui","given":"Toshihiko"}],"issued":{"date-parts":[["2018"]]}}}],"schema":"https://github.com/citation-style-language/schema/raw/master/csl-citation.json"} </w:instrText>
      </w:r>
      <w:r w:rsidR="00D94CF5" w:rsidRPr="001851EA">
        <w:fldChar w:fldCharType="separate"/>
      </w:r>
      <w:r w:rsidR="008E4B41" w:rsidRPr="008E4B41">
        <w:rPr>
          <w:rFonts w:ascii="Calibri" w:hAnsi="Calibri" w:cs="Calibri"/>
          <w:sz w:val="22"/>
          <w:szCs w:val="24"/>
          <w:vertAlign w:val="superscript"/>
        </w:rPr>
        <w:t>19</w:t>
      </w:r>
      <w:r w:rsidR="00D94CF5" w:rsidRPr="001851EA">
        <w:fldChar w:fldCharType="end"/>
      </w:r>
      <w:r w:rsidRPr="001851EA">
        <w:t xml:space="preserve"> </w:t>
      </w:r>
      <w:r w:rsidR="00D71889" w:rsidRPr="001851EA">
        <w:t>because</w:t>
      </w:r>
      <w:r w:rsidR="001B5F4A" w:rsidRPr="001851EA">
        <w:t xml:space="preserve"> </w:t>
      </w:r>
      <w:r w:rsidR="00D71889" w:rsidRPr="001851EA">
        <w:t xml:space="preserve">they </w:t>
      </w:r>
      <w:r w:rsidR="00D255C0" w:rsidRPr="001851EA">
        <w:t>included</w:t>
      </w:r>
      <w:r w:rsidR="00D71889" w:rsidRPr="001851EA">
        <w:t xml:space="preserve"> </w:t>
      </w:r>
      <w:r w:rsidR="00DA55D8" w:rsidRPr="001851EA">
        <w:t>virtually no variation in emissions</w:t>
      </w:r>
      <w:r w:rsidR="001B5F4A" w:rsidRPr="001851EA">
        <w:t xml:space="preserve"> and t</w:t>
      </w:r>
      <w:r w:rsidR="009D6814" w:rsidRPr="001851EA">
        <w:t xml:space="preserve">heir inclusion would have biased descriptive </w:t>
      </w:r>
      <w:r w:rsidR="00D255C0" w:rsidRPr="001851EA">
        <w:t xml:space="preserve">emission </w:t>
      </w:r>
      <w:r w:rsidR="009D6814" w:rsidRPr="001851EA">
        <w:t>statistics</w:t>
      </w:r>
      <w:r w:rsidR="00D255C0" w:rsidRPr="001851EA">
        <w:t xml:space="preserve">. </w:t>
      </w:r>
      <w:r w:rsidRPr="001851EA">
        <w:t xml:space="preserve">Criteria for including or excluding scenarios depend on context, which explains why these 13 scenarios were still </w:t>
      </w:r>
      <w:r w:rsidR="00C0144A" w:rsidRPr="001851EA">
        <w:t>included in the analysis</w:t>
      </w:r>
      <w:r w:rsidRPr="001851EA">
        <w:t xml:space="preserve"> </w:t>
      </w:r>
      <w:r w:rsidR="00C0144A" w:rsidRPr="001851EA">
        <w:t>of aspects other than the evolution of emissions in the SR1.5 report</w:t>
      </w:r>
      <w:r w:rsidRPr="001851EA">
        <w:t xml:space="preserve">. </w:t>
      </w:r>
      <w:r w:rsidR="00836BD2" w:rsidRPr="001851EA">
        <w:t xml:space="preserve">Similar </w:t>
      </w:r>
      <w:r w:rsidR="00923E92" w:rsidRPr="001851EA">
        <w:t xml:space="preserve">ad-hoc considerations were applied in the </w:t>
      </w:r>
      <w:r w:rsidR="002102CF" w:rsidRPr="001851EA">
        <w:t xml:space="preserve">AR6 </w:t>
      </w:r>
      <w:r w:rsidR="00923E92" w:rsidRPr="001851EA">
        <w:t>mitigation assessment of the IPCC</w:t>
      </w:r>
      <w:r w:rsidR="00923E92" w:rsidRPr="001851EA">
        <w:fldChar w:fldCharType="begin"/>
      </w:r>
      <w:r w:rsidR="00372D27">
        <w:instrText xml:space="preserve"> ADDIN ZOTERO_ITEM CSL_CITATION {"citationID":"S7x3YuQU","properties":{"formattedCitation":"\\super 6,8\\nosupersub{}","plainCitation":"6,8","noteIndex":0},"citationItems":[{"id":"akMpUoZw/OpEZ4Z4S","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id":"akMpUoZw/VNcz6M9S","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923E92" w:rsidRPr="001851EA">
        <w:fldChar w:fldCharType="separate"/>
      </w:r>
      <w:r w:rsidR="00923E92" w:rsidRPr="001851EA">
        <w:rPr>
          <w:rFonts w:ascii="Calibri" w:hAnsi="Calibri" w:cs="Calibri"/>
          <w:sz w:val="22"/>
          <w:vertAlign w:val="superscript"/>
        </w:rPr>
        <w:t>6,8</w:t>
      </w:r>
      <w:r w:rsidR="00923E92" w:rsidRPr="001851EA">
        <w:fldChar w:fldCharType="end"/>
      </w:r>
      <w:r w:rsidR="00923E92" w:rsidRPr="001851EA">
        <w:t xml:space="preserve">. </w:t>
      </w:r>
    </w:p>
    <w:p w14:paraId="47B6956E" w14:textId="2C9A09A3" w:rsidR="008C5E73" w:rsidRPr="001851EA" w:rsidRDefault="00965654" w:rsidP="00CB1958">
      <w:r w:rsidRPr="001851EA">
        <w:t>Other climate research communities have also grappled with similar issues</w:t>
      </w:r>
      <w:r w:rsidR="00C70DC1">
        <w:t>.</w:t>
      </w:r>
      <w:r w:rsidRPr="001851EA">
        <w:t xml:space="preserve"> </w:t>
      </w:r>
      <w:r w:rsidR="00C70DC1">
        <w:t>T</w:t>
      </w:r>
      <w:r w:rsidR="00DF0079" w:rsidRPr="001851EA">
        <w:t xml:space="preserve">he Earth System </w:t>
      </w:r>
      <w:r w:rsidR="004531B3" w:rsidRPr="001851EA">
        <w:t>M</w:t>
      </w:r>
      <w:r w:rsidR="00DF0079" w:rsidRPr="001851EA">
        <w:t xml:space="preserve">odelling community has </w:t>
      </w:r>
      <w:r w:rsidRPr="001851EA">
        <w:t>established methods to down-weigh</w:t>
      </w:r>
      <w:r w:rsidR="005A4259">
        <w:t>t</w:t>
      </w:r>
      <w:r w:rsidRPr="001851EA">
        <w:t xml:space="preserve"> models based on their similarity to other models</w:t>
      </w:r>
      <w:bookmarkStart w:id="0" w:name="_Hlk172632894"/>
      <w:r w:rsidR="00C37586" w:rsidRPr="001851EA">
        <w:fldChar w:fldCharType="begin"/>
      </w:r>
      <w:r w:rsidR="00372D27">
        <w:instrText xml:space="preserve"> ADDIN ZOTERO_ITEM CSL_CITATION {"citationID":"CcSJz3pX","properties":{"formattedCitation":"\\super 20\\uc0\\u8211{}22\\nosupersub{}","plainCitation":"20–22","noteIndex":0},"citationItems":[{"id":"akMpUoZw/Yj2SmrRq","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akMpUoZw/8BaQ0gHR","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akMpUoZw/ILW1gkqy","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schema":"https://github.com/citation-style-language/schema/raw/master/csl-citation.json"} </w:instrText>
      </w:r>
      <w:r w:rsidR="00C37586" w:rsidRPr="001851EA">
        <w:fldChar w:fldCharType="separate"/>
      </w:r>
      <w:r w:rsidR="008E4B41" w:rsidRPr="008E4B41">
        <w:rPr>
          <w:rFonts w:ascii="Calibri" w:hAnsi="Calibri" w:cs="Calibri"/>
          <w:sz w:val="22"/>
          <w:szCs w:val="24"/>
          <w:vertAlign w:val="superscript"/>
        </w:rPr>
        <w:t>20–22</w:t>
      </w:r>
      <w:r w:rsidR="00C37586" w:rsidRPr="001851EA">
        <w:fldChar w:fldCharType="end"/>
      </w:r>
      <w:bookmarkEnd w:id="0"/>
      <w:r w:rsidRPr="001851EA">
        <w:t>, as well as for model quality measured as performance relative to historical observations</w:t>
      </w:r>
      <w:r w:rsidR="002C0816" w:rsidRPr="001851EA">
        <w:fldChar w:fldCharType="begin"/>
      </w:r>
      <w:r w:rsidR="00372D27">
        <w:instrText xml:space="preserve"> ADDIN ZOTERO_ITEM CSL_CITATION {"citationID":"atpUt8aW","properties":{"formattedCitation":"\\super 22,23\\nosupersub{}","plainCitation":"22,23","noteIndex":0},"citationItems":[{"id":"akMpUoZw/ILW1gkqy","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akMpUoZw/PGBLOKhV","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C0816" w:rsidRPr="001851EA">
        <w:fldChar w:fldCharType="separate"/>
      </w:r>
      <w:r w:rsidR="008E4B41" w:rsidRPr="008E4B41">
        <w:rPr>
          <w:rFonts w:ascii="Calibri" w:hAnsi="Calibri" w:cs="Calibri"/>
          <w:sz w:val="22"/>
          <w:szCs w:val="24"/>
          <w:vertAlign w:val="superscript"/>
        </w:rPr>
        <w:t>22,23</w:t>
      </w:r>
      <w:r w:rsidR="002C0816" w:rsidRPr="001851EA">
        <w:fldChar w:fldCharType="end"/>
      </w:r>
      <w:r w:rsidRPr="001851EA">
        <w:t xml:space="preserve">. In </w:t>
      </w:r>
      <w:r w:rsidR="00147093" w:rsidRPr="001851EA">
        <w:t>emission</w:t>
      </w:r>
      <w:r w:rsidRPr="001851EA">
        <w:t xml:space="preserve"> scenario </w:t>
      </w:r>
      <w:r w:rsidR="00147093" w:rsidRPr="001851EA">
        <w:t>ensemble analysis</w:t>
      </w:r>
      <w:r w:rsidRPr="001851EA">
        <w:t>, issues of scenario similarity have been considered</w:t>
      </w:r>
      <w:r w:rsidR="002778B0" w:rsidRPr="001851EA">
        <w:fldChar w:fldCharType="begin"/>
      </w:r>
      <w:r w:rsidR="00372D27">
        <w:instrText xml:space="preserve"> ADDIN ZOTERO_ITEM CSL_CITATION {"citationID":"l8e3N4aG","properties":{"formattedCitation":"\\super 24\\nosupersub{}","plainCitation":"24","noteIndex":0},"citationItems":[{"id":"akMpUoZw/h99lu3w3","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schema":"https://github.com/citation-style-language/schema/raw/master/csl-citation.json"} </w:instrText>
      </w:r>
      <w:r w:rsidR="002778B0" w:rsidRPr="001851EA">
        <w:fldChar w:fldCharType="separate"/>
      </w:r>
      <w:r w:rsidR="008E4B41" w:rsidRPr="008E4B41">
        <w:rPr>
          <w:rFonts w:ascii="Calibri" w:hAnsi="Calibri" w:cs="Calibri"/>
          <w:sz w:val="22"/>
          <w:szCs w:val="24"/>
          <w:vertAlign w:val="superscript"/>
        </w:rPr>
        <w:t>24</w:t>
      </w:r>
      <w:r w:rsidR="002778B0" w:rsidRPr="001851EA">
        <w:fldChar w:fldCharType="end"/>
      </w:r>
      <w:r w:rsidRPr="001851EA">
        <w:t xml:space="preserve">, but as of yet not systematically addressed. </w:t>
      </w:r>
    </w:p>
    <w:p w14:paraId="47B6956F" w14:textId="5540EB93" w:rsidR="00D679C3" w:rsidRPr="001851EA" w:rsidRDefault="00CD29AA" w:rsidP="008C5E73">
      <w:r>
        <w:t>Here</w:t>
      </w:r>
      <w:r w:rsidR="00965654" w:rsidRPr="001851EA">
        <w:t xml:space="preserve">, we </w:t>
      </w:r>
      <w:r w:rsidR="00231813" w:rsidRPr="001851EA">
        <w:t xml:space="preserve">use efforts </w:t>
      </w:r>
      <w:r w:rsidR="00646A1A">
        <w:t>from</w:t>
      </w:r>
      <w:r w:rsidR="00231813" w:rsidRPr="001851EA">
        <w:t xml:space="preserve"> various communities</w:t>
      </w:r>
      <w:r w:rsidR="00231813" w:rsidRPr="001851EA">
        <w:fldChar w:fldCharType="begin"/>
      </w:r>
      <w:r w:rsidR="00372D27">
        <w:instrText xml:space="preserve"> ADDIN ZOTERO_ITEM CSL_CITATION {"citationID":"ko9T5Axd","properties":{"formattedCitation":"\\super 20\\uc0\\u8211{}24\\nosupersub{}","plainCitation":"20–24","noteIndex":0},"citationItems":[{"id":"akMpUoZw/h99lu3w3","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id":"akMpUoZw/Yj2SmrRq","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akMpUoZw/8BaQ0gHR","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akMpUoZw/ILW1gkqy","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akMpUoZw/PGBLOKhV","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31813" w:rsidRPr="001851EA">
        <w:fldChar w:fldCharType="separate"/>
      </w:r>
      <w:r w:rsidR="008E4B41" w:rsidRPr="008E4B41">
        <w:rPr>
          <w:rFonts w:ascii="Calibri" w:hAnsi="Calibri" w:cs="Calibri"/>
          <w:sz w:val="22"/>
          <w:szCs w:val="24"/>
          <w:vertAlign w:val="superscript"/>
        </w:rPr>
        <w:t>20–24</w:t>
      </w:r>
      <w:r w:rsidR="00231813" w:rsidRPr="001851EA">
        <w:fldChar w:fldCharType="end"/>
      </w:r>
      <w:r w:rsidR="00231813" w:rsidRPr="001851EA">
        <w:t xml:space="preserve"> as </w:t>
      </w:r>
      <w:r w:rsidR="00FF08A2">
        <w:t xml:space="preserve">a </w:t>
      </w:r>
      <w:r w:rsidR="00D91013">
        <w:t>starting point</w:t>
      </w:r>
      <w:r w:rsidR="00231813" w:rsidRPr="001851EA">
        <w:t xml:space="preserve"> to develop and present </w:t>
      </w:r>
      <w:r w:rsidR="00965654" w:rsidRPr="001851EA">
        <w:t>a scenario-weighting method</w:t>
      </w:r>
      <w:r w:rsidR="00377895">
        <w:t>, applicable to scenarios from IAMs or energy-economic models</w:t>
      </w:r>
      <w:r w:rsidR="00D37BDE">
        <w:t>.</w:t>
      </w:r>
      <w:r w:rsidR="00965654" w:rsidRPr="001851EA">
        <w:t xml:space="preserve"> </w:t>
      </w:r>
      <w:r w:rsidR="00D37BDE">
        <w:t xml:space="preserve">Our method </w:t>
      </w:r>
      <w:r w:rsidR="00965654" w:rsidRPr="001851EA">
        <w:t>address</w:t>
      </w:r>
      <w:r w:rsidR="0009378F" w:rsidRPr="001851EA">
        <w:t>es</w:t>
      </w:r>
      <w:r w:rsidR="00965654" w:rsidRPr="001851EA">
        <w:t xml:space="preserve"> issues of </w:t>
      </w:r>
      <w:r w:rsidR="00BF5967" w:rsidRPr="001851EA">
        <w:t>relevance</w:t>
      </w:r>
      <w:r w:rsidR="00965654" w:rsidRPr="001851EA">
        <w:t>, quality and diversity</w:t>
      </w:r>
      <w:r w:rsidR="00EE74D1">
        <w:t xml:space="preserve"> </w:t>
      </w:r>
      <w:r w:rsidR="0079463B">
        <w:t>(Fig. 1)</w:t>
      </w:r>
      <w:r w:rsidR="00965654" w:rsidRPr="001851EA">
        <w:t xml:space="preserve">, and provide a systematic approach that unifies and expands on </w:t>
      </w:r>
      <w:r w:rsidR="00480EC7">
        <w:t xml:space="preserve">previous </w:t>
      </w:r>
      <w:r w:rsidR="00965654" w:rsidRPr="001851EA">
        <w:t>ad-hoc scenario assessment decisions</w:t>
      </w:r>
      <w:r w:rsidR="00965654" w:rsidRPr="001851EA">
        <w:fldChar w:fldCharType="begin"/>
      </w:r>
      <w:r w:rsidR="00372D27">
        <w:instrText xml:space="preserve"> ADDIN ZOTERO_ITEM CSL_CITATION {"citationID":"HGYmwWFE","properties":{"formattedCitation":"\\super 1\\uc0\\u8211{}6\\nosupersub{}","plainCitation":"1–6","noteIndex":0},"citationItems":[{"id":"akMpUoZw/pxf3h2sw","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id":"akMpUoZw/m95QXCdx","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id":"akMpUoZw/esaGN2tV","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id":"akMpUoZw/UMIyViic","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id":"akMpUoZw/puRJF7Uc","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akMpUoZw/OpEZ4Z4S","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965654" w:rsidRPr="001851EA">
        <w:fldChar w:fldCharType="separate"/>
      </w:r>
      <w:r w:rsidR="005967F5" w:rsidRPr="005967F5">
        <w:rPr>
          <w:rFonts w:ascii="Calibri" w:hAnsi="Calibri" w:cs="Calibri"/>
          <w:sz w:val="22"/>
          <w:szCs w:val="24"/>
          <w:vertAlign w:val="superscript"/>
        </w:rPr>
        <w:t>1–6</w:t>
      </w:r>
      <w:r w:rsidR="00965654" w:rsidRPr="001851EA">
        <w:fldChar w:fldCharType="end"/>
      </w:r>
      <w:r w:rsidR="00965654" w:rsidRPr="001851EA">
        <w:t>.</w:t>
      </w:r>
      <w:r w:rsidR="00783EDD">
        <w:t xml:space="preserve"> Further, it </w:t>
      </w:r>
      <w:r w:rsidR="00CA30E8">
        <w:t>presents an alternative to</w:t>
      </w:r>
      <w:r w:rsidR="00783EDD">
        <w:t xml:space="preserve"> </w:t>
      </w:r>
      <w:r w:rsidR="00DE297A">
        <w:t xml:space="preserve">other approaches that </w:t>
      </w:r>
      <w:r w:rsidR="00F738DB">
        <w:t>reweight</w:t>
      </w:r>
      <w:r w:rsidR="0005226B">
        <w:t xml:space="preserve"> or present summary statistics accounting for</w:t>
      </w:r>
      <w:r w:rsidR="00D11ECA">
        <w:t xml:space="preserve"> common model or intercomparison study</w:t>
      </w:r>
      <w:r w:rsidR="00D11ECA">
        <w:fldChar w:fldCharType="begin"/>
      </w:r>
      <w:r w:rsidR="008E4B41">
        <w:instrText xml:space="preserve"> ADDIN ZOTERO_ITEM CSL_CITATION {"citationID":"a1gtfv1cp10","properties":{"formattedCitation":"\\super 14,17\\nosupersub{}","plainCitation":"14,17","noteIndex":0},"citationItems":[{"id":26,"uris":["http://zotero.org/users/18111444/items/9HMT8PC3"],"itemData":{"id":26,"type":"article-journal","abstract":"Quantitative mitigation findings based on emissions scenarios submitted to the Intergovernmental Panel on Climate Change (IPCC) play an authoritative role in climate policy and decision making. We analyse the impact of the uneven representation of models and modelling studies in the IPCC Sixth Assessment Report (AR6) on statistical values that are used to present quantitative mitigation findings. We find that several key AR6 findings are influenced considerably by the model with the most scenarios, including emissions reductions by 2030 and the decline in fossil fuels consistent with 1.5 °C, and we find that the year of net-zero greenhouse gas emissions is influenced considerably by both the model and the study with the most scenarios. We find that weighting by model- or study does not provide a straightforward solution and discuss three issues related to the use of database statistics to present emissions scenarios findings. Informed by the purpose of the IPCC and the kinds of insights that can be obtained from emissions scenarios, we suggest improvements to the assessment of emissions scenarios.","container-title":"Nature Communications","DOI":"10.1038/s41467-025-64091-w","ISSN":"2041-1723","issue":"1","journalAbbreviation":"Nat Commun","language":"en","license":"2025 The Author(s)","note":"publisher: Nature Publishing Group","page":"8343","source":"www.nature.com","title":"Influence of individual models and studies on quantitative mitigation findings in the IPCC Sixth Assessment Report","volume":"16","author":[{"family":"Sognnaes","given":"Ida"},{"family":"Peters","given":"Glen P."}],"issued":{"date-parts":[["2025",10,2]]}},"label":"page"},{"id":15,"uris":["http://zotero.org/users/18111444/items/EMVFCTHG"],"itemData":{"id":15,"type":"article-journal","container-title":"Nature Climate Change","DOI":"10.1038/s41558-024-02198-6","ISSN":"1758-678X, 1758-6798","issue":"2","journalAbbreviation":"Nat. Clim. Chang.","language":"en","page":"218-226","source":"DOI.org (Crossref)","title":"Energy and socioeconomic system transformation through a decade of IPCC-assessed scenarios","volume":"15","author":[{"family":"Van De Ven","given":"D. J."},{"family":"Mittal","given":"S."},{"family":"Nikas","given":"A."},{"family":"Xexakis","given":"G."},{"family":"Gambhir","given":"A."},{"family":"Hermwille","given":"L."},{"family":"Fragkos","given":"P."},{"family":"Obergassel","given":"W."},{"family":"Gonzalez-Eguino","given":"M."},{"family":"Filippidou","given":"F."},{"family":"Sognnaes","given":"I."},{"family":"Clarke","given":"L."},{"family":"Peters","given":"G. P."}],"issued":{"date-parts":[["2025",2]]}},"label":"page"}],"schema":"https://github.com/citation-style-language/schema/raw/master/csl-citation.json"} </w:instrText>
      </w:r>
      <w:r w:rsidR="00D11ECA">
        <w:fldChar w:fldCharType="separate"/>
      </w:r>
      <w:r w:rsidR="008E4B41" w:rsidRPr="008E4B41">
        <w:rPr>
          <w:rFonts w:ascii="Calibri" w:cs="Calibri"/>
          <w:szCs w:val="24"/>
          <w:vertAlign w:val="superscript"/>
        </w:rPr>
        <w:t>14,17</w:t>
      </w:r>
      <w:r w:rsidR="00D11ECA">
        <w:fldChar w:fldCharType="end"/>
      </w:r>
      <w:r w:rsidR="003C0424">
        <w:t>.</w:t>
      </w:r>
      <w:r w:rsidR="00CA30E8">
        <w:t xml:space="preserve"> </w:t>
      </w:r>
      <w:r w:rsidR="00B20291" w:rsidRPr="001851EA">
        <w:t xml:space="preserve">We apply </w:t>
      </w:r>
      <w:r w:rsidR="00B20291" w:rsidRPr="001851EA">
        <w:lastRenderedPageBreak/>
        <w:t xml:space="preserve">it to the latest </w:t>
      </w:r>
      <w:r w:rsidR="00CB1958" w:rsidRPr="001851EA">
        <w:t xml:space="preserve">available IPCC </w:t>
      </w:r>
      <w:r w:rsidR="00AA3E52" w:rsidRPr="001851EA">
        <w:t xml:space="preserve">AR6 </w:t>
      </w:r>
      <w:r w:rsidR="00CB1958" w:rsidRPr="001851EA">
        <w:t>scenario ensemble</w:t>
      </w:r>
      <w:r w:rsidR="00CB1958" w:rsidRPr="001851EA">
        <w:fldChar w:fldCharType="begin"/>
      </w:r>
      <w:r w:rsidR="00372D27">
        <w:instrText xml:space="preserve"> ADDIN ZOTERO_ITEM CSL_CITATION {"citationID":"pRdTfuXz","properties":{"formattedCitation":"\\super 10\\nosupersub{}","plainCitation":"10","noteIndex":0},"citationItems":[{"id":"akMpUoZw/tkjVrNNk","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CB1958" w:rsidRPr="001851EA">
        <w:fldChar w:fldCharType="separate"/>
      </w:r>
      <w:r w:rsidR="00CB1958" w:rsidRPr="001851EA">
        <w:rPr>
          <w:rFonts w:ascii="Calibri" w:hAnsi="Calibri" w:cs="Calibri"/>
          <w:sz w:val="22"/>
          <w:vertAlign w:val="superscript"/>
        </w:rPr>
        <w:t>10</w:t>
      </w:r>
      <w:r w:rsidR="00CB1958" w:rsidRPr="001851EA">
        <w:fldChar w:fldCharType="end"/>
      </w:r>
      <w:r w:rsidR="00CB1958" w:rsidRPr="001851EA">
        <w:t xml:space="preserve"> to illustrate </w:t>
      </w:r>
      <w:r w:rsidR="001211F4">
        <w:t>its use in practice</w:t>
      </w:r>
      <w:r w:rsidR="001E2AEF">
        <w:t>. We</w:t>
      </w:r>
      <w:r w:rsidR="00D7036A">
        <w:t xml:space="preserve"> discuss the strengths and weaknesses of such an approach, with a view to </w:t>
      </w:r>
      <w:r w:rsidR="00732AD1">
        <w:t xml:space="preserve">understand </w:t>
      </w:r>
      <w:r w:rsidR="00AB1D89">
        <w:t>the limits to its current applicability</w:t>
      </w:r>
      <w:r w:rsidR="00996098">
        <w:t>.</w:t>
      </w:r>
    </w:p>
    <w:p w14:paraId="47B69570" w14:textId="63BF4DE4" w:rsidR="00373719" w:rsidRPr="001851EA" w:rsidRDefault="00965654" w:rsidP="00843949">
      <w:pPr>
        <w:pStyle w:val="Heading2"/>
        <w:keepNext/>
      </w:pPr>
      <w:r w:rsidRPr="001851EA">
        <w:t>A generalised scenario weighting framework</w:t>
      </w:r>
    </w:p>
    <w:p w14:paraId="47B69571" w14:textId="0B8862C9" w:rsidR="00373719" w:rsidRPr="001851EA" w:rsidRDefault="00965654" w:rsidP="00B61B8B">
      <w:r w:rsidRPr="001851EA">
        <w:t xml:space="preserve">Our starting point </w:t>
      </w:r>
      <w:r w:rsidR="009F30E0" w:rsidRPr="001851EA">
        <w:t xml:space="preserve">takes a generalised </w:t>
      </w:r>
      <w:r w:rsidR="00A55D2E" w:rsidRPr="001851EA">
        <w:t>view tha</w:t>
      </w:r>
      <w:r w:rsidR="008040A9" w:rsidRPr="001851EA">
        <w:t>t</w:t>
      </w:r>
      <w:r w:rsidR="00A55D2E" w:rsidRPr="001851EA">
        <w:t xml:space="preserve"> </w:t>
      </w:r>
      <w:r w:rsidR="008244A0" w:rsidRPr="001851EA">
        <w:t xml:space="preserve">each scenario in </w:t>
      </w:r>
      <w:r w:rsidR="00466D3B" w:rsidRPr="001851EA">
        <w:t xml:space="preserve">an ensemble of opportunity </w:t>
      </w:r>
      <w:r w:rsidR="00943C2A" w:rsidRPr="001851EA">
        <w:t>must be</w:t>
      </w:r>
      <w:r w:rsidR="00466D3B" w:rsidRPr="001851EA">
        <w:t xml:space="preserve"> assigned a weight </w:t>
      </w:r>
      <w:r w:rsidR="00134FC1" w:rsidRPr="001851EA">
        <w:t xml:space="preserve">for </w:t>
      </w:r>
      <w:r w:rsidR="00466D3B" w:rsidRPr="001851EA">
        <w:t xml:space="preserve">subsequent analysis. In the past, </w:t>
      </w:r>
      <w:r w:rsidR="00E429DF" w:rsidRPr="001851EA">
        <w:t>re</w:t>
      </w:r>
      <w:r w:rsidR="008040A9" w:rsidRPr="001851EA">
        <w:t>-analysis of scenario ensembles</w:t>
      </w:r>
      <w:r w:rsidR="00466D3B" w:rsidRPr="001851EA">
        <w:t xml:space="preserve"> </w:t>
      </w:r>
      <w:r w:rsidR="00134FC1" w:rsidRPr="001851EA">
        <w:t>would decide to</w:t>
      </w:r>
      <w:r w:rsidR="00945972" w:rsidRPr="001851EA">
        <w:t xml:space="preserve"> in</w:t>
      </w:r>
      <w:r w:rsidR="003D1E97" w:rsidRPr="001851EA">
        <w:t xml:space="preserve">clude </w:t>
      </w:r>
      <w:r w:rsidR="00945972" w:rsidRPr="001851EA">
        <w:t xml:space="preserve">or exclude </w:t>
      </w:r>
      <w:r w:rsidR="00400A1C" w:rsidRPr="001851EA">
        <w:t xml:space="preserve">scenarios </w:t>
      </w:r>
      <w:r w:rsidR="00945972" w:rsidRPr="001851EA">
        <w:t xml:space="preserve">from </w:t>
      </w:r>
      <w:r w:rsidR="00BC51AE">
        <w:t>the</w:t>
      </w:r>
      <w:r w:rsidR="00892045">
        <w:t>ir</w:t>
      </w:r>
      <w:r w:rsidR="00945972" w:rsidRPr="001851EA">
        <w:t xml:space="preserve"> analysis</w:t>
      </w:r>
      <w:r w:rsidR="00134FC1" w:rsidRPr="001851EA">
        <w:t>, effectively assigning weights of 1 or 0</w:t>
      </w:r>
      <w:r w:rsidRPr="001851EA">
        <w:t xml:space="preserve">. </w:t>
      </w:r>
      <w:r w:rsidR="00945972" w:rsidRPr="001851EA">
        <w:t xml:space="preserve">Here we formalise this step. </w:t>
      </w:r>
      <w:r w:rsidRPr="001851EA">
        <w:t xml:space="preserve">Each scenario </w:t>
      </w:r>
      <w:r w:rsidRPr="001851EA">
        <w:rPr>
          <w:i/>
          <w:iCs/>
        </w:rPr>
        <w:t>i</w:t>
      </w:r>
      <w:r w:rsidRPr="001851EA">
        <w:t xml:space="preserve"> contributing to the assessment </w:t>
      </w:r>
      <w:r w:rsidR="00B00448" w:rsidRPr="001851EA">
        <w:t xml:space="preserve">and member of </w:t>
      </w:r>
      <w:r w:rsidR="00EF6613" w:rsidRPr="001851EA">
        <w:t xml:space="preserve">the </w:t>
      </w:r>
      <w:r w:rsidR="00B00448" w:rsidRPr="001851EA">
        <w:t xml:space="preserve">ensemble of opportunity </w:t>
      </w:r>
      <w:r w:rsidR="00B00448" w:rsidRPr="001851EA">
        <w:rPr>
          <w:i/>
          <w:iCs/>
        </w:rPr>
        <w:t xml:space="preserve">E </w:t>
      </w:r>
      <w:r w:rsidRPr="001851EA">
        <w:t xml:space="preserve">is assigned a generalized weight </w:t>
      </w:r>
      <w:r w:rsidRPr="001851EA">
        <w:rPr>
          <w:i/>
          <w:iCs/>
        </w:rPr>
        <w:t>gw</w:t>
      </w:r>
      <w:r w:rsidRPr="001851EA">
        <w:rPr>
          <w:i/>
          <w:iCs/>
          <w:vertAlign w:val="subscript"/>
        </w:rPr>
        <w:t>i</w:t>
      </w:r>
      <w:r w:rsidRPr="001851EA">
        <w:t>:</w:t>
      </w:r>
    </w:p>
    <w:p w14:paraId="47B69572" w14:textId="77777777" w:rsidR="00745D18" w:rsidRPr="001851EA" w:rsidRDefault="00DA071F" w:rsidP="00B61B8B">
      <m:oMathPara>
        <m:oMath>
          <m:eqArr>
            <m:eqArrPr>
              <m:maxDist m:val="1"/>
              <m:ctrlPr>
                <w:rPr>
                  <w:rFonts w:ascii="Cambria Math" w:hAnsi="Cambria Math"/>
                  <w:i/>
                </w:rPr>
              </m:ctrlPr>
            </m:eqArrPr>
            <m:e>
              <m:r>
                <w:rPr>
                  <w:rFonts w:ascii="Cambria Math" w:hAnsi="Cambria Math"/>
                </w:rPr>
                <m:t>g</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iCs/>
                    </w:rPr>
                  </m:ctrlPr>
                </m:fPr>
                <m:num>
                  <m:r>
                    <w:rPr>
                      <w:rFonts w:ascii="Cambria Math" w:hAnsi="Cambria Math"/>
                    </w:rPr>
                    <m:t>R</m:t>
                  </m:r>
                  <m:d>
                    <m:dPr>
                      <m:ctrlPr>
                        <w:rPr>
                          <w:rFonts w:ascii="Cambria Math" w:hAnsi="Cambria Math"/>
                          <w:i/>
                          <w:iCs/>
                        </w:rPr>
                      </m:ctrlPr>
                    </m:dPr>
                    <m:e>
                      <m:r>
                        <w:rPr>
                          <w:rFonts w:ascii="Cambria Math" w:hAnsi="Cambria Math"/>
                        </w:rPr>
                        <m:t>i</m:t>
                      </m:r>
                    </m:e>
                  </m:d>
                  <m:r>
                    <w:rPr>
                      <w:rFonts w:ascii="Cambria Math" w:hAnsi="Cambria Math"/>
                    </w:rPr>
                    <m:t>.</m:t>
                  </m:r>
                  <m:r>
                    <w:rPr>
                      <w:rFonts w:ascii="Cambria Math" w:hAnsi="Cambria Math"/>
                    </w:rPr>
                    <m:t>Q</m:t>
                  </m:r>
                  <m:d>
                    <m:dPr>
                      <m:ctrlPr>
                        <w:rPr>
                          <w:rFonts w:ascii="Cambria Math" w:hAnsi="Cambria Math"/>
                          <w:i/>
                          <w:iCs/>
                        </w:rPr>
                      </m:ctrlPr>
                    </m:dPr>
                    <m:e>
                      <m:r>
                        <w:rPr>
                          <w:rFonts w:ascii="Cambria Math" w:hAnsi="Cambria Math"/>
                        </w:rPr>
                        <m:t>i</m:t>
                      </m:r>
                    </m:e>
                  </m:d>
                </m:num>
                <m:den>
                  <m:r>
                    <w:rPr>
                      <w:rFonts w:ascii="Cambria Math" w:hAnsi="Cambria Math"/>
                    </w:rPr>
                    <m:t>D</m:t>
                  </m:r>
                  <m:d>
                    <m:dPr>
                      <m:ctrlPr>
                        <w:rPr>
                          <w:rFonts w:ascii="Cambria Math" w:hAnsi="Cambria Math"/>
                          <w:i/>
                          <w:iCs/>
                        </w:rPr>
                      </m:ctrlPr>
                    </m:dPr>
                    <m:e>
                      <m:r>
                        <w:rPr>
                          <w:rFonts w:ascii="Cambria Math" w:hAnsi="Cambria Math"/>
                        </w:rPr>
                        <m:t>i</m:t>
                      </m:r>
                    </m:e>
                  </m:d>
                </m:den>
              </m:f>
              <m:r>
                <w:rPr>
                  <w:rFonts w:ascii="Cambria Math" w:hAnsi="Cambria Math"/>
                </w:rPr>
                <m:t>#</m:t>
              </m:r>
              <m:d>
                <m:dPr>
                  <m:ctrlPr>
                    <w:rPr>
                      <w:rFonts w:ascii="Cambria Math" w:hAnsi="Cambria Math"/>
                      <w:i/>
                    </w:rPr>
                  </m:ctrlPr>
                </m:dPr>
                <m:e>
                  <m:r>
                    <w:rPr>
                      <w:rFonts w:ascii="Cambria Math" w:hAnsi="Cambria Math"/>
                    </w:rPr>
                    <m:t>1</m:t>
                  </m:r>
                </m:e>
              </m:d>
            </m:e>
          </m:eqArr>
        </m:oMath>
      </m:oMathPara>
    </w:p>
    <w:p w14:paraId="47B69574" w14:textId="1F966778" w:rsidR="00C50242" w:rsidRPr="001851EA" w:rsidRDefault="00965654" w:rsidP="00745D18">
      <w:r w:rsidRPr="001851EA">
        <w:t xml:space="preserve">where </w:t>
      </w:r>
      <w:r w:rsidRPr="001851EA">
        <w:rPr>
          <w:i/>
          <w:iCs/>
        </w:rPr>
        <w:t>0</w:t>
      </w:r>
      <w:r w:rsidR="00683EA7" w:rsidRPr="001851EA">
        <w:rPr>
          <w:i/>
          <w:iCs/>
        </w:rPr>
        <w:t xml:space="preserve"> </w:t>
      </w:r>
      <w:r w:rsidRPr="001851EA">
        <w:rPr>
          <w:i/>
          <w:iCs/>
        </w:rPr>
        <w:t>≤</w:t>
      </w:r>
      <w:r w:rsidR="00683EA7" w:rsidRPr="001851EA">
        <w:rPr>
          <w:i/>
          <w:iCs/>
        </w:rPr>
        <w:t xml:space="preserve"> </w:t>
      </w:r>
      <w:r w:rsidR="00FA3B81" w:rsidRPr="001851EA">
        <w:rPr>
          <w:i/>
          <w:iCs/>
        </w:rPr>
        <w:t>R</w:t>
      </w:r>
      <w:r w:rsidRPr="001851EA">
        <w:rPr>
          <w:i/>
          <w:iCs/>
        </w:rPr>
        <w:t>(</w:t>
      </w:r>
      <w:r w:rsidR="00683EA7" w:rsidRPr="001851EA">
        <w:rPr>
          <w:i/>
          <w:iCs/>
        </w:rPr>
        <w:t>i</w:t>
      </w:r>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asure of how </w:t>
      </w:r>
      <w:r w:rsidR="009E5F8E" w:rsidRPr="001851EA">
        <w:t>relevant</w:t>
      </w:r>
      <w:r w:rsidRPr="001851EA">
        <w:t xml:space="preserve"> a scenario is to answer a specific question</w:t>
      </w:r>
      <w:r w:rsidR="004130D4" w:rsidRPr="001851EA">
        <w:t xml:space="preserve"> (relevance weighting)</w:t>
      </w:r>
      <w:r w:rsidRPr="001851EA">
        <w:t xml:space="preserve">, </w:t>
      </w:r>
      <w:r w:rsidRPr="001851EA">
        <w:rPr>
          <w:i/>
          <w:iCs/>
        </w:rPr>
        <w:t>0</w:t>
      </w:r>
      <w:r w:rsidR="00683EA7" w:rsidRPr="001851EA">
        <w:rPr>
          <w:i/>
          <w:iCs/>
        </w:rPr>
        <w:t xml:space="preserve"> </w:t>
      </w:r>
      <w:r w:rsidRPr="001851EA">
        <w:rPr>
          <w:i/>
          <w:iCs/>
        </w:rPr>
        <w:t>≤</w:t>
      </w:r>
      <w:r w:rsidR="00683EA7" w:rsidRPr="001851EA">
        <w:rPr>
          <w:i/>
          <w:iCs/>
        </w:rPr>
        <w:t xml:space="preserve"> </w:t>
      </w:r>
      <w:r w:rsidRPr="001851EA">
        <w:rPr>
          <w:i/>
          <w:iCs/>
        </w:rPr>
        <w:t>Q(</w:t>
      </w:r>
      <w:r w:rsidR="00683EA7" w:rsidRPr="001851EA">
        <w:rPr>
          <w:i/>
          <w:iCs/>
        </w:rPr>
        <w:t>i</w:t>
      </w:r>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tric of scenario quality </w:t>
      </w:r>
      <w:r w:rsidR="004130D4" w:rsidRPr="001851EA">
        <w:t xml:space="preserve">(quality weighting) </w:t>
      </w:r>
      <w:r w:rsidRPr="001851EA">
        <w:t xml:space="preserve">and </w:t>
      </w:r>
      <w:r w:rsidR="007C412E" w:rsidRPr="001851EA">
        <w:rPr>
          <w:i/>
          <w:iCs/>
        </w:rPr>
        <w:t>D</w:t>
      </w:r>
      <w:r w:rsidRPr="001851EA">
        <w:rPr>
          <w:i/>
          <w:iCs/>
        </w:rPr>
        <w:t>(</w:t>
      </w:r>
      <w:r w:rsidR="00683EA7" w:rsidRPr="001851EA">
        <w:rPr>
          <w:i/>
          <w:iCs/>
        </w:rPr>
        <w:t>i</w:t>
      </w:r>
      <w:r w:rsidRPr="001851EA">
        <w:rPr>
          <w:i/>
          <w:iCs/>
        </w:rPr>
        <w:t>) &gt;= 1</w:t>
      </w:r>
      <w:r w:rsidRPr="001851EA">
        <w:t xml:space="preserve"> is a metric of scenario </w:t>
      </w:r>
      <w:r w:rsidR="00596CE2" w:rsidRPr="001851EA">
        <w:t>uniqueness</w:t>
      </w:r>
      <w:r w:rsidR="004130D4" w:rsidRPr="001851EA">
        <w:t xml:space="preserve"> (diversity weighting)</w:t>
      </w:r>
      <w:r w:rsidRPr="001851EA">
        <w:t xml:space="preserve">. This ensures </w:t>
      </w:r>
      <w:r w:rsidR="00CD7EDD" w:rsidRPr="001851EA">
        <w:rPr>
          <w:i/>
          <w:iCs/>
        </w:rPr>
        <w:t>gw</w:t>
      </w:r>
      <w:r w:rsidR="00CD7EDD" w:rsidRPr="001851EA">
        <w:rPr>
          <w:i/>
          <w:iCs/>
          <w:vertAlign w:val="subscript"/>
        </w:rPr>
        <w:t>i</w:t>
      </w:r>
      <w:r w:rsidR="00CD7EDD" w:rsidRPr="001851EA">
        <w:t xml:space="preserve"> </w:t>
      </w:r>
      <w:r w:rsidRPr="001851EA">
        <w:t xml:space="preserve">has a weight between 0 and 1. Scenarios with lower weights are </w:t>
      </w:r>
      <w:r w:rsidR="000213B5" w:rsidRPr="001851EA">
        <w:t xml:space="preserve">less </w:t>
      </w:r>
      <w:r w:rsidR="00B83722" w:rsidRPr="001851EA">
        <w:t xml:space="preserve">relevant, </w:t>
      </w:r>
      <w:r w:rsidRPr="001851EA">
        <w:t>of low</w:t>
      </w:r>
      <w:r w:rsidR="000213B5" w:rsidRPr="001851EA">
        <w:t>er</w:t>
      </w:r>
      <w:r w:rsidRPr="001851EA">
        <w:t xml:space="preserve"> quality</w:t>
      </w:r>
      <w:r w:rsidR="004130D4" w:rsidRPr="001851EA">
        <w:t xml:space="preserve">, </w:t>
      </w:r>
      <w:r w:rsidR="00D66A2C" w:rsidRPr="001851EA">
        <w:t xml:space="preserve">or very </w:t>
      </w:r>
      <w:r w:rsidRPr="001851EA">
        <w:t>similar to others, and hence co</w:t>
      </w:r>
      <w:r w:rsidR="008A5120" w:rsidRPr="001851EA">
        <w:t>ntribute</w:t>
      </w:r>
      <w:r w:rsidRPr="001851EA">
        <w:t xml:space="preserve"> less towards the </w:t>
      </w:r>
      <w:r w:rsidR="00D66A2C" w:rsidRPr="001851EA">
        <w:t xml:space="preserve">final statistics of the </w:t>
      </w:r>
      <w:r w:rsidRPr="001851EA">
        <w:t>ensemble.</w:t>
      </w:r>
      <w:r w:rsidR="00370100" w:rsidRPr="001851EA">
        <w:t xml:space="preserve"> </w:t>
      </w:r>
      <w:del w:id="1" w:author="Beath, Hamish R" w:date="2025-12-17T12:55:00Z" w16du:dateUtc="2025-12-17T12:55:00Z">
        <w:r w:rsidR="00370100" w:rsidRPr="001851EA" w:rsidDel="009B5E30">
          <w:delText xml:space="preserve">Figure 1 </w:delText>
        </w:r>
        <w:r w:rsidR="00F44A01" w:rsidRPr="001851EA" w:rsidDel="009B5E30">
          <w:delText>provides a schematic of</w:delText>
        </w:r>
        <w:r w:rsidR="00BF06EF" w:rsidRPr="001851EA" w:rsidDel="009B5E30">
          <w:delText xml:space="preserve"> the </w:delText>
        </w:r>
        <w:r w:rsidR="0086258C" w:rsidRPr="001851EA" w:rsidDel="009B5E30">
          <w:delText xml:space="preserve">framework. </w:delText>
        </w:r>
      </w:del>
      <w:r w:rsidR="00107CBE">
        <w:t>A</w:t>
      </w:r>
      <w:r w:rsidR="00222BAD">
        <w:t xml:space="preserve"> detailed explanation of each </w:t>
      </w:r>
      <w:r w:rsidR="008719E6">
        <w:t xml:space="preserve">part of </w:t>
      </w:r>
      <w:r w:rsidR="00107CBE">
        <w:t>the</w:t>
      </w:r>
      <w:r w:rsidR="008719E6">
        <w:t xml:space="preserve"> weighting framework</w:t>
      </w:r>
      <w:r w:rsidR="00107CBE">
        <w:t xml:space="preserve"> is provided</w:t>
      </w:r>
      <w:r w:rsidR="008719E6">
        <w:t xml:space="preserve"> in the Methods. </w:t>
      </w:r>
    </w:p>
    <w:p w14:paraId="47B69575" w14:textId="1B271A3F" w:rsidR="00F016F4" w:rsidRPr="001851EA" w:rsidRDefault="00C56A33" w:rsidP="00745D18">
      <w:ins w:id="2" w:author="Beath, Hamish R" w:date="2026-01-04T15:50:00Z" w16du:dateUtc="2026-01-04T15:50:00Z">
        <w:r>
          <w:rPr>
            <w:noProof/>
          </w:rPr>
          <w:drawing>
            <wp:inline distT="0" distB="0" distL="0" distR="0" wp14:anchorId="4626B1F0" wp14:editId="4B46ED21">
              <wp:extent cx="5731510" cy="2552700"/>
              <wp:effectExtent l="0" t="0" r="0" b="0"/>
              <wp:docPr id="1582275012" name="Picture 1" descr="A diagram of weighting and divers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275012" name="Picture 1" descr="A diagram of weighting and diversity&#10;&#10;AI-generated content may be incorrect."/>
                      <pic:cNvPicPr/>
                    </pic:nvPicPr>
                    <pic:blipFill>
                      <a:blip r:embed="rId8"/>
                      <a:stretch>
                        <a:fillRect/>
                      </a:stretch>
                    </pic:blipFill>
                    <pic:spPr>
                      <a:xfrm>
                        <a:off x="0" y="0"/>
                        <a:ext cx="5731510" cy="2552700"/>
                      </a:xfrm>
                      <a:prstGeom prst="rect">
                        <a:avLst/>
                      </a:prstGeom>
                    </pic:spPr>
                  </pic:pic>
                </a:graphicData>
              </a:graphic>
            </wp:inline>
          </w:drawing>
        </w:r>
      </w:ins>
      <w:del w:id="3" w:author="Beath, Hamish R" w:date="2026-01-04T15:50:00Z" w16du:dateUtc="2026-01-04T15:50:00Z">
        <w:r w:rsidR="0030544A" w:rsidDel="00C56A33">
          <w:rPr>
            <w:noProof/>
          </w:rPr>
          <w:drawing>
            <wp:inline distT="0" distB="0" distL="0" distR="0" wp14:anchorId="65E3F00D" wp14:editId="155387BC">
              <wp:extent cx="5731510" cy="2552700"/>
              <wp:effectExtent l="0" t="0" r="0" b="0"/>
              <wp:docPr id="878689673" name="Picture 1" descr="A diagram of weighting and divers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689673" name="Picture 1" descr="A diagram of weighting and diversity&#10;&#10;AI-generated content may be incorrect."/>
                      <pic:cNvPicPr/>
                    </pic:nvPicPr>
                    <pic:blipFill>
                      <a:blip r:embed="rId9"/>
                      <a:stretch>
                        <a:fillRect/>
                      </a:stretch>
                    </pic:blipFill>
                    <pic:spPr>
                      <a:xfrm>
                        <a:off x="0" y="0"/>
                        <a:ext cx="5731510" cy="2552700"/>
                      </a:xfrm>
                      <a:prstGeom prst="rect">
                        <a:avLst/>
                      </a:prstGeom>
                    </pic:spPr>
                  </pic:pic>
                </a:graphicData>
              </a:graphic>
            </wp:inline>
          </w:drawing>
        </w:r>
      </w:del>
    </w:p>
    <w:p w14:paraId="47B69576" w14:textId="77777777" w:rsidR="00F44A01" w:rsidRPr="001851EA" w:rsidRDefault="00965654" w:rsidP="00745D18">
      <w:r w:rsidRPr="001851EA">
        <w:rPr>
          <w:b/>
          <w:bCs/>
        </w:rPr>
        <w:t xml:space="preserve">Figure 1 | A </w:t>
      </w:r>
      <w:r w:rsidR="00BE5D14" w:rsidRPr="001851EA">
        <w:rPr>
          <w:b/>
          <w:bCs/>
        </w:rPr>
        <w:t xml:space="preserve">scenario weighting framework for the analysis of scenario </w:t>
      </w:r>
      <w:r w:rsidR="00A33FD6" w:rsidRPr="001851EA">
        <w:rPr>
          <w:b/>
          <w:bCs/>
        </w:rPr>
        <w:t>ensembles of opportunity</w:t>
      </w:r>
      <w:r w:rsidRPr="001851EA">
        <w:rPr>
          <w:b/>
          <w:bCs/>
        </w:rPr>
        <w:t>.</w:t>
      </w:r>
      <w:r w:rsidR="004D54FD" w:rsidRPr="001851EA">
        <w:t xml:space="preserve"> Schematic showing how the unstructured, serendipitous collection of evidence in a scenario ensemble of opportunity can be </w:t>
      </w:r>
      <w:r w:rsidR="006A4D23" w:rsidRPr="001851EA">
        <w:t xml:space="preserve">translated in a weighted ensemble, </w:t>
      </w:r>
      <w:r w:rsidR="002317D3" w:rsidRPr="001851EA">
        <w:t>accounting for a scenario’s relevance, quality and diversity</w:t>
      </w:r>
      <w:r w:rsidRPr="001851EA">
        <w:t>.</w:t>
      </w:r>
    </w:p>
    <w:p w14:paraId="6A709739" w14:textId="77777777" w:rsidR="0034691B" w:rsidRPr="0034691B" w:rsidRDefault="0034691B" w:rsidP="009F4083"/>
    <w:p w14:paraId="47B6958D" w14:textId="77777777" w:rsidR="006570E7" w:rsidRPr="001851EA" w:rsidRDefault="00965654" w:rsidP="00843949">
      <w:pPr>
        <w:pStyle w:val="Heading2"/>
      </w:pPr>
      <w:r w:rsidRPr="001851EA">
        <w:t xml:space="preserve">Application to </w:t>
      </w:r>
      <w:r w:rsidR="0029190A" w:rsidRPr="001851EA">
        <w:t>IPCC AR6</w:t>
      </w:r>
      <w:r w:rsidRPr="001851EA">
        <w:t xml:space="preserve"> database</w:t>
      </w:r>
    </w:p>
    <w:p w14:paraId="77EF756F" w14:textId="726220BE" w:rsidR="00BF0189" w:rsidRPr="00BF0189" w:rsidRDefault="00965654" w:rsidP="00310B99">
      <w:r w:rsidRPr="001851EA">
        <w:t xml:space="preserve">To illustrate the </w:t>
      </w:r>
      <w:r w:rsidR="008F2849" w:rsidRPr="001851EA">
        <w:t>usefulness of our weighting framework, we apply it to the scenarios included in the IPCC AR6 S</w:t>
      </w:r>
      <w:r w:rsidR="0050055D" w:rsidRPr="001851EA">
        <w:t>cenario Database</w:t>
      </w:r>
      <w:r w:rsidR="0050055D" w:rsidRPr="001851EA">
        <w:rPr>
          <w:smallCaps/>
          <w:spacing w:val="5"/>
          <w:sz w:val="28"/>
          <w:szCs w:val="28"/>
        </w:rPr>
        <w:fldChar w:fldCharType="begin"/>
      </w:r>
      <w:r w:rsidR="00372D27">
        <w:instrText xml:space="preserve"> ADDIN ZOTERO_ITEM CSL_CITATION {"citationID":"P9kOT3Be","properties":{"formattedCitation":"\\super 10\\nosupersub{}","plainCitation":"10","noteIndex":0},"citationItems":[{"id":"akMpUoZw/tkjVrNNk","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50055D" w:rsidRPr="001851EA">
        <w:rPr>
          <w:smallCaps/>
          <w:spacing w:val="5"/>
          <w:sz w:val="28"/>
          <w:szCs w:val="28"/>
        </w:rPr>
        <w:fldChar w:fldCharType="separate"/>
      </w:r>
      <w:r w:rsidR="0050055D" w:rsidRPr="001851EA">
        <w:rPr>
          <w:rFonts w:ascii="Calibri" w:hAnsi="Calibri" w:cs="Calibri"/>
          <w:vertAlign w:val="superscript"/>
        </w:rPr>
        <w:t>10</w:t>
      </w:r>
      <w:r w:rsidR="0050055D" w:rsidRPr="001851EA">
        <w:rPr>
          <w:smallCaps/>
          <w:spacing w:val="5"/>
          <w:sz w:val="28"/>
          <w:szCs w:val="28"/>
        </w:rPr>
        <w:fldChar w:fldCharType="end"/>
      </w:r>
      <w:r w:rsidR="0050055D" w:rsidRPr="001851EA">
        <w:t xml:space="preserve"> and look at the influence on key scenario assessment outcomes of </w:t>
      </w:r>
      <w:r w:rsidR="0050055D" w:rsidRPr="008F4A53">
        <w:t xml:space="preserve">the </w:t>
      </w:r>
      <w:r w:rsidR="006525F0" w:rsidRPr="008F4A53">
        <w:t>AR6</w:t>
      </w:r>
      <w:r w:rsidR="006525F0" w:rsidRPr="00310B99">
        <w:rPr>
          <w:vertAlign w:val="superscript"/>
        </w:rPr>
        <w:fldChar w:fldCharType="begin"/>
      </w:r>
      <w:r w:rsidR="00372D27">
        <w:rPr>
          <w:vertAlign w:val="superscript"/>
        </w:rPr>
        <w:instrText xml:space="preserve"> ADDIN ZOTERO_ITEM CSL_CITATION {"citationID":"NAgOBfaZ","properties":{"formattedCitation":"\\super 6\\nosupersub{}","plainCitation":"6","noteIndex":0},"citationItems":[{"id":"akMpUoZw/OpEZ4Z4S","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6525F0" w:rsidRPr="00310B99">
        <w:rPr>
          <w:vertAlign w:val="superscript"/>
        </w:rPr>
        <w:fldChar w:fldCharType="separate"/>
      </w:r>
      <w:r w:rsidR="006525F0" w:rsidRPr="00310B99">
        <w:rPr>
          <w:vertAlign w:val="superscript"/>
        </w:rPr>
        <w:t>6</w:t>
      </w:r>
      <w:r w:rsidR="006525F0" w:rsidRPr="00310B99">
        <w:rPr>
          <w:vertAlign w:val="superscript"/>
        </w:rPr>
        <w:fldChar w:fldCharType="end"/>
      </w:r>
      <w:r w:rsidR="006525F0" w:rsidRPr="008F4A53">
        <w:t xml:space="preserve">. </w:t>
      </w:r>
      <w:r w:rsidR="002A32C8" w:rsidRPr="008F4A53">
        <w:t xml:space="preserve">We </w:t>
      </w:r>
      <w:r w:rsidR="0060075A" w:rsidRPr="008F4A53">
        <w:t>focus th</w:t>
      </w:r>
      <w:r w:rsidR="00594534" w:rsidRPr="008F4A53">
        <w:t>is illustrative application on scenarios that limit warming to 1.5°C with no or limited overshoot (C1)</w:t>
      </w:r>
      <w:r w:rsidR="00400EFC" w:rsidRPr="008F4A53">
        <w:t xml:space="preserve">, </w:t>
      </w:r>
      <w:r w:rsidR="00F479BD" w:rsidRPr="008F4A53">
        <w:t xml:space="preserve">the subset of C1 scenarios also reaching net zero </w:t>
      </w:r>
      <w:r w:rsidR="00115CA2" w:rsidRPr="008F4A53">
        <w:t>greenhouse gas (</w:t>
      </w:r>
      <w:r w:rsidR="00F479BD" w:rsidRPr="008F4A53">
        <w:t>GHG</w:t>
      </w:r>
      <w:r w:rsidR="00115CA2" w:rsidRPr="008F4A53">
        <w:t>)</w:t>
      </w:r>
      <w:r w:rsidR="00F479BD" w:rsidRPr="008F4A53">
        <w:t xml:space="preserve"> emissions over the course of the 21</w:t>
      </w:r>
      <w:r w:rsidR="00F479BD" w:rsidRPr="00BE2302">
        <w:rPr>
          <w:vertAlign w:val="superscript"/>
        </w:rPr>
        <w:t>st</w:t>
      </w:r>
      <w:r w:rsidR="00F479BD" w:rsidRPr="008F4A53">
        <w:t xml:space="preserve"> century</w:t>
      </w:r>
      <w:r w:rsidR="00F479BD" w:rsidRPr="00310B99">
        <w:rPr>
          <w:vertAlign w:val="superscript"/>
        </w:rPr>
        <w:fldChar w:fldCharType="begin"/>
      </w:r>
      <w:r w:rsidR="00372D27">
        <w:rPr>
          <w:vertAlign w:val="superscript"/>
        </w:rPr>
        <w:instrText xml:space="preserve"> ADDIN ZOTERO_ITEM CSL_CITATION {"citationID":"CmCblk6v","properties":{"formattedCitation":"\\super 25\\nosupersub{}","plainCitation":"25","noteIndex":0},"citationItems":[{"id":"akMpUoZw/RYsQtRVa","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00F479BD" w:rsidRPr="00310B99">
        <w:rPr>
          <w:vertAlign w:val="superscript"/>
        </w:rPr>
        <w:fldChar w:fldCharType="separate"/>
      </w:r>
      <w:r w:rsidR="007127F6" w:rsidRPr="007127F6">
        <w:rPr>
          <w:rFonts w:ascii="Calibri" w:cs="Calibri"/>
          <w:szCs w:val="24"/>
          <w:vertAlign w:val="superscript"/>
        </w:rPr>
        <w:t>25</w:t>
      </w:r>
      <w:r w:rsidR="00F479BD" w:rsidRPr="00310B99">
        <w:rPr>
          <w:vertAlign w:val="superscript"/>
        </w:rPr>
        <w:fldChar w:fldCharType="end"/>
      </w:r>
      <w:r w:rsidR="00472B7F" w:rsidRPr="00310B99">
        <w:rPr>
          <w:vertAlign w:val="superscript"/>
        </w:rPr>
        <w:t xml:space="preserve"> </w:t>
      </w:r>
      <w:r w:rsidR="00472B7F" w:rsidRPr="008F4A53">
        <w:t>(C1a)</w:t>
      </w:r>
      <w:r w:rsidR="00F479BD" w:rsidRPr="008F4A53">
        <w:t>,</w:t>
      </w:r>
      <w:r w:rsidR="00594534" w:rsidRPr="008F4A53">
        <w:t xml:space="preserve"> </w:t>
      </w:r>
      <w:r w:rsidR="00F479BD" w:rsidRPr="008F4A53">
        <w:t>and</w:t>
      </w:r>
      <w:r w:rsidR="00594534" w:rsidRPr="008F4A53">
        <w:t xml:space="preserve"> </w:t>
      </w:r>
      <w:r w:rsidR="003F206E" w:rsidRPr="008F4A53">
        <w:t xml:space="preserve">scenarios that return warming to 1.5°C </w:t>
      </w:r>
      <w:r w:rsidR="00D03955" w:rsidRPr="008F4A53">
        <w:t xml:space="preserve">after a </w:t>
      </w:r>
      <w:r w:rsidR="00594534" w:rsidRPr="008F4A53">
        <w:t>high</w:t>
      </w:r>
      <w:r w:rsidR="00A164D4" w:rsidRPr="008F4A53">
        <w:t xml:space="preserve"> overshoot (C2). We </w:t>
      </w:r>
      <w:r w:rsidR="002A32C8" w:rsidRPr="008F4A53">
        <w:t xml:space="preserve">apply </w:t>
      </w:r>
      <w:r w:rsidR="00A164D4" w:rsidRPr="008F4A53">
        <w:t xml:space="preserve">binary </w:t>
      </w:r>
      <w:r w:rsidR="001F4FB2" w:rsidRPr="008F4A53">
        <w:t xml:space="preserve">question-specific relevance weights </w:t>
      </w:r>
      <w:r w:rsidR="001F4FB2" w:rsidRPr="00310B99">
        <w:t>R(i)</w:t>
      </w:r>
      <w:r w:rsidR="001F4FB2" w:rsidRPr="00310B99">
        <w:rPr>
          <w:smallCaps/>
          <w:spacing w:val="5"/>
          <w:sz w:val="28"/>
          <w:szCs w:val="28"/>
        </w:rPr>
        <w:t xml:space="preserve"> </w:t>
      </w:r>
      <w:r w:rsidR="00A164D4" w:rsidRPr="008F4A53">
        <w:t>to select the desired scenarios</w:t>
      </w:r>
      <w:r w:rsidR="002B2DE8">
        <w:t>, although</w:t>
      </w:r>
      <w:r w:rsidR="00EF2F0C" w:rsidRPr="008F4A53">
        <w:t xml:space="preserve"> </w:t>
      </w:r>
      <w:r w:rsidR="002B2DE8">
        <w:t>w</w:t>
      </w:r>
      <w:r w:rsidR="00EF2F0C" w:rsidRPr="008F4A53">
        <w:t xml:space="preserve">e </w:t>
      </w:r>
      <w:r w:rsidR="00FE13F2">
        <w:t>demonstrate an</w:t>
      </w:r>
      <w:r w:rsidR="00C54134" w:rsidRPr="008F4A53">
        <w:t xml:space="preserve"> alternative</w:t>
      </w:r>
      <w:r w:rsidR="006E53C0">
        <w:t xml:space="preserve"> continuous</w:t>
      </w:r>
      <w:r w:rsidR="00EF2F0C" w:rsidRPr="008F4A53">
        <w:t xml:space="preserve"> relevance weighting approach in Supplementary Results 1</w:t>
      </w:r>
      <w:r w:rsidR="00EF2F0C" w:rsidRPr="0044230C">
        <w:t>.</w:t>
      </w:r>
      <w:r w:rsidR="00A164D4" w:rsidRPr="00310B99">
        <w:rPr>
          <w:smallCaps/>
          <w:spacing w:val="5"/>
          <w:sz w:val="28"/>
          <w:szCs w:val="28"/>
        </w:rPr>
        <w:t xml:space="preserve"> </w:t>
      </w:r>
      <w:r w:rsidR="00C54134" w:rsidRPr="00310B99">
        <w:t xml:space="preserve">We </w:t>
      </w:r>
      <w:r w:rsidR="006E53C0">
        <w:t xml:space="preserve">apply </w:t>
      </w:r>
      <w:r w:rsidR="00C54134" w:rsidRPr="00310B99">
        <w:t>a continuous quality weighting</w:t>
      </w:r>
      <w:r w:rsidR="00EE26FB" w:rsidRPr="00310B99">
        <w:t xml:space="preserve">, </w:t>
      </w:r>
      <m:oMath>
        <m:r>
          <w:rPr>
            <w:rFonts w:ascii="Cambria Math" w:hAnsi="Cambria Math"/>
          </w:rPr>
          <m:t>Q(i)</m:t>
        </m:r>
      </m:oMath>
      <w:r w:rsidR="00C54134" w:rsidRPr="00310B99">
        <w:t xml:space="preserve">, </w:t>
      </w:r>
      <w:r w:rsidR="00DC363A" w:rsidRPr="00310B99">
        <w:t>based on</w:t>
      </w:r>
      <w:r w:rsidR="00C54134" w:rsidRPr="00310B99">
        <w:t xml:space="preserve"> the</w:t>
      </w:r>
      <w:r w:rsidR="00C54134" w:rsidRPr="00310B99">
        <w:rPr>
          <w:smallCaps/>
          <w:spacing w:val="5"/>
          <w:sz w:val="28"/>
          <w:szCs w:val="28"/>
        </w:rPr>
        <w:t xml:space="preserve"> </w:t>
      </w:r>
      <w:r w:rsidR="00524929" w:rsidRPr="008F4A53">
        <w:t>IPCC AR6 vetting procedure</w:t>
      </w:r>
      <w:r w:rsidR="00524929" w:rsidRPr="00310B99">
        <w:rPr>
          <w:vertAlign w:val="superscript"/>
        </w:rPr>
        <w:fldChar w:fldCharType="begin"/>
      </w:r>
      <w:r w:rsidR="00372D27">
        <w:rPr>
          <w:vertAlign w:val="superscript"/>
        </w:rPr>
        <w:instrText xml:space="preserve"> ADDIN ZOTERO_ITEM CSL_CITATION {"citationID":"Y44gKlh7","properties":{"formattedCitation":"\\super 26\\nosupersub{}","plainCitation":"26","noteIndex":0},"citationItems":[{"id":"akMpUoZw/hdNUcu4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24929" w:rsidRPr="00310B99">
        <w:rPr>
          <w:vertAlign w:val="superscript"/>
        </w:rPr>
        <w:fldChar w:fldCharType="separate"/>
      </w:r>
      <w:r w:rsidR="007127F6" w:rsidRPr="007127F6">
        <w:rPr>
          <w:rFonts w:ascii="Calibri" w:cs="Calibri"/>
          <w:szCs w:val="24"/>
          <w:vertAlign w:val="superscript"/>
        </w:rPr>
        <w:t>26</w:t>
      </w:r>
      <w:r w:rsidR="00524929" w:rsidRPr="00310B99">
        <w:rPr>
          <w:vertAlign w:val="superscript"/>
        </w:rPr>
        <w:fldChar w:fldCharType="end"/>
      </w:r>
      <w:r w:rsidR="00AC61E2" w:rsidRPr="008F4A53">
        <w:t xml:space="preserve"> (see </w:t>
      </w:r>
      <w:r w:rsidR="00840312" w:rsidRPr="008F4A53">
        <w:t>M</w:t>
      </w:r>
      <w:r w:rsidR="00AC61E2" w:rsidRPr="008F4A53">
        <w:t>ethods)</w:t>
      </w:r>
      <w:r w:rsidR="00FE6E77" w:rsidRPr="008F4A53">
        <w:t xml:space="preserve">. </w:t>
      </w:r>
      <w:r w:rsidR="00457D5E" w:rsidRPr="008F4A53">
        <w:t xml:space="preserve">Diversity weighting </w:t>
      </w:r>
      <w:r w:rsidR="00457D5E" w:rsidRPr="00310B99">
        <w:t>D(i)</w:t>
      </w:r>
      <w:r w:rsidR="00457D5E" w:rsidRPr="008F4A53">
        <w:t xml:space="preserve"> considers the similarities between scenarios in four key dimensions (emissions, economy, mitigation strategy, and energy) and a total of 1</w:t>
      </w:r>
      <w:r w:rsidR="00EF2F0C" w:rsidRPr="008F4A53">
        <w:t>5</w:t>
      </w:r>
      <w:r w:rsidR="00457D5E" w:rsidRPr="008F4A53">
        <w:t xml:space="preserve"> </w:t>
      </w:r>
      <w:r w:rsidR="00457D5E" w:rsidRPr="008F4A53">
        <w:lastRenderedPageBreak/>
        <w:t>variables</w:t>
      </w:r>
      <w:r w:rsidR="002B2DE8">
        <w:t xml:space="preserve"> </w:t>
      </w:r>
      <w:r w:rsidR="002B2DE8" w:rsidRPr="008F4A53">
        <w:t>(Methods</w:t>
      </w:r>
      <w:r w:rsidR="002B2DE8">
        <w:t xml:space="preserve"> Table 1</w:t>
      </w:r>
      <w:r w:rsidR="002B2DE8" w:rsidRPr="008F4A53">
        <w:t xml:space="preserve">). </w:t>
      </w:r>
      <w:r w:rsidR="00A603AD">
        <w:t>D</w:t>
      </w:r>
      <w:r w:rsidR="002B2DE8">
        <w:t xml:space="preserve">ue to correlations between variables, </w:t>
      </w:r>
      <w:r w:rsidR="00A603AD">
        <w:t>we use</w:t>
      </w:r>
      <w:r w:rsidR="00305F7A">
        <w:t xml:space="preserve"> </w:t>
      </w:r>
      <w:r w:rsidR="002B2DE8">
        <w:t>8</w:t>
      </w:r>
      <w:r w:rsidR="00A603AD">
        <w:t xml:space="preserve"> representative</w:t>
      </w:r>
      <w:r w:rsidR="002B2DE8">
        <w:t xml:space="preserve"> variables </w:t>
      </w:r>
      <w:r w:rsidR="00A603AD">
        <w:t>for</w:t>
      </w:r>
      <w:r w:rsidR="002B2DE8">
        <w:t xml:space="preserve"> the </w:t>
      </w:r>
      <w:r w:rsidR="0035229F">
        <w:t xml:space="preserve">main </w:t>
      </w:r>
      <w:r w:rsidR="002B2DE8">
        <w:t xml:space="preserve">results </w:t>
      </w:r>
      <w:r w:rsidR="002B2DE8" w:rsidRPr="008F4A53">
        <w:t>(</w:t>
      </w:r>
      <w:r w:rsidR="002B2DE8">
        <w:t xml:space="preserve">see </w:t>
      </w:r>
      <w:r w:rsidR="002B2DE8" w:rsidRPr="008F4A53">
        <w:t xml:space="preserve">Methods). </w:t>
      </w:r>
      <w:r w:rsidR="006E53C0">
        <w:t>We primarily focus on diversity weighting</w:t>
      </w:r>
      <w:r w:rsidR="00DE344F" w:rsidRPr="00DE344F">
        <w:t>,</w:t>
      </w:r>
      <w:r w:rsidR="006E53C0">
        <w:t xml:space="preserve"> the most complex dimension</w:t>
      </w:r>
      <w:r w:rsidR="00DE344F" w:rsidRPr="00DE344F">
        <w:t>, considered separately</w:t>
      </w:r>
      <w:r w:rsidR="006E53C0">
        <w:t xml:space="preserve"> from continuous quality weighting </w:t>
      </w:r>
      <w:r w:rsidR="00DE344F" w:rsidRPr="00DE344F">
        <w:t>for</w:t>
      </w:r>
      <w:r w:rsidR="006E53C0">
        <w:t xml:space="preserve"> interpretability. </w:t>
      </w:r>
      <w:r w:rsidR="00EF411F">
        <w:t xml:space="preserve">The outcomes </w:t>
      </w:r>
      <w:r w:rsidR="00AD2CE3" w:rsidRPr="008F4A53">
        <w:t xml:space="preserve">represent </w:t>
      </w:r>
      <w:r w:rsidR="0064117A" w:rsidRPr="008F4A53">
        <w:t xml:space="preserve">one </w:t>
      </w:r>
      <w:r w:rsidR="00671F71" w:rsidRPr="008F4A53">
        <w:t xml:space="preserve">set of </w:t>
      </w:r>
      <w:r w:rsidR="00302BBF" w:rsidRPr="008F4A53">
        <w:t xml:space="preserve">weighting inputs; further examples </w:t>
      </w:r>
      <w:r w:rsidR="00F31045" w:rsidRPr="008F4A53">
        <w:t xml:space="preserve">are </w:t>
      </w:r>
      <w:r w:rsidR="00A124A7">
        <w:t>provided</w:t>
      </w:r>
      <w:r w:rsidR="00F31045" w:rsidRPr="008F4A53">
        <w:t xml:space="preserve"> in the Supplementary </w:t>
      </w:r>
      <w:del w:id="4" w:author="Beath, Hamish R" w:date="2025-12-17T12:56:00Z" w16du:dateUtc="2025-12-17T12:56:00Z">
        <w:r w:rsidR="00F31045" w:rsidRPr="00662DB7" w:rsidDel="00662DB7">
          <w:rPr>
            <w:highlight w:val="yellow"/>
            <w:rPrChange w:id="5" w:author="Beath, Hamish R" w:date="2025-12-17T12:56:00Z" w16du:dateUtc="2025-12-17T12:56:00Z">
              <w:rPr/>
            </w:rPrChange>
          </w:rPr>
          <w:delText>Information</w:delText>
        </w:r>
      </w:del>
      <w:ins w:id="6" w:author="Beath, Hamish R" w:date="2025-12-17T12:56:00Z" w16du:dateUtc="2025-12-17T12:56:00Z">
        <w:r w:rsidR="00662DB7" w:rsidRPr="00662DB7">
          <w:rPr>
            <w:highlight w:val="yellow"/>
            <w:rPrChange w:id="7" w:author="Beath, Hamish R" w:date="2025-12-17T12:56:00Z" w16du:dateUtc="2025-12-17T12:56:00Z">
              <w:rPr/>
            </w:rPrChange>
          </w:rPr>
          <w:t>Results _</w:t>
        </w:r>
      </w:ins>
      <w:r w:rsidR="00F31045" w:rsidRPr="00662DB7">
        <w:rPr>
          <w:highlight w:val="yellow"/>
          <w:rPrChange w:id="8" w:author="Beath, Hamish R" w:date="2025-12-17T12:56:00Z" w16du:dateUtc="2025-12-17T12:56:00Z">
            <w:rPr/>
          </w:rPrChange>
        </w:rPr>
        <w:t>.</w:t>
      </w:r>
      <w:r w:rsidR="00AD2CE3">
        <w:t xml:space="preserve"> </w:t>
      </w:r>
    </w:p>
    <w:p w14:paraId="47B6958F" w14:textId="73C6D6B5" w:rsidR="00F10BD5" w:rsidRPr="001851EA" w:rsidRDefault="009735CF" w:rsidP="00FA0929">
      <w:pPr>
        <w:pStyle w:val="Heading2"/>
        <w:keepNext/>
      </w:pPr>
      <w:r>
        <w:t>reweighting</w:t>
      </w:r>
      <w:r w:rsidR="00DB0C47">
        <w:t xml:space="preserve"> </w:t>
      </w:r>
      <w:r w:rsidR="002C2D51">
        <w:t>sensitivity of</w:t>
      </w:r>
      <w:r w:rsidR="00F01E6B">
        <w:t xml:space="preserve"> </w:t>
      </w:r>
      <w:r w:rsidR="00541259">
        <w:t>benchmarks</w:t>
      </w:r>
    </w:p>
    <w:p w14:paraId="66F327CD" w14:textId="7187E788" w:rsidR="00D34A90" w:rsidRDefault="00965654" w:rsidP="00BF256E">
      <w:r w:rsidRPr="001851EA">
        <w:t>Applying question-specific</w:t>
      </w:r>
      <w:r w:rsidR="00672504">
        <w:t xml:space="preserve"> relevance</w:t>
      </w:r>
      <w:r w:rsidRPr="001851EA">
        <w:t xml:space="preserve">, quality, and diversity weighting to the IPCC AR6 database reveals a range of </w:t>
      </w:r>
      <w:r w:rsidR="003362AD" w:rsidRPr="001851EA">
        <w:t xml:space="preserve">final </w:t>
      </w:r>
      <w:r w:rsidRPr="001851EA">
        <w:t xml:space="preserve">weights </w:t>
      </w:r>
      <w:r w:rsidR="003362AD" w:rsidRPr="001851EA">
        <w:t xml:space="preserve">across scenarios </w:t>
      </w:r>
      <w:r w:rsidRPr="001851EA">
        <w:t>(Fig.</w:t>
      </w:r>
      <w:r w:rsidR="00C76147" w:rsidRPr="001851EA">
        <w:t> </w:t>
      </w:r>
      <w:r w:rsidR="00632036" w:rsidRPr="001851EA">
        <w:t>2</w:t>
      </w:r>
      <w:r w:rsidRPr="001851EA">
        <w:t xml:space="preserve">a). Higher-emission scenarios in the IPCC AR6 scenario database (IPCC categories C3 and higher) show less relative diversity than mitigation scenarios in the C1 and C2 categories and hence see a larger number of scenarios with lower weights. </w:t>
      </w:r>
      <w:r w:rsidR="00136CA1" w:rsidRPr="001851EA">
        <w:t>Th</w:t>
      </w:r>
      <w:r w:rsidR="00E472A8" w:rsidRPr="001851EA">
        <w:t xml:space="preserve">is feature can be understood </w:t>
      </w:r>
      <w:r w:rsidR="00925670" w:rsidRPr="001851EA">
        <w:t>when</w:t>
      </w:r>
      <w:r w:rsidR="00E472A8" w:rsidRPr="001851EA">
        <w:t xml:space="preserve"> considering that </w:t>
      </w:r>
      <w:r w:rsidR="00A40CA8" w:rsidRPr="001851EA">
        <w:t xml:space="preserve">the </w:t>
      </w:r>
      <w:r w:rsidR="00E472A8" w:rsidRPr="001851EA">
        <w:t xml:space="preserve">scenario </w:t>
      </w:r>
      <w:r w:rsidR="00A40CA8" w:rsidRPr="001851EA">
        <w:t>compilation</w:t>
      </w:r>
      <w:r w:rsidR="00E472A8" w:rsidRPr="001851EA">
        <w:t xml:space="preserve"> </w:t>
      </w:r>
      <w:r w:rsidR="000B0DB9" w:rsidRPr="001851EA">
        <w:t xml:space="preserve">by IPCC AR6 </w:t>
      </w:r>
      <w:r w:rsidR="00925670" w:rsidRPr="001851EA">
        <w:t>aimed</w:t>
      </w:r>
      <w:r w:rsidR="00A40CA8" w:rsidRPr="001851EA">
        <w:t xml:space="preserve"> to explore </w:t>
      </w:r>
      <w:r w:rsidR="006E1B0C" w:rsidRPr="001851EA">
        <w:t xml:space="preserve">diverse </w:t>
      </w:r>
      <w:r w:rsidR="00A40CA8" w:rsidRPr="001851EA">
        <w:t>mitigation futures</w:t>
      </w:r>
      <w:r w:rsidR="006E1B0C" w:rsidRPr="001851EA">
        <w:t xml:space="preserve">. </w:t>
      </w:r>
      <w:r w:rsidR="004429F5">
        <w:t>Quality weights</w:t>
      </w:r>
      <w:r w:rsidR="00F4626A">
        <w:t xml:space="preserve"> (Fig</w:t>
      </w:r>
      <w:r w:rsidR="0035229F">
        <w:t>.</w:t>
      </w:r>
      <w:r w:rsidR="00F4626A">
        <w:t xml:space="preserve"> 2d) </w:t>
      </w:r>
      <w:r w:rsidR="00C04512">
        <w:t xml:space="preserve">have a spikey distribution, </w:t>
      </w:r>
      <w:r w:rsidR="00FC3863">
        <w:t xml:space="preserve">as </w:t>
      </w:r>
      <w:r w:rsidR="00E510C0">
        <w:t xml:space="preserve">scenarios from </w:t>
      </w:r>
      <w:r w:rsidR="009574BB">
        <w:t xml:space="preserve">specific </w:t>
      </w:r>
      <w:r w:rsidR="00E155E6">
        <w:t>intercomparison projects</w:t>
      </w:r>
      <w:r w:rsidR="00DB0A71">
        <w:t xml:space="preserve"> and models</w:t>
      </w:r>
      <w:r w:rsidR="009574BB">
        <w:t xml:space="preserve"> have </w:t>
      </w:r>
      <w:r w:rsidR="00E155E6">
        <w:t xml:space="preserve">harmonised </w:t>
      </w:r>
      <w:r w:rsidR="009574BB">
        <w:t>input</w:t>
      </w:r>
      <w:r w:rsidR="00CF11B3">
        <w:t xml:space="preserve"> data</w:t>
      </w:r>
      <w:r w:rsidR="00203E6F">
        <w:t>.</w:t>
      </w:r>
    </w:p>
    <w:p w14:paraId="47B69590" w14:textId="66A0DB85" w:rsidR="00BF256E" w:rsidRPr="001851EA" w:rsidRDefault="00965654" w:rsidP="00BF256E">
      <w:r w:rsidRPr="001851EA">
        <w:t xml:space="preserve">Visually, </w:t>
      </w:r>
      <w:r w:rsidR="009A1236">
        <w:t>2050 CO</w:t>
      </w:r>
      <w:r w:rsidR="009A1236">
        <w:rPr>
          <w:vertAlign w:val="subscript"/>
        </w:rPr>
        <w:t>2</w:t>
      </w:r>
      <w:r w:rsidR="009A1236">
        <w:t xml:space="preserve"> </w:t>
      </w:r>
      <w:r w:rsidRPr="001851EA">
        <w:t xml:space="preserve">emission </w:t>
      </w:r>
      <w:r w:rsidR="00533B1B">
        <w:t xml:space="preserve">and peak warming </w:t>
      </w:r>
      <w:r w:rsidRPr="001851EA">
        <w:t xml:space="preserve">ranges of C1 and C2 </w:t>
      </w:r>
      <w:r w:rsidR="00533B1B">
        <w:t>sh</w:t>
      </w:r>
      <w:r w:rsidR="00F01E6B">
        <w:t>ow little change</w:t>
      </w:r>
      <w:r w:rsidRPr="001851EA">
        <w:t xml:space="preserve"> (Fig</w:t>
      </w:r>
      <w:r w:rsidR="00533B1B">
        <w:t>s</w:t>
      </w:r>
      <w:r w:rsidRPr="001851EA">
        <w:t>.</w:t>
      </w:r>
      <w:r w:rsidR="00C76147" w:rsidRPr="001851EA">
        <w:t> </w:t>
      </w:r>
      <w:r w:rsidR="00632036" w:rsidRPr="001851EA">
        <w:t>2</w:t>
      </w:r>
      <w:r w:rsidRPr="001851EA">
        <w:t>b</w:t>
      </w:r>
      <w:r w:rsidR="00533B1B">
        <w:t xml:space="preserve">, c e </w:t>
      </w:r>
      <w:r w:rsidR="007E39C7">
        <w:t>&amp;</w:t>
      </w:r>
      <w:r w:rsidR="00533B1B">
        <w:t xml:space="preserve"> f</w:t>
      </w:r>
      <w:r w:rsidRPr="001851EA">
        <w:t>)</w:t>
      </w:r>
      <w:r w:rsidR="00E85757">
        <w:t>.</w:t>
      </w:r>
      <w:r w:rsidR="009A1236">
        <w:t xml:space="preserve"> </w:t>
      </w:r>
      <w:r w:rsidR="002D7EC2">
        <w:t>Under</w:t>
      </w:r>
      <w:r w:rsidR="00305F7A">
        <w:t xml:space="preserve"> diversity weighting, the median 2050</w:t>
      </w:r>
      <w:r w:rsidR="00305F7A" w:rsidRPr="00305F7A">
        <w:t xml:space="preserve"> </w:t>
      </w:r>
      <w:r w:rsidR="00305F7A">
        <w:t>CO</w:t>
      </w:r>
      <w:r w:rsidR="00305F7A" w:rsidRPr="00310B99">
        <w:rPr>
          <w:vertAlign w:val="subscript"/>
        </w:rPr>
        <w:t>2</w:t>
      </w:r>
      <w:r w:rsidR="00305F7A">
        <w:t xml:space="preserve"> emissions </w:t>
      </w:r>
      <w:r w:rsidR="002D7EC2">
        <w:t xml:space="preserve">reduces slightly </w:t>
      </w:r>
      <w:r w:rsidR="00305F7A">
        <w:t xml:space="preserve">for C1 and C1a, </w:t>
      </w:r>
      <w:r w:rsidR="00F87D75">
        <w:t>while</w:t>
      </w:r>
      <w:r w:rsidR="00305F7A">
        <w:t xml:space="preserve"> all categories </w:t>
      </w:r>
      <w:r w:rsidR="00F87D75">
        <w:t>show</w:t>
      </w:r>
      <w:r w:rsidR="00305F7A">
        <w:t xml:space="preserve"> wide</w:t>
      </w:r>
      <w:r w:rsidR="00F87D75">
        <w:t>r</w:t>
      </w:r>
      <w:r w:rsidR="00305F7A">
        <w:t xml:space="preserve"> IQRs and 5</w:t>
      </w:r>
      <w:r w:rsidR="00305F7A" w:rsidRPr="00B35CAF">
        <w:rPr>
          <w:vertAlign w:val="superscript"/>
        </w:rPr>
        <w:t>th</w:t>
      </w:r>
      <w:r w:rsidR="00305F7A">
        <w:t>-95</w:t>
      </w:r>
      <w:r w:rsidR="00305F7A" w:rsidRPr="00B35CAF">
        <w:rPr>
          <w:vertAlign w:val="superscript"/>
        </w:rPr>
        <w:t>th</w:t>
      </w:r>
      <w:r w:rsidR="00305F7A">
        <w:t xml:space="preserve"> ranges (Fig. 2b). </w:t>
      </w:r>
      <w:r w:rsidR="00B10EBB">
        <w:t>M</w:t>
      </w:r>
      <w:r w:rsidR="00305F7A">
        <w:t>edian peak temperatures barely change for C1 and C1a</w:t>
      </w:r>
      <w:r w:rsidR="00634272">
        <w:t xml:space="preserve"> but</w:t>
      </w:r>
      <w:r w:rsidR="00305F7A">
        <w:t xml:space="preserve"> </w:t>
      </w:r>
      <w:r w:rsidR="00B10EBB">
        <w:t xml:space="preserve">fall </w:t>
      </w:r>
      <w:r w:rsidR="00E70380">
        <w:t>for</w:t>
      </w:r>
      <w:r w:rsidR="00305F7A">
        <w:t xml:space="preserve"> C2</w:t>
      </w:r>
      <w:r w:rsidR="0065234B">
        <w:t>; all categories have</w:t>
      </w:r>
      <w:r w:rsidR="00103A1B">
        <w:t xml:space="preserve"> wide</w:t>
      </w:r>
      <w:r w:rsidR="00E70380">
        <w:t>r</w:t>
      </w:r>
      <w:r w:rsidR="0021458E">
        <w:t xml:space="preserve"> interquartile ranges</w:t>
      </w:r>
      <w:r w:rsidR="00103A1B">
        <w:t>.</w:t>
      </w:r>
      <w:r w:rsidR="00DB0A71">
        <w:t xml:space="preserve"> </w:t>
      </w:r>
      <w:r w:rsidR="00103A1B">
        <w:t xml:space="preserve">For </w:t>
      </w:r>
      <w:r w:rsidR="00B9689E">
        <w:t>quality we</w:t>
      </w:r>
      <w:r w:rsidR="00BE74F3">
        <w:t>ighting</w:t>
      </w:r>
      <w:r w:rsidR="0021458E">
        <w:t xml:space="preserve"> (Figs 2</w:t>
      </w:r>
      <w:r w:rsidR="00541259">
        <w:t>e &amp; f)</w:t>
      </w:r>
      <w:r w:rsidR="00BE74F3">
        <w:t>, the impact</w:t>
      </w:r>
      <w:r w:rsidR="007E39C7">
        <w:t xml:space="preserve"> on medians</w:t>
      </w:r>
      <w:r w:rsidR="00BE74F3">
        <w:t xml:space="preserve"> varies </w:t>
      </w:r>
      <w:r w:rsidR="00634272">
        <w:t>by</w:t>
      </w:r>
      <w:r w:rsidR="00BE74F3">
        <w:t xml:space="preserve"> categories.</w:t>
      </w:r>
      <w:r w:rsidRPr="001851EA">
        <w:t xml:space="preserve"> </w:t>
      </w:r>
    </w:p>
    <w:p w14:paraId="47B69591" w14:textId="4A3CD413" w:rsidR="009139E6" w:rsidRPr="001851EA" w:rsidRDefault="00965654" w:rsidP="009139E6">
      <w:pPr>
        <w:jc w:val="center"/>
      </w:pPr>
      <w:r w:rsidRPr="00C17E0A">
        <w:t xml:space="preserve"> </w:t>
      </w:r>
      <w:ins w:id="9" w:author="Beath, Hamish R" w:date="2026-01-04T16:59:00Z" w16du:dateUtc="2026-01-04T16:59:00Z">
        <w:r w:rsidR="00B60906">
          <w:rPr>
            <w:noProof/>
            <w:sz w:val="16"/>
            <w:szCs w:val="16"/>
          </w:rPr>
          <w:drawing>
            <wp:inline distT="0" distB="0" distL="0" distR="0" wp14:anchorId="1AA0A9B5" wp14:editId="30A22EE1">
              <wp:extent cx="5731510" cy="4259580"/>
              <wp:effectExtent l="0" t="0" r="0" b="0"/>
              <wp:docPr id="1642881290" name="Picture 3" descr="A group of graphs showing different types of w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881290" name="Picture 3" descr="A group of graphs showing different types of weight&#10;&#10;AI-generated content may be incorrect."/>
                      <pic:cNvPicPr/>
                    </pic:nvPicPr>
                    <pic:blipFill>
                      <a:blip r:embed="rId10"/>
                      <a:stretch>
                        <a:fillRect/>
                      </a:stretch>
                    </pic:blipFill>
                    <pic:spPr>
                      <a:xfrm>
                        <a:off x="0" y="0"/>
                        <a:ext cx="5731510" cy="4259580"/>
                      </a:xfrm>
                      <a:prstGeom prst="rect">
                        <a:avLst/>
                      </a:prstGeom>
                    </pic:spPr>
                  </pic:pic>
                </a:graphicData>
              </a:graphic>
            </wp:inline>
          </w:drawing>
        </w:r>
      </w:ins>
      <w:del w:id="10" w:author="Beath, Hamish R" w:date="2026-01-04T16:58:00Z" w16du:dateUtc="2026-01-04T16:58:00Z">
        <w:r w:rsidR="00301CEB" w:rsidDel="005E4C2F">
          <w:rPr>
            <w:noProof/>
            <w:sz w:val="16"/>
            <w:szCs w:val="16"/>
          </w:rPr>
          <w:drawing>
            <wp:inline distT="0" distB="0" distL="0" distR="0" wp14:anchorId="586AC0BE" wp14:editId="7D30D81E">
              <wp:extent cx="5731510" cy="4095750"/>
              <wp:effectExtent l="0" t="0" r="0" b="6350"/>
              <wp:docPr id="2124212039" name="Picture 4" descr="A group of graphs showing different types of w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12039" name="Picture 4" descr="A group of graphs showing different types of weight&#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731510" cy="4095750"/>
                      </a:xfrm>
                      <a:prstGeom prst="rect">
                        <a:avLst/>
                      </a:prstGeom>
                    </pic:spPr>
                  </pic:pic>
                </a:graphicData>
              </a:graphic>
            </wp:inline>
          </w:drawing>
        </w:r>
      </w:del>
    </w:p>
    <w:p w14:paraId="30C7EFD3" w14:textId="024EC8AD" w:rsidR="0065234B" w:rsidRDefault="00965654" w:rsidP="00F963E5">
      <w:r w:rsidRPr="001851EA">
        <w:rPr>
          <w:b/>
          <w:bCs/>
        </w:rPr>
        <w:t xml:space="preserve">Figure </w:t>
      </w:r>
      <w:r w:rsidR="00632036" w:rsidRPr="001851EA">
        <w:rPr>
          <w:b/>
          <w:bCs/>
        </w:rPr>
        <w:t>2</w:t>
      </w:r>
      <w:r w:rsidRPr="001851EA">
        <w:rPr>
          <w:b/>
          <w:bCs/>
        </w:rPr>
        <w:t xml:space="preserve"> | Diversity weighting of scenarios available in the IPCC AR6 scenario database. a. </w:t>
      </w:r>
      <w:r w:rsidRPr="001851EA">
        <w:t xml:space="preserve">Diversity weights </w:t>
      </w:r>
      <w:r w:rsidRPr="001851EA">
        <w:rPr>
          <w:i/>
          <w:iCs/>
        </w:rPr>
        <w:t>D(i)</w:t>
      </w:r>
      <w:r w:rsidRPr="001851EA">
        <w:t xml:space="preserve"> for scenarios per IPCC scenario category; </w:t>
      </w:r>
      <w:r w:rsidRPr="001851EA">
        <w:rPr>
          <w:b/>
          <w:bCs/>
        </w:rPr>
        <w:t>b.</w:t>
      </w:r>
      <w:r w:rsidRPr="001851EA">
        <w:t xml:space="preserve"> </w:t>
      </w:r>
      <w:r w:rsidR="00951E0A">
        <w:t>unweighted</w:t>
      </w:r>
      <w:r w:rsidR="00150996">
        <w:t xml:space="preserve"> and </w:t>
      </w:r>
      <w:r w:rsidR="00951E0A">
        <w:t xml:space="preserve">diversity </w:t>
      </w:r>
      <w:r w:rsidR="00150996">
        <w:t>weighted distributions for 2050 CO</w:t>
      </w:r>
      <w:r w:rsidR="00150996">
        <w:rPr>
          <w:vertAlign w:val="subscript"/>
        </w:rPr>
        <w:t>2</w:t>
      </w:r>
      <w:r w:rsidR="00951E0A">
        <w:rPr>
          <w:vertAlign w:val="subscript"/>
        </w:rPr>
        <w:t xml:space="preserve">;  </w:t>
      </w:r>
      <w:r w:rsidR="00951E0A">
        <w:rPr>
          <w:b/>
          <w:bCs/>
        </w:rPr>
        <w:t>c</w:t>
      </w:r>
      <w:r w:rsidR="00951E0A" w:rsidRPr="001851EA">
        <w:rPr>
          <w:b/>
          <w:bCs/>
        </w:rPr>
        <w:t>.</w:t>
      </w:r>
      <w:r w:rsidR="00951E0A" w:rsidRPr="001851EA">
        <w:t xml:space="preserve"> </w:t>
      </w:r>
      <w:r w:rsidR="00951E0A">
        <w:t xml:space="preserve">unweighted and diversity weighted distributions for median peak temperature (MAGICCC); </w:t>
      </w:r>
      <w:r w:rsidR="00A50AD3" w:rsidRPr="00310B99">
        <w:rPr>
          <w:b/>
          <w:bCs/>
        </w:rPr>
        <w:t>d</w:t>
      </w:r>
      <w:r w:rsidR="00A50AD3">
        <w:rPr>
          <w:b/>
          <w:bCs/>
        </w:rPr>
        <w:t xml:space="preserve"> </w:t>
      </w:r>
      <w:r w:rsidR="00A50AD3">
        <w:t xml:space="preserve">Quality </w:t>
      </w:r>
      <w:r w:rsidR="00A50AD3" w:rsidRPr="001851EA">
        <w:t xml:space="preserve">weights </w:t>
      </w:r>
      <w:r w:rsidR="00A50AD3">
        <w:rPr>
          <w:i/>
          <w:iCs/>
        </w:rPr>
        <w:t>Q</w:t>
      </w:r>
      <w:r w:rsidR="00A50AD3" w:rsidRPr="001851EA">
        <w:rPr>
          <w:i/>
          <w:iCs/>
        </w:rPr>
        <w:t>(i)</w:t>
      </w:r>
      <w:r w:rsidR="00A50AD3" w:rsidRPr="001851EA">
        <w:t xml:space="preserve"> for scenarios per IPCC scenario category</w:t>
      </w:r>
      <w:r w:rsidR="00A50AD3">
        <w:t>;</w:t>
      </w:r>
      <w:r w:rsidR="005A56D3">
        <w:t xml:space="preserve"> </w:t>
      </w:r>
      <w:r w:rsidR="005A56D3">
        <w:rPr>
          <w:b/>
          <w:bCs/>
        </w:rPr>
        <w:t>e</w:t>
      </w:r>
      <w:r w:rsidR="005A56D3" w:rsidRPr="001851EA">
        <w:rPr>
          <w:b/>
          <w:bCs/>
        </w:rPr>
        <w:t>.</w:t>
      </w:r>
      <w:r w:rsidR="005A56D3" w:rsidRPr="001851EA">
        <w:t xml:space="preserve"> </w:t>
      </w:r>
      <w:r w:rsidR="005A56D3">
        <w:t>unweighted and diversity weighted distributions for 2050 CO</w:t>
      </w:r>
      <w:r w:rsidR="005A56D3">
        <w:rPr>
          <w:vertAlign w:val="subscript"/>
        </w:rPr>
        <w:t xml:space="preserve">2 </w:t>
      </w:r>
      <w:r w:rsidR="00A50AD3">
        <w:t xml:space="preserve"> </w:t>
      </w:r>
      <w:r w:rsidR="005A56D3">
        <w:rPr>
          <w:b/>
          <w:bCs/>
        </w:rPr>
        <w:lastRenderedPageBreak/>
        <w:t>f</w:t>
      </w:r>
      <w:r w:rsidR="00A50AD3" w:rsidRPr="001851EA">
        <w:rPr>
          <w:b/>
          <w:bCs/>
        </w:rPr>
        <w:t>.</w:t>
      </w:r>
      <w:r w:rsidR="00A50AD3" w:rsidRPr="001851EA">
        <w:t xml:space="preserve"> </w:t>
      </w:r>
      <w:r w:rsidR="00A50AD3">
        <w:t>unweighted and quality weighted distributions for median peak temperature (MAGICCC)</w:t>
      </w:r>
      <w:r w:rsidR="00504109">
        <w:t xml:space="preserve">. For panels </w:t>
      </w:r>
      <w:r w:rsidR="00790DC3">
        <w:t xml:space="preserve">b, c e and f, </w:t>
      </w:r>
      <w:r w:rsidR="009E4678">
        <w:t>the darker coloured distributions</w:t>
      </w:r>
      <w:r w:rsidR="009D62D5">
        <w:t xml:space="preserve"> for each temperature</w:t>
      </w:r>
      <w:r w:rsidR="009E4678">
        <w:t xml:space="preserve"> </w:t>
      </w:r>
      <w:r w:rsidR="003A0556">
        <w:t xml:space="preserve">represented weighted </w:t>
      </w:r>
      <w:r w:rsidR="00BE6428">
        <w:t xml:space="preserve">ones. </w:t>
      </w:r>
      <w:r w:rsidR="009D62D5">
        <w:t xml:space="preserve">The wides shaded ranges represent the </w:t>
      </w:r>
      <w:r w:rsidR="0003206E">
        <w:t>5</w:t>
      </w:r>
      <w:r w:rsidR="0003206E" w:rsidRPr="00310B99">
        <w:rPr>
          <w:vertAlign w:val="superscript"/>
        </w:rPr>
        <w:t>th</w:t>
      </w:r>
      <w:r w:rsidR="0003206E">
        <w:t xml:space="preserve"> and 95</w:t>
      </w:r>
      <w:r w:rsidR="0003206E" w:rsidRPr="00310B99">
        <w:rPr>
          <w:vertAlign w:val="superscript"/>
        </w:rPr>
        <w:t>th</w:t>
      </w:r>
      <w:r w:rsidR="0003206E">
        <w:t xml:space="preserve"> percentiles, w</w:t>
      </w:r>
      <w:r w:rsidR="006F41A2">
        <w:t xml:space="preserve">ith the </w:t>
      </w:r>
      <w:r w:rsidR="000B293A">
        <w:t>narrow</w:t>
      </w:r>
      <w:r w:rsidR="005B1EDB">
        <w:t xml:space="preserve"> ones the </w:t>
      </w:r>
      <w:r w:rsidR="00EB5CC7" w:rsidRPr="001851EA">
        <w:t>interquartile range.</w:t>
      </w:r>
      <w:r w:rsidR="00757361">
        <w:t xml:space="preserve"> 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p>
    <w:p w14:paraId="5A7DC1C0" w14:textId="074FB684" w:rsidR="00EA4D22" w:rsidRDefault="00880FD1" w:rsidP="00080A8D">
      <w:r>
        <w:t>For</w:t>
      </w:r>
      <w:r w:rsidR="0021458E">
        <w:t xml:space="preserve"> </w:t>
      </w:r>
      <w:r w:rsidR="0065234B">
        <w:t xml:space="preserve">other </w:t>
      </w:r>
      <w:r w:rsidR="00F963E5">
        <w:t>outcomes</w:t>
      </w:r>
      <w:r w:rsidR="0021458E">
        <w:t xml:space="preserve"> </w:t>
      </w:r>
      <w:r w:rsidR="00F963E5">
        <w:t>of</w:t>
      </w:r>
      <w:r w:rsidR="0021458E">
        <w:t xml:space="preserve"> our diversity weighting,</w:t>
      </w:r>
      <w:r w:rsidR="00965654" w:rsidRPr="001851EA">
        <w:t xml:space="preserve"> including net-zero years (Fi</w:t>
      </w:r>
      <w:r w:rsidR="00C76147" w:rsidRPr="001851EA">
        <w:t>g. </w:t>
      </w:r>
      <w:r w:rsidR="00632036" w:rsidRPr="001851EA">
        <w:t>3</w:t>
      </w:r>
      <w:r w:rsidR="00C76147" w:rsidRPr="001851EA">
        <w:t>a</w:t>
      </w:r>
      <w:r w:rsidR="0021458E">
        <w:t>) and the trajectory of certain variables</w:t>
      </w:r>
      <w:r w:rsidR="00B57635">
        <w:t xml:space="preserve"> (Fig. 3b-l, Supplementary </w:t>
      </w:r>
      <w:r w:rsidR="00B57635" w:rsidRPr="00006585">
        <w:t xml:space="preserve">Figures </w:t>
      </w:r>
      <w:r w:rsidR="00006585" w:rsidRPr="00310B99">
        <w:t>2</w:t>
      </w:r>
      <w:r w:rsidR="00B57635" w:rsidRPr="00006585">
        <w:t xml:space="preserve"> &amp; </w:t>
      </w:r>
      <w:r w:rsidR="00006585" w:rsidRPr="00310B99">
        <w:t>3</w:t>
      </w:r>
      <w:r w:rsidR="00B57635" w:rsidRPr="00006585">
        <w:t>)</w:t>
      </w:r>
      <w:r w:rsidR="0021458E" w:rsidRPr="00006585">
        <w:t>,</w:t>
      </w:r>
      <w:r w:rsidR="0021458E">
        <w:t xml:space="preserve"> </w:t>
      </w:r>
      <w:r w:rsidR="0065234B">
        <w:t>some metrics show noteworthy changes</w:t>
      </w:r>
      <w:r w:rsidR="00D6430E">
        <w:t xml:space="preserve">. </w:t>
      </w:r>
      <w:r w:rsidR="00587A53">
        <w:t>For C1 scenarios</w:t>
      </w:r>
      <w:r w:rsidR="00355950">
        <w:t>,</w:t>
      </w:r>
      <w:r w:rsidR="00D6430E" w:rsidRPr="001851EA">
        <w:t xml:space="preserve"> the median year of reaching net-zero GHG emissions is advanced by a decade (from 2098 to 208</w:t>
      </w:r>
      <w:r w:rsidR="00D6430E">
        <w:t>8</w:t>
      </w:r>
      <w:r w:rsidR="00D6430E" w:rsidRPr="001851EA">
        <w:t>)</w:t>
      </w:r>
      <w:r w:rsidR="00337D8D">
        <w:t>; but</w:t>
      </w:r>
      <w:r w:rsidR="00DB0E6C">
        <w:t xml:space="preserve"> C1a scenarios, </w:t>
      </w:r>
      <w:r w:rsidR="00337D8D">
        <w:t xml:space="preserve">it </w:t>
      </w:r>
      <w:r w:rsidR="00DB0E6C">
        <w:t xml:space="preserve">is advanced by </w:t>
      </w:r>
      <w:r w:rsidR="00265D90">
        <w:t>much less</w:t>
      </w:r>
      <w:r w:rsidR="00DB0E6C">
        <w:t xml:space="preserve"> (2071 to 2068)</w:t>
      </w:r>
      <w:r w:rsidR="00337D8D">
        <w:t>.</w:t>
      </w:r>
      <w:r w:rsidR="00355950">
        <w:t xml:space="preserve"> </w:t>
      </w:r>
      <w:r w:rsidR="00337D8D">
        <w:t>F</w:t>
      </w:r>
      <w:r w:rsidR="00355950">
        <w:t xml:space="preserve">or </w:t>
      </w:r>
      <w:r w:rsidR="00D6430E" w:rsidRPr="001851EA">
        <w:t>C2</w:t>
      </w:r>
      <w:r w:rsidR="00355950">
        <w:t xml:space="preserve"> scenarios</w:t>
      </w:r>
      <w:r w:rsidR="00D6430E" w:rsidRPr="001851EA">
        <w:t xml:space="preserve"> the </w:t>
      </w:r>
      <w:r w:rsidR="00DB0E6C">
        <w:t xml:space="preserve">median </w:t>
      </w:r>
      <w:r w:rsidR="00D6430E" w:rsidRPr="001851EA">
        <w:t xml:space="preserve">net-zero </w:t>
      </w:r>
      <w:r w:rsidR="00DB0E6C">
        <w:t>GHG</w:t>
      </w:r>
      <w:r w:rsidR="00D6430E" w:rsidRPr="001851EA">
        <w:t xml:space="preserve"> date </w:t>
      </w:r>
      <w:r w:rsidR="00DB0E6C">
        <w:t xml:space="preserve">moves earlier, but by less than a year, while the upper quartile reduces by 2 years (from 2084 to 2082). </w:t>
      </w:r>
      <w:r w:rsidR="00B2173D" w:rsidRPr="00B2173D">
        <w:t>Median net-zero CO₂ years remain virtually unchanged (C1/C1a &lt;1 year earlier; C2 unchanged)</w:t>
      </w:r>
      <w:r w:rsidR="00EA4D22">
        <w:t>.</w:t>
      </w:r>
    </w:p>
    <w:p w14:paraId="42554AF3" w14:textId="77777777" w:rsidR="00134FD3" w:rsidRDefault="00213C3A" w:rsidP="00080A8D">
      <w:r>
        <w:t xml:space="preserve">For </w:t>
      </w:r>
      <w:r w:rsidR="00006585">
        <w:t>many</w:t>
      </w:r>
      <w:r>
        <w:t xml:space="preserve"> of the 15 variables reported by all scenarios, </w:t>
      </w:r>
      <w:r w:rsidR="006D72AE">
        <w:t>changes</w:t>
      </w:r>
      <w:r w:rsidR="00D6535A">
        <w:t xml:space="preserve"> to timeseries</w:t>
      </w:r>
      <w:r>
        <w:t xml:space="preserve"> are </w:t>
      </w:r>
      <w:r w:rsidRPr="003A54A4">
        <w:t xml:space="preserve">negligible (Supplementary Figures </w:t>
      </w:r>
      <w:r w:rsidR="00006585" w:rsidRPr="003A54A4">
        <w:t>2</w:t>
      </w:r>
      <w:r w:rsidRPr="003A54A4">
        <w:t xml:space="preserve"> &amp;</w:t>
      </w:r>
      <w:r w:rsidR="00006585" w:rsidRPr="003A54A4">
        <w:t xml:space="preserve"> 3</w:t>
      </w:r>
      <w:r w:rsidRPr="003A54A4">
        <w:t>).</w:t>
      </w:r>
      <w:r>
        <w:t xml:space="preserve"> However, </w:t>
      </w:r>
      <w:r w:rsidR="00D6535A">
        <w:t>some</w:t>
      </w:r>
      <w:r>
        <w:t xml:space="preserve"> mitigation</w:t>
      </w:r>
      <w:r w:rsidR="00D6535A">
        <w:t>-</w:t>
      </w:r>
      <w:r>
        <w:t>relevant variable</w:t>
      </w:r>
      <w:r w:rsidR="009C6BA2">
        <w:t>s</w:t>
      </w:r>
      <w:r w:rsidR="00D6535A">
        <w:t xml:space="preserve"> show visible </w:t>
      </w:r>
      <w:r w:rsidR="009C6BA2">
        <w:t>changes</w:t>
      </w:r>
      <w:r w:rsidR="00AE3666">
        <w:t xml:space="preserve">, highlighting where </w:t>
      </w:r>
      <w:r w:rsidR="002C2D51">
        <w:t xml:space="preserve">the ensemble is sensitive to </w:t>
      </w:r>
      <w:r w:rsidR="00AE3666">
        <w:t>diversity weighting</w:t>
      </w:r>
      <w:r>
        <w:t xml:space="preserve">. For example, </w:t>
      </w:r>
      <w:r w:rsidR="004B50AD">
        <w:t>the median and upper quartile</w:t>
      </w:r>
      <w:r w:rsidR="00B60CDC">
        <w:t xml:space="preserve"> values</w:t>
      </w:r>
      <w:r w:rsidR="004B50AD">
        <w:t xml:space="preserve"> </w:t>
      </w:r>
      <w:r w:rsidR="00F963E5">
        <w:t>for</w:t>
      </w:r>
      <w:r w:rsidR="004B50AD">
        <w:t xml:space="preserve"> </w:t>
      </w:r>
      <w:r w:rsidR="009A0727">
        <w:t>carbon capture and storage (CCS)</w:t>
      </w:r>
      <w:r w:rsidR="004B50AD">
        <w:t xml:space="preserve"> </w:t>
      </w:r>
      <w:r w:rsidR="00B60CDC">
        <w:t>are higher after 2050 for C1 and C2.</w:t>
      </w:r>
      <w:r w:rsidR="00134FD3">
        <w:t xml:space="preserve"> </w:t>
      </w:r>
      <w:r w:rsidR="00134FD3" w:rsidRPr="00134FD3">
        <w:t>In 2070, medians are 13% higher for C1 and 7% for C2.</w:t>
      </w:r>
    </w:p>
    <w:p w14:paraId="1E7FB056" w14:textId="19D440DC" w:rsidR="009510AD" w:rsidRDefault="009510AD" w:rsidP="00080A8D">
      <w:r>
        <w:t xml:space="preserve">The data </w:t>
      </w:r>
      <w:r w:rsidR="00811DC1">
        <w:t xml:space="preserve">suggest that reweighting </w:t>
      </w:r>
      <w:r w:rsidR="000D05AD">
        <w:t>has</w:t>
      </w:r>
      <w:r w:rsidR="00811DC1">
        <w:t xml:space="preserve"> greater impact where </w:t>
      </w:r>
      <w:r w:rsidR="000D05AD">
        <w:t>outcomes are</w:t>
      </w:r>
      <w:r w:rsidR="00811DC1">
        <w:t xml:space="preserve"> widely spread and unevenly distributed. However, this is not </w:t>
      </w:r>
      <w:r w:rsidR="00192DA4">
        <w:t>systematic</w:t>
      </w:r>
      <w:r w:rsidR="00CF31E1">
        <w:t xml:space="preserve">. For example, </w:t>
      </w:r>
      <w:r w:rsidR="00811DC1">
        <w:t xml:space="preserve">Primary Energy from Gas </w:t>
      </w:r>
      <w:r w:rsidR="000D05AD">
        <w:t xml:space="preserve">for C1 scenarios (Fig. 2d) </w:t>
      </w:r>
      <w:r w:rsidR="00811DC1">
        <w:t>exhibits a wide interquartile range, with the 75</w:t>
      </w:r>
      <w:r w:rsidR="00811DC1" w:rsidRPr="00310B99">
        <w:rPr>
          <w:vertAlign w:val="superscript"/>
        </w:rPr>
        <w:t>th</w:t>
      </w:r>
      <w:r w:rsidR="00811DC1">
        <w:t xml:space="preserve"> percentile diverging from the median </w:t>
      </w:r>
      <w:r w:rsidR="00560C26">
        <w:t>after 2050, but</w:t>
      </w:r>
      <w:r w:rsidR="000D05AD">
        <w:t xml:space="preserve"> little change in the reweighted ensemble. </w:t>
      </w:r>
      <w:r w:rsidR="00E954F4">
        <w:t xml:space="preserve">This </w:t>
      </w:r>
      <w:r>
        <w:t xml:space="preserve">highlights </w:t>
      </w:r>
      <w:r w:rsidR="000D05AD">
        <w:t>that the effect also depends on</w:t>
      </w:r>
      <w:r w:rsidR="00811DC1">
        <w:t xml:space="preserve"> similarity </w:t>
      </w:r>
      <w:r w:rsidR="000D05AD">
        <w:t>within and across</w:t>
      </w:r>
      <w:r w:rsidR="00811DC1">
        <w:t xml:space="preserve"> temperature categories</w:t>
      </w:r>
      <w:r w:rsidR="000D05AD">
        <w:t xml:space="preserve"> in the</w:t>
      </w:r>
      <w:r w:rsidR="00811DC1">
        <w:t xml:space="preserve"> wider ensemble</w:t>
      </w:r>
      <w:r w:rsidR="000D05AD">
        <w:t>,</w:t>
      </w:r>
      <w:r w:rsidR="00811DC1">
        <w:t xml:space="preserve"> and the </w:t>
      </w:r>
      <w:r w:rsidR="007E4B31">
        <w:t>parameters used</w:t>
      </w:r>
      <w:r w:rsidR="00811DC1">
        <w:t xml:space="preserve"> for </w:t>
      </w:r>
      <w:r w:rsidR="000D05AD">
        <w:t>determining similarity</w:t>
      </w:r>
      <w:r w:rsidR="00E954F4">
        <w:t xml:space="preserve"> (Supplementary Results 2).</w:t>
      </w:r>
      <w:r w:rsidR="00126728">
        <w:t xml:space="preserve"> </w:t>
      </w:r>
    </w:p>
    <w:p w14:paraId="47B69594" w14:textId="67B8405C" w:rsidR="00080A8D" w:rsidRDefault="00407485" w:rsidP="00080A8D">
      <w:r>
        <w:t>Although</w:t>
      </w:r>
      <w:r w:rsidR="000D2174">
        <w:t xml:space="preserve"> only illustrative, t</w:t>
      </w:r>
      <w:r w:rsidR="00AB094D" w:rsidRPr="001851EA">
        <w:t xml:space="preserve">hese </w:t>
      </w:r>
      <w:r w:rsidR="002A7634">
        <w:t xml:space="preserve">observations </w:t>
      </w:r>
      <w:r w:rsidR="00AB094D" w:rsidRPr="001851EA">
        <w:t xml:space="preserve">indicate that a more balanced consideration of the </w:t>
      </w:r>
      <w:r w:rsidR="002C69AE">
        <w:t xml:space="preserve">diversity </w:t>
      </w:r>
      <w:r w:rsidR="00196DA3">
        <w:t xml:space="preserve">of the </w:t>
      </w:r>
      <w:r w:rsidR="00AB094D" w:rsidRPr="001851EA">
        <w:t>scenario evidence suggest</w:t>
      </w:r>
      <w:r w:rsidR="00965654" w:rsidRPr="001851EA">
        <w:t>s</w:t>
      </w:r>
      <w:r w:rsidR="00AB094D" w:rsidRPr="001851EA">
        <w:t xml:space="preserve"> </w:t>
      </w:r>
      <w:r w:rsidR="000D2174">
        <w:t xml:space="preserve">small but measurable </w:t>
      </w:r>
      <w:r w:rsidR="002A7634">
        <w:t>changes</w:t>
      </w:r>
      <w:r w:rsidR="000D2174">
        <w:t xml:space="preserve"> to </w:t>
      </w:r>
      <w:r w:rsidR="00AB094D" w:rsidRPr="001851EA">
        <w:t xml:space="preserve">climate action benchmarks. </w:t>
      </w:r>
      <w:r w:rsidR="00D46CC3" w:rsidRPr="00D46CC3">
        <w:t>Given our observed change in net zero GHG years, the IPCC AR6 scenario assessment would in this instance be understood as conservative regarding mitigation benchmarks  compatible with the Paris Agreement</w:t>
      </w:r>
      <w:r w:rsidR="00D46CC3" w:rsidRPr="00D46CC3">
        <w:rPr>
          <w:i/>
          <w:iCs/>
        </w:rPr>
        <w:t>.</w:t>
      </w:r>
    </w:p>
    <w:p w14:paraId="0080D022" w14:textId="2289FB3D" w:rsidR="00541259" w:rsidRPr="001851EA" w:rsidRDefault="006908F9" w:rsidP="00080A8D">
      <w:r>
        <w:t xml:space="preserve">We explore further diversity weighting procedures and their impact in the Supplementary </w:t>
      </w:r>
      <w:r w:rsidR="00025297">
        <w:t>Results</w:t>
      </w:r>
      <w:r w:rsidR="006527E1">
        <w:t xml:space="preserve"> 2</w:t>
      </w:r>
      <w:r w:rsidR="001E4227">
        <w:t xml:space="preserve"> and 3</w:t>
      </w:r>
      <w:r w:rsidR="00977A3C">
        <w:t>.</w:t>
      </w:r>
      <w:r w:rsidR="00025297">
        <w:t xml:space="preserve"> Th</w:t>
      </w:r>
      <w:r w:rsidR="00A157E8">
        <w:t xml:space="preserve">ese </w:t>
      </w:r>
      <w:r w:rsidR="00EA4B85">
        <w:t xml:space="preserve">further explorations </w:t>
      </w:r>
      <w:r w:rsidR="00025297">
        <w:t xml:space="preserve">highlight which changes broadly persist </w:t>
      </w:r>
      <w:r w:rsidR="002D1BD6">
        <w:t>across</w:t>
      </w:r>
      <w:r w:rsidR="00025297">
        <w:t xml:space="preserve"> inputs (e.g., </w:t>
      </w:r>
      <w:r w:rsidR="00A12A51">
        <w:t xml:space="preserve">reduction in </w:t>
      </w:r>
      <w:r w:rsidR="00025297">
        <w:t xml:space="preserve">net zero GHG years, </w:t>
      </w:r>
      <w:r w:rsidR="00536BDB">
        <w:t xml:space="preserve">higher </w:t>
      </w:r>
      <w:r w:rsidR="00025297">
        <w:t>CCS)</w:t>
      </w:r>
      <w:r w:rsidR="00B84F21">
        <w:t>,</w:t>
      </w:r>
      <w:r w:rsidR="00025297">
        <w:t xml:space="preserve"> and </w:t>
      </w:r>
      <w:r w:rsidR="00EA4B85">
        <w:t>which</w:t>
      </w:r>
      <w:r w:rsidR="00025297">
        <w:t xml:space="preserve"> vary depending on the choice of weighting </w:t>
      </w:r>
      <w:r w:rsidR="00934B22">
        <w:t>inputs</w:t>
      </w:r>
      <w:r w:rsidR="00025297">
        <w:t xml:space="preserve"> </w:t>
      </w:r>
      <w:r w:rsidR="00A12A51">
        <w:t>(e.g., Primary energy from Gas).</w:t>
      </w:r>
      <w:r w:rsidR="00AD6B13">
        <w:t xml:space="preserve"> </w:t>
      </w:r>
      <w:r w:rsidR="00C62F5F">
        <w:t>Further, s</w:t>
      </w:r>
      <w:r w:rsidR="00AD6B13">
        <w:t>ome  variables such as CCS and Primary Energy from Nuclear appear more sensitive to changes in sigma values (Supplementary</w:t>
      </w:r>
      <w:r w:rsidR="00C62F5F">
        <w:t xml:space="preserve"> Figs 4 &amp; 8).</w:t>
      </w:r>
      <w:r w:rsidR="00AD6B13">
        <w:t xml:space="preserve"> </w:t>
      </w:r>
      <w:r w:rsidR="00C62F5F">
        <w:t xml:space="preserve"> </w:t>
      </w:r>
      <w:r w:rsidR="008568DA" w:rsidRPr="008568DA">
        <w:t>The</w:t>
      </w:r>
      <w:r w:rsidR="00541259">
        <w:t xml:space="preserve"> impact of </w:t>
      </w:r>
      <w:r w:rsidR="002C2D51">
        <w:t xml:space="preserve">continuous </w:t>
      </w:r>
      <w:r w:rsidR="00541259">
        <w:t xml:space="preserve">quality weighting </w:t>
      </w:r>
      <w:r w:rsidR="008568DA" w:rsidRPr="008568DA">
        <w:t>is shown</w:t>
      </w:r>
      <w:r w:rsidR="00541259">
        <w:t xml:space="preserve"> </w:t>
      </w:r>
      <w:r w:rsidR="00541259" w:rsidRPr="006527E1">
        <w:t xml:space="preserve">in Supplementary </w:t>
      </w:r>
      <w:r w:rsidR="008568DA" w:rsidRPr="008568DA">
        <w:t>Figs.</w:t>
      </w:r>
      <w:r w:rsidR="00541259" w:rsidRPr="006527E1">
        <w:t xml:space="preserve"> </w:t>
      </w:r>
      <w:r w:rsidR="006527E1" w:rsidRPr="008568DA">
        <w:t>5</w:t>
      </w:r>
      <w:r w:rsidR="008568DA" w:rsidRPr="008568DA">
        <w:t>–</w:t>
      </w:r>
      <w:r w:rsidR="006527E1" w:rsidRPr="008568DA">
        <w:t>6</w:t>
      </w:r>
      <w:r w:rsidR="00541259" w:rsidRPr="006527E1">
        <w:t>.</w:t>
      </w:r>
    </w:p>
    <w:p w14:paraId="52955BDF" w14:textId="58C490E6" w:rsidR="003D38A4" w:rsidRDefault="00301CEB" w:rsidP="00310B99">
      <w:pPr>
        <w:jc w:val="center"/>
      </w:pPr>
      <w:r>
        <w:rPr>
          <w:noProof/>
          <w:sz w:val="16"/>
          <w:szCs w:val="16"/>
        </w:rPr>
        <w:lastRenderedPageBreak/>
        <w:drawing>
          <wp:inline distT="0" distB="0" distL="0" distR="0" wp14:anchorId="4653B172" wp14:editId="06DD91D9">
            <wp:extent cx="5731510" cy="5584825"/>
            <wp:effectExtent l="0" t="0" r="0" b="3175"/>
            <wp:docPr id="1399767245" name="Picture 5"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67245" name="Picture 5" descr="A collage of graphs and diagram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731510" cy="5584825"/>
                    </a:xfrm>
                    <a:prstGeom prst="rect">
                      <a:avLst/>
                    </a:prstGeom>
                  </pic:spPr>
                </pic:pic>
              </a:graphicData>
            </a:graphic>
          </wp:inline>
        </w:drawing>
      </w:r>
    </w:p>
    <w:p w14:paraId="47B69595" w14:textId="02A32729" w:rsidR="009C45B3" w:rsidRPr="001851EA" w:rsidRDefault="00965654" w:rsidP="009C45B3">
      <w:r w:rsidRPr="001851EA">
        <w:rPr>
          <w:b/>
          <w:bCs/>
        </w:rPr>
        <w:t xml:space="preserve">Figure </w:t>
      </w:r>
      <w:r w:rsidR="00632036" w:rsidRPr="001851EA">
        <w:rPr>
          <w:b/>
          <w:bCs/>
        </w:rPr>
        <w:t>3</w:t>
      </w:r>
      <w:r w:rsidRPr="001851EA">
        <w:rPr>
          <w:b/>
          <w:bCs/>
        </w:rPr>
        <w:t xml:space="preserve"> | Key assessment quantities in </w:t>
      </w:r>
      <w:r w:rsidR="00541259">
        <w:rPr>
          <w:b/>
          <w:bCs/>
        </w:rPr>
        <w:t xml:space="preserve">diversity </w:t>
      </w:r>
      <w:r w:rsidRPr="001851EA">
        <w:rPr>
          <w:b/>
          <w:bCs/>
        </w:rPr>
        <w:t xml:space="preserve">weighted and unweighted scenario category ranges from the IPCC AR6 scenario database. a. </w:t>
      </w:r>
      <w:r w:rsidRPr="001851EA">
        <w:t>Net zero CO</w:t>
      </w:r>
      <w:r w:rsidRPr="001851EA">
        <w:rPr>
          <w:vertAlign w:val="subscript"/>
        </w:rPr>
        <w:t>2</w:t>
      </w:r>
      <w:r w:rsidRPr="001851EA">
        <w:t xml:space="preserve"> and greenhouse gas (GHG) years; </w:t>
      </w:r>
      <w:r w:rsidRPr="001851EA">
        <w:rPr>
          <w:b/>
          <w:bCs/>
        </w:rPr>
        <w:t>b.</w:t>
      </w:r>
      <w:r w:rsidRPr="001851EA">
        <w:t xml:space="preserve"> </w:t>
      </w:r>
      <w:r w:rsidR="000D2174">
        <w:t>Carbon sequestration from carbon capture and storage for C1</w:t>
      </w:r>
      <w:r w:rsidR="00303B3E" w:rsidRPr="001851EA">
        <w:t xml:space="preserve">; </w:t>
      </w:r>
      <w:r w:rsidR="00303B3E" w:rsidRPr="001851EA">
        <w:rPr>
          <w:b/>
          <w:bCs/>
        </w:rPr>
        <w:t xml:space="preserve">c. </w:t>
      </w:r>
      <w:r w:rsidR="000D2174">
        <w:t>Carbon sequestration from carbon capture and storage for C2</w:t>
      </w:r>
      <w:r w:rsidR="002E1A80" w:rsidRPr="001851EA">
        <w:t xml:space="preserve"> </w:t>
      </w:r>
      <w:r w:rsidR="002E1A80" w:rsidRPr="001851EA">
        <w:rPr>
          <w:b/>
          <w:bCs/>
        </w:rPr>
        <w:t xml:space="preserve">d. </w:t>
      </w:r>
      <w:r w:rsidR="000D2174">
        <w:rPr>
          <w:b/>
          <w:bCs/>
        </w:rPr>
        <w:t xml:space="preserve">&amp; e, </w:t>
      </w:r>
      <w:r w:rsidR="000D2174" w:rsidRPr="00310B99">
        <w:t>Primary Energy from Gas timeseries for C1 and C2 respectively</w:t>
      </w:r>
      <w:r w:rsidR="000D2174">
        <w:t xml:space="preserve">; </w:t>
      </w:r>
      <w:r w:rsidR="000D2174" w:rsidRPr="00310B99">
        <w:rPr>
          <w:b/>
          <w:bCs/>
        </w:rPr>
        <w:t xml:space="preserve">e </w:t>
      </w:r>
      <w:r w:rsidR="000D2174">
        <w:rPr>
          <w:b/>
          <w:bCs/>
        </w:rPr>
        <w:t>&amp;</w:t>
      </w:r>
      <w:r w:rsidR="000D2174" w:rsidRPr="00310B99">
        <w:rPr>
          <w:b/>
          <w:bCs/>
        </w:rPr>
        <w:t xml:space="preserve"> h</w:t>
      </w:r>
      <w:r w:rsidR="000D2174">
        <w:t xml:space="preserve">, </w:t>
      </w:r>
      <w:r w:rsidR="000D2174" w:rsidRPr="00B52D23">
        <w:t xml:space="preserve">Primary Energy from </w:t>
      </w:r>
      <w:r w:rsidR="000D2174">
        <w:t>Nuclear</w:t>
      </w:r>
      <w:r w:rsidR="000D2174" w:rsidRPr="00B52D23">
        <w:t xml:space="preserve"> timeseries for C1 and C2 respectively</w:t>
      </w:r>
      <w:r w:rsidR="000D2174">
        <w:t>;</w:t>
      </w:r>
      <w:r w:rsidR="000D2174" w:rsidRPr="00310B99">
        <w:rPr>
          <w:b/>
          <w:bCs/>
        </w:rPr>
        <w:t xml:space="preserve"> f &amp; </w:t>
      </w:r>
      <w:r w:rsidR="000D2174">
        <w:rPr>
          <w:b/>
          <w:bCs/>
        </w:rPr>
        <w:t xml:space="preserve">I, </w:t>
      </w:r>
      <w:r w:rsidR="000D2174">
        <w:t>Carbon Price timeseries for C1 and C2 respectively. Our plots show data from</w:t>
      </w:r>
      <w:r w:rsidR="00B84744" w:rsidRPr="001851EA">
        <w:t xml:space="preserve"> three scenario categories: scenarios limiting warming to 1.5°C with no or limited overshoot (IPCC AR6 category C1)</w:t>
      </w:r>
      <w:r w:rsidR="002C2D51">
        <w:t xml:space="preserve"> n=97</w:t>
      </w:r>
      <w:r w:rsidR="00B811AB" w:rsidRPr="001851EA">
        <w:t>, the subset of these scenarios also reaching net zero GHG emissions in the second half of the century (IPCC AR6 category C1a)</w:t>
      </w:r>
      <w:r w:rsidR="002C2D51">
        <w:t xml:space="preserve"> n=</w:t>
      </w:r>
      <w:r w:rsidR="00B84F21">
        <w:t>50</w:t>
      </w:r>
      <w:r w:rsidR="00B811AB" w:rsidRPr="001851EA">
        <w:t xml:space="preserve">, and scenarios returning warming to below 1.5°C </w:t>
      </w:r>
      <w:r w:rsidR="00C258F2" w:rsidRPr="001851EA">
        <w:t>in 2100 after a high (0.1–0.3°C) overshoot (IPCC AR6 category C2)</w:t>
      </w:r>
      <w:r w:rsidR="00B84F21">
        <w:t xml:space="preserve"> n=133</w:t>
      </w:r>
      <w:r w:rsidR="00C258F2" w:rsidRPr="001851EA">
        <w:t xml:space="preserve">. Individual scenarios are shown as dots. </w:t>
      </w:r>
      <w:r w:rsidR="00481083" w:rsidRPr="001851EA">
        <w:t xml:space="preserve">Violins show unweighted and weighted distributions, respectively, </w:t>
      </w:r>
      <w:r w:rsidR="006344D8" w:rsidRPr="001851EA">
        <w:t xml:space="preserve">which are distinguished through lighter and darker areas. </w:t>
      </w:r>
      <w:r w:rsidR="00CA6CE3" w:rsidRPr="001851EA">
        <w:t xml:space="preserve">Dashed and dotted lines in the plots indicate key distribution statistics as </w:t>
      </w:r>
      <w:r w:rsidR="00E97FFE" w:rsidRPr="001851EA">
        <w:t xml:space="preserve">defined by the legend in panel </w:t>
      </w:r>
      <w:r w:rsidR="00E97FFE" w:rsidRPr="001851EA">
        <w:rPr>
          <w:b/>
          <w:bCs/>
        </w:rPr>
        <w:t>a</w:t>
      </w:r>
      <w:r w:rsidR="00E97FFE" w:rsidRPr="001851EA">
        <w:t xml:space="preserve">. </w:t>
      </w:r>
      <w:r w:rsidR="000D2174">
        <w:t xml:space="preserve">For timeseries plots, </w:t>
      </w:r>
      <w:r w:rsidR="00541259">
        <w:t xml:space="preserve">the coloured shaded areas represent the interquartile range of the reweighted distribution, with grey shaded areas representing the unweighted interquartile range. The coloured dashed lines represent weighted medians, whilst black dashed lines represent unweighted medians, as shown in the legend in panel h. </w:t>
      </w:r>
      <w:r w:rsidR="00757361">
        <w:t>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p>
    <w:p w14:paraId="5F7C9680" w14:textId="77777777" w:rsidR="00E25A38" w:rsidRDefault="00E25A38" w:rsidP="00843949">
      <w:pPr>
        <w:pStyle w:val="Heading2"/>
      </w:pPr>
    </w:p>
    <w:p w14:paraId="47B69596" w14:textId="62C5F609" w:rsidR="000210BC" w:rsidRPr="001851EA" w:rsidRDefault="00965654" w:rsidP="00843949">
      <w:pPr>
        <w:pStyle w:val="Heading2"/>
      </w:pPr>
      <w:r w:rsidRPr="001851EA">
        <w:lastRenderedPageBreak/>
        <w:t>Exploring robustness</w:t>
      </w:r>
      <w:r w:rsidR="004F5A78">
        <w:t xml:space="preserve"> </w:t>
      </w:r>
    </w:p>
    <w:p w14:paraId="47B69597" w14:textId="349EDF6C" w:rsidR="000210BC" w:rsidRPr="001851EA" w:rsidRDefault="00965654" w:rsidP="000210BC">
      <w:r w:rsidRPr="001851EA">
        <w:t xml:space="preserve">It is well-established that </w:t>
      </w:r>
      <w:r w:rsidR="00EF2370" w:rsidRPr="001851EA">
        <w:t xml:space="preserve">IAMs </w:t>
      </w:r>
      <w:r w:rsidR="004829E0">
        <w:t>be</w:t>
      </w:r>
      <w:r w:rsidR="005F1E81">
        <w:t xml:space="preserve">haviour </w:t>
      </w:r>
      <w:r w:rsidR="00EF2370" w:rsidRPr="001851EA">
        <w:t xml:space="preserve">is to a large degree determined by their </w:t>
      </w:r>
      <w:r w:rsidR="00EE30F2">
        <w:t>framework logic</w:t>
      </w:r>
      <w:r w:rsidR="00985478">
        <w:t>,</w:t>
      </w:r>
      <w:r w:rsidRPr="001851EA">
        <w:t xml:space="preserve">  structure</w:t>
      </w:r>
      <w:r w:rsidR="00985478">
        <w:t xml:space="preserve"> and input assumptions</w:t>
      </w:r>
      <w:r w:rsidRPr="001851EA">
        <w:fldChar w:fldCharType="begin"/>
      </w:r>
      <w:r w:rsidR="00372D27">
        <w:instrText xml:space="preserve"> ADDIN ZOTERO_ITEM CSL_CITATION {"citationID":"Va8JbGMO","properties":{"formattedCitation":"\\super 27,28\\nosupersub{}","plainCitation":"27,28","noteIndex":0},"citationItems":[{"id":"akMpUoZw/wG7sp1Ob","uris":["http://zotero.org/users/7044370/items/6HM4SCPZ"],"itemData":{"id":3955,"type":"article-journal","container-title":"Technological Forecasting and Social Change","DOI":"http://dx.doi.org/10.1016/j.techfore.2013.09.020","ISSN":"0040-1625","issue":"0","note":"number: 0","page":"45-61","title":"Diagnostic indicators for integrated assessment models of climate policy","volume":"90, Part A","author":[{"family":"Kriegler","given":"Elmar"},{"family":"Petermann","given":"Nils"},{"family":"Krey","given":"Volker"},{"family":"Schwanitz","given":"Valeria Jana"},{"family":"Luderer","given":"Gunnar"},{"family":"Ashina","given":"Shuichi"},{"family":"Bosetti","given":"Valentina"},{"family":"Eom","given":"Jiyong"},{"family":"Kitous","given":"Alban"},{"family":"Méjean","given":"Aurélie"},{"family":"Paroussos","given":"Leonidas"},{"family":"Sano","given":"Fuminori"},{"family":"Turton","given":"Hal"},{"family":"Wilson","given":"Charlie"},{"family":"Van Vuuren","given":"Detlef P."}],"issued":{"date-parts":[["2015"]]}}},{"id":"akMpUoZw/7fU05eqs","uris":["http://zotero.org/users/7044370/items/SVYG9H9K"],"itemData":{"id":9045,"type":"article-journal","abstract":"Integrated assessment models (IAMs) form a prime tool in informing about climate mitigation strategies. Diagnostic indicators that allow comparison across these models can help describe and explain differences in model projections. This increases transparency and comparability. Earlier, the IAM community has developed an approach to diagnose models (Kriegler (2015 Technol. Forecast. Soc. Change 90 45–61)). Here we build on this, by proposing a selected set of well-defined indicators as a community standard, to systematically and routinely assess IAM behaviour, similar to metrics used for other modeling communities such as climate models. These indicators are the relative abatement index, emission reduction type index, inertia timescale, fossil fuel reduction, transformation index and cost per abatement value. We apply the approach to 17 IAMs, assessing both older as well as their latest versions, as applied in the IPCC 6th Assessment Report. The study shows that the approach can be easily applied and used to indentify key differences between models and model versions. Moreover, we demonstrate that this comparison helps to link model behavior to model characteristics and assumptions. We show that together, the set of six indicators can provide useful indication of the main traits of the model and can roughly indicate the general model behavior. The results also show that there is often a considerable spread across the models. Interestingly, the diagnostic values often change for different model versions, but there does not seem to be a distinct trend.","container-title":"Environmental Research Letters","DOI":"10.1088/1748-9326/abf964","ISSN":"1748-9326","issue":"5","journalAbbreviation":"Environ. Res. Lett.","language":"en","note":"number: 5\npublisher: IOP Publishing","page":"054046","source":"Institute of Physics","title":"Integrated assessment model diagnostics: key indicators and model evolution","title-short":"Integrated assessment model diagnostics","volume":"16","author":[{"family":"Harmsen","given":"Mathijs"},{"family":"Kriegler","given":"Elmar"},{"family":"Vuuren","given":"Detlef P.","dropping-particle":"van"},{"family":"Wijst","given":"Kaj-Ivar","dropping-particle":"van der"},{"family":"Luderer","given":"Gunnar"},{"family":"Cui","given":"Ryna"},{"family":"Dessens","given":"Olivier"},{"family":"Drouet","given":"Laurent"},{"family":"Emmerling","given":"Johannes"},{"family":"Morris","given":"Jennifer Faye"},{"family":"Fosse","given":"Florian"},{"family":"Fragkiadakis","given":"Dimitris"},{"family":"Fragkiadakis","given":"Kostas"},{"family":"Fragkos","given":"Panagiotis"},{"family":"Fricko","given":"Oliver"},{"family":"Fujimori","given":"Shinichiro"},{"family":"Gernaat","given":"David"},{"family":"Guivarch","given":"Céline"},{"family":"Iyer","given":"Gokul"},{"family":"Karkatsoulis","given":"Panagiotis"},{"family":"Keppo","given":"Ilkka"},{"family":"Keramidas","given":"Kimon"},{"family":"Köberle","given":"Alexandre"},{"family":"Kolp","given":"Peter"},{"family":"Krey","given":"Volker"},{"family":"Krüger","given":"Christoph"},{"family":"Leblanc","given":"Florian"},{"family":"Mittal","given":"Shivika"},{"family":"Paltsev","given":"Sergey"},{"family":"Rochedo","given":"Pedro"},{"family":"Ruijven","given":"Bas J.","dropping-particle":"van"},{"family":"Sands","given":"Ronald D."},{"family":"Sano","given":"Fuminori"},{"family":"Strefler","given":"Jessica"},{"family":"Arroyo","given":"Eveline Vasquez"},{"family":"Wada","given":"Kenichi"},{"family":"Zakeri","given":"Behnam"}],"issued":{"date-parts":[["2021",5]]}}}],"schema":"https://github.com/citation-style-language/schema/raw/master/csl-citation.json"} </w:instrText>
      </w:r>
      <w:r w:rsidRPr="001851EA">
        <w:fldChar w:fldCharType="separate"/>
      </w:r>
      <w:r w:rsidR="007127F6" w:rsidRPr="007127F6">
        <w:rPr>
          <w:rFonts w:ascii="Calibri" w:hAnsi="Calibri" w:cs="Calibri"/>
          <w:szCs w:val="24"/>
          <w:vertAlign w:val="superscript"/>
        </w:rPr>
        <w:t>27,28</w:t>
      </w:r>
      <w:r w:rsidRPr="001851EA">
        <w:fldChar w:fldCharType="end"/>
      </w:r>
      <w:r w:rsidRPr="001851EA">
        <w:t>. Equally, model intercomparison studies use harmonised scenario design assumptions</w:t>
      </w:r>
      <w:r w:rsidR="000D03F4">
        <w:t xml:space="preserve">, </w:t>
      </w:r>
      <w:r w:rsidRPr="001851EA">
        <w:t>dominat</w:t>
      </w:r>
      <w:r w:rsidR="000D03F4">
        <w:t>ing</w:t>
      </w:r>
      <w:r w:rsidRPr="001851EA">
        <w:t xml:space="preserve"> key scenario insights</w:t>
      </w:r>
      <w:r w:rsidRPr="001851EA">
        <w:fldChar w:fldCharType="begin"/>
      </w:r>
      <w:r w:rsidR="00372D27">
        <w:instrText xml:space="preserve"> ADDIN ZOTERO_ITEM CSL_CITATION {"citationID":"cUH4ILmr","properties":{"formattedCitation":"\\super 29\\nosupersub{}","plainCitation":"29","noteIndex":0},"citationItems":[{"id":"akMpUoZw/J5EBrtQw","uris":["http://zotero.org/users/7044370/items/XLMICV89"],"itemData":{"id":6040,"type":"article-journal","container-title":"Nature","DOI":"10.1038/s41586-019-1541-4","ISSN":"1476-4687","issue":"7774","note":"number: 7774","page":"357-363","title":"A new scenario logic for the Paris Agreement long-term temperature goal","volume":"573","author":[{"family":"Rogelj","given":"Joeri"},{"family":"Huppmann","given":"Daniel"},{"family":"Krey","given":"Volker"},{"family":"Riahi","given":"Keywan"},{"family":"Clarke","given":"Leon"},{"family":"Gidden","given":"Matthew"},{"family":"Nicholls","given":"Zebedee"},{"family":"Meinshausen","given":"Malte"}],"issued":{"date-parts":[["2019"]]}}}],"schema":"https://github.com/citation-style-language/schema/raw/master/csl-citation.json"} </w:instrText>
      </w:r>
      <w:r w:rsidRPr="001851EA">
        <w:fldChar w:fldCharType="separate"/>
      </w:r>
      <w:r w:rsidR="007127F6" w:rsidRPr="007127F6">
        <w:rPr>
          <w:rFonts w:ascii="Calibri" w:hAnsi="Calibri" w:cs="Calibri"/>
          <w:szCs w:val="24"/>
          <w:vertAlign w:val="superscript"/>
        </w:rPr>
        <w:t>29</w:t>
      </w:r>
      <w:r w:rsidRPr="001851EA">
        <w:fldChar w:fldCharType="end"/>
      </w:r>
      <w:r w:rsidRPr="001851EA">
        <w:t xml:space="preserve">. Understanding whether insights are robust across model typographies, structures and scenario design assumptions is therefore </w:t>
      </w:r>
      <w:r w:rsidR="003F6D3E" w:rsidRPr="001851EA">
        <w:t>important</w:t>
      </w:r>
      <w:r w:rsidRPr="001851EA">
        <w:t xml:space="preserve">. </w:t>
      </w:r>
      <w:r w:rsidR="00F67870" w:rsidRPr="001851EA">
        <w:t>Jack-knife resampling allows t</w:t>
      </w:r>
      <w:r w:rsidR="00AC5885">
        <w:t>he</w:t>
      </w:r>
      <w:r w:rsidR="00F67870" w:rsidRPr="001851EA">
        <w:t xml:space="preserve"> estimat</w:t>
      </w:r>
      <w:r w:rsidR="00AC5885">
        <w:t>ion of</w:t>
      </w:r>
      <w:r w:rsidR="00F67870" w:rsidRPr="001851EA">
        <w:t xml:space="preserve"> bias of a test statistic and has been </w:t>
      </w:r>
      <w:r w:rsidR="000A67AA">
        <w:t xml:space="preserve">previously </w:t>
      </w:r>
      <w:r w:rsidR="00F67870" w:rsidRPr="001851EA">
        <w:t>applied to</w:t>
      </w:r>
      <w:r w:rsidRPr="001851EA">
        <w:t xml:space="preserve"> scenario ensembles</w:t>
      </w:r>
      <w:r w:rsidRPr="001851EA">
        <w:fldChar w:fldCharType="begin"/>
      </w:r>
      <w:r w:rsidR="00372D27">
        <w:instrText xml:space="preserve"> ADDIN ZOTERO_ITEM CSL_CITATION {"citationID":"8irQN5uP","properties":{"formattedCitation":"\\super 29\\nosupersub{}","plainCitation":"29","dontUpdate":true,"noteIndex":0},"citationItems":[{"id":"akMpUoZw/09hiTmLr","uris":["http://zotero.org/users/7044370/items/6SBA8EHJ"],"itemData":{"id":6060,"type":"article-journal","container-title":"Environmental Research Letters","DOI":"10.1088/1748-9326/10/10/105007","ISSN":"1748-9326","issue":"10","note":"number: 10","page":"105007","title":"Zero emission targets as long-term global goals for climate protection","volume":"10","author":[{"family":"Rogelj","given":"Joeri"},{"family":"Schaeffer","given":"Michiel"},{"family":"Meinshausen","given":"Malte"},{"family":"Knutti","given":"Reto"},{"family":"Alcamo","given":"Joseph"},{"family":"Riahi","given":"Keywan"},{"family":"Hare","given":"William"}],"issued":{"date-parts":[["2015"]]}}}],"schema":"https://github.com/citation-style-language/schema/raw/master/csl-citation.json"} </w:instrText>
      </w:r>
      <w:r w:rsidRPr="001851EA">
        <w:fldChar w:fldCharType="separate"/>
      </w:r>
      <w:r w:rsidR="00832E9C" w:rsidRPr="00832E9C">
        <w:rPr>
          <w:rFonts w:ascii="Calibri" w:hAnsi="Calibri" w:cs="Calibri"/>
          <w:szCs w:val="24"/>
          <w:u w:val="dash"/>
          <w:vertAlign w:val="superscript"/>
        </w:rPr>
        <w:t>1</w:t>
      </w:r>
      <w:r w:rsidRPr="001851EA">
        <w:fldChar w:fldCharType="end"/>
      </w:r>
      <w:r w:rsidR="00D935D8">
        <w:t xml:space="preserve"> </w:t>
      </w:r>
      <w:r w:rsidR="00D935D8">
        <w:fldChar w:fldCharType="begin"/>
      </w:r>
      <w:r w:rsidR="008E4B41">
        <w:instrText xml:space="preserve"> ADDIN ZOTERO_ITEM CSL_CITATION {"citationID":"a2ohqpv0eet","properties":{"formattedCitation":"\\super 17\\nosupersub{}","plainCitation":"17","noteIndex":0},"citationItems":[{"id":26,"uris":["http://zotero.org/users/18111444/items/9HMT8PC3"],"itemData":{"id":26,"type":"article-journal","abstract":"Quantitative mitigation findings based on emissions scenarios submitted to the Intergovernmental Panel on Climate Change (IPCC) play an authoritative role in climate policy and decision making. We analyse the impact of the uneven representation of models and modelling studies in the IPCC Sixth Assessment Report (AR6) on statistical values that are used to present quantitative mitigation findings. We find that several key AR6 findings are influenced considerably by the model with the most scenarios, including emissions reductions by 2030 and the decline in fossil fuels consistent with 1.5 °C, and we find that the year of net-zero greenhouse gas emissions is influenced considerably by both the model and the study with the most scenarios. We find that weighting by model- or study does not provide a straightforward solution and discuss three issues related to the use of database statistics to present emissions scenarios findings. Informed by the purpose of the IPCC and the kinds of insights that can be obtained from emissions scenarios, we suggest improvements to the assessment of emissions scenarios.","container-title":"Nature Communications","DOI":"10.1038/s41467-025-64091-w","ISSN":"2041-1723","issue":"1","journalAbbreviation":"Nat Commun","language":"en","license":"2025 The Author(s)","note":"publisher: Nature Publishing Group","page":"8343","source":"www.nature.com","title":"Influence of individual models and studies on quantitative mitigation findings in the IPCC Sixth Assessment Report","volume":"16","author":[{"family":"Sognnaes","given":"Ida"},{"family":"Peters","given":"Glen P."}],"issued":{"date-parts":[["2025",10,2]]}}}],"schema":"https://github.com/citation-style-language/schema/raw/master/csl-citation.json"} </w:instrText>
      </w:r>
      <w:r w:rsidR="00D935D8">
        <w:fldChar w:fldCharType="separate"/>
      </w:r>
      <w:r w:rsidR="008E4B41" w:rsidRPr="008E4B41">
        <w:rPr>
          <w:rFonts w:ascii="Calibri" w:cs="Calibri"/>
          <w:szCs w:val="24"/>
          <w:vertAlign w:val="superscript"/>
        </w:rPr>
        <w:t>17</w:t>
      </w:r>
      <w:r w:rsidR="00D935D8">
        <w:fldChar w:fldCharType="end"/>
      </w:r>
      <w:r w:rsidR="000A67AA">
        <w:t>.</w:t>
      </w:r>
      <w:r w:rsidR="007E05C3" w:rsidRPr="001851EA">
        <w:t xml:space="preserve"> </w:t>
      </w:r>
      <w:r w:rsidR="005731C1" w:rsidRPr="001851EA">
        <w:t>Such</w:t>
      </w:r>
      <w:r w:rsidR="00407EA9" w:rsidRPr="001851EA">
        <w:t xml:space="preserve"> a </w:t>
      </w:r>
      <w:r w:rsidR="005731C1" w:rsidRPr="001851EA">
        <w:t>test calculates</w:t>
      </w:r>
      <w:r w:rsidRPr="001851EA">
        <w:t xml:space="preserve"> how outcomes </w:t>
      </w:r>
      <w:r w:rsidRPr="001851EA">
        <w:rPr>
          <w:i/>
          <w:iCs/>
        </w:rPr>
        <w:t>V</w:t>
      </w:r>
      <w:r w:rsidRPr="001851EA">
        <w:rPr>
          <w:i/>
          <w:iCs/>
          <w:vertAlign w:val="subscript"/>
        </w:rPr>
        <w:t>d</w:t>
      </w:r>
      <w:r w:rsidRPr="001851EA">
        <w:t xml:space="preserve"> vary across the ensemble</w:t>
      </w:r>
      <w:r w:rsidR="000A67AA">
        <w:t>,</w:t>
      </w:r>
      <w:r w:rsidRPr="001851EA">
        <w:t xml:space="preserve"> </w:t>
      </w:r>
      <w:r w:rsidRPr="001851EA">
        <w:rPr>
          <w:i/>
          <w:iCs/>
        </w:rPr>
        <w:t>E</w:t>
      </w:r>
      <w:r w:rsidRPr="001851EA">
        <w:t xml:space="preserve"> when </w:t>
      </w:r>
      <w:r w:rsidR="005731C1" w:rsidRPr="001851EA">
        <w:t xml:space="preserve">iteratively </w:t>
      </w:r>
      <w:r w:rsidRPr="001851EA">
        <w:t xml:space="preserve">removing scenarios according to each instance </w:t>
      </w:r>
      <w:r w:rsidRPr="001851EA">
        <w:rPr>
          <w:i/>
          <w:iCs/>
        </w:rPr>
        <w:t>d</w:t>
      </w:r>
      <w:r w:rsidRPr="001851EA">
        <w:t xml:space="preserve"> in resampling dimension </w:t>
      </w:r>
      <w:r w:rsidRPr="001851EA">
        <w:rPr>
          <w:i/>
          <w:iCs/>
        </w:rPr>
        <w:t>D</w:t>
      </w:r>
      <w:r w:rsidR="005731C1" w:rsidRPr="001851EA">
        <w:t xml:space="preserve"> (e.g., </w:t>
      </w:r>
      <w:r w:rsidR="003F6D3E" w:rsidRPr="001851EA">
        <w:t xml:space="preserve">removing </w:t>
      </w:r>
      <w:r w:rsidR="00EB5AB0">
        <w:t xml:space="preserve">specific </w:t>
      </w:r>
      <w:r w:rsidR="005731C1" w:rsidRPr="001851EA">
        <w:t>modelling frameworks</w:t>
      </w:r>
      <w:r w:rsidR="00510547">
        <w:t>).</w:t>
      </w:r>
      <w:r w:rsidR="005731C1" w:rsidRPr="001851EA">
        <w:t xml:space="preserve"> </w:t>
      </w:r>
    </w:p>
    <w:p w14:paraId="241BDD72" w14:textId="1EFD6150" w:rsidR="00CA14A7" w:rsidRDefault="00965654" w:rsidP="003468A5">
      <w:r w:rsidRPr="001851EA">
        <w:t>W</w:t>
      </w:r>
      <w:r w:rsidR="005731C1" w:rsidRPr="001851EA">
        <w:t xml:space="preserve">e </w:t>
      </w:r>
      <w:r w:rsidR="00951D9D">
        <w:t>perform</w:t>
      </w:r>
      <w:r w:rsidR="005731C1" w:rsidRPr="001851EA">
        <w:t xml:space="preserve"> tw</w:t>
      </w:r>
      <w:r w:rsidR="00367EC5" w:rsidRPr="001851EA">
        <w:t>o jack-knife resampling tests</w:t>
      </w:r>
      <w:r w:rsidR="004516BA" w:rsidRPr="001851EA">
        <w:t xml:space="preserve"> </w:t>
      </w:r>
      <w:r w:rsidR="008E4B94" w:rsidRPr="001851EA">
        <w:t>to</w:t>
      </w:r>
      <w:r w:rsidR="004516BA" w:rsidRPr="001851EA">
        <w:t xml:space="preserve"> see how outcomes are affected by </w:t>
      </w:r>
      <w:r w:rsidR="000D4FFB" w:rsidRPr="001851EA">
        <w:t xml:space="preserve">the </w:t>
      </w:r>
      <w:r w:rsidR="000A0DAF">
        <w:t xml:space="preserve">diversity </w:t>
      </w:r>
      <w:r w:rsidR="000D4FFB" w:rsidRPr="001851EA">
        <w:t xml:space="preserve">reweighting of scenarios in the ensemble. </w:t>
      </w:r>
      <w:r w:rsidR="0097348D">
        <w:t>We first test</w:t>
      </w:r>
      <w:r w:rsidR="005731C1" w:rsidRPr="001851EA">
        <w:t xml:space="preserve"> </w:t>
      </w:r>
      <w:r w:rsidR="006533FE" w:rsidRPr="001851EA">
        <w:t>the sensitivity</w:t>
      </w:r>
      <w:r w:rsidR="00140F29" w:rsidRPr="001851EA">
        <w:t xml:space="preserve"> </w:t>
      </w:r>
      <w:r w:rsidR="00F67870" w:rsidRPr="001851EA">
        <w:t xml:space="preserve">to </w:t>
      </w:r>
      <w:r w:rsidR="006533FE" w:rsidRPr="001851EA">
        <w:t xml:space="preserve">unbalanced contributions </w:t>
      </w:r>
      <w:r w:rsidR="000D4FFB" w:rsidRPr="001851EA">
        <w:t>by</w:t>
      </w:r>
      <w:r w:rsidR="006533FE" w:rsidRPr="001851EA">
        <w:t xml:space="preserve"> model frameworks, </w:t>
      </w:r>
      <w:r w:rsidR="00BE6F92" w:rsidRPr="001851EA">
        <w:t xml:space="preserve">and </w:t>
      </w:r>
      <w:r w:rsidR="006533FE" w:rsidRPr="001851EA">
        <w:t>second</w:t>
      </w:r>
      <w:r w:rsidR="00BE6F92" w:rsidRPr="001851EA">
        <w:t>,</w:t>
      </w:r>
      <w:r w:rsidR="006533FE" w:rsidRPr="001851EA">
        <w:t xml:space="preserve"> the sensitivity </w:t>
      </w:r>
      <w:r w:rsidR="00A12C0F" w:rsidRPr="001851EA">
        <w:t xml:space="preserve">to contributions </w:t>
      </w:r>
      <w:r w:rsidR="000D4FFB" w:rsidRPr="001851EA">
        <w:t>by</w:t>
      </w:r>
      <w:r w:rsidR="00A12C0F" w:rsidRPr="001851EA">
        <w:t xml:space="preserve"> projects</w:t>
      </w:r>
      <w:r w:rsidR="000D4FFB" w:rsidRPr="001851EA">
        <w:t xml:space="preserve"> (Fig</w:t>
      </w:r>
      <w:r w:rsidR="009917D2" w:rsidRPr="001851EA">
        <w:t xml:space="preserve">. </w:t>
      </w:r>
      <w:r w:rsidR="00762351" w:rsidRPr="001851EA">
        <w:t>4</w:t>
      </w:r>
      <w:r w:rsidR="007866C2" w:rsidRPr="001851EA">
        <w:t>, and Supplementary Tables S1 and S2</w:t>
      </w:r>
      <w:r w:rsidR="009917D2" w:rsidRPr="001851EA">
        <w:t>)</w:t>
      </w:r>
      <w:r w:rsidR="00A12C0F" w:rsidRPr="001851EA">
        <w:t xml:space="preserve">. </w:t>
      </w:r>
      <w:r w:rsidR="006860B0" w:rsidRPr="006860B0">
        <w:t>Project refers to model intercomparison studies and other coordinated modelling efforts</w:t>
      </w:r>
      <w:r w:rsidR="00272F7F">
        <w:t>.</w:t>
      </w:r>
    </w:p>
    <w:p w14:paraId="47B69598" w14:textId="0159479C" w:rsidR="00755AEF" w:rsidRPr="00310B99" w:rsidRDefault="00421065" w:rsidP="00DE7106">
      <w:pPr>
        <w:rPr>
          <w:rStyle w:val="CommentReference"/>
          <w:sz w:val="20"/>
          <w:szCs w:val="20"/>
        </w:rPr>
      </w:pPr>
      <w:r>
        <w:t>I</w:t>
      </w:r>
      <w:r w:rsidR="007D0804">
        <w:t>n</w:t>
      </w:r>
      <w:r w:rsidR="00E262B2">
        <w:t xml:space="preserve"> some instances, </w:t>
      </w:r>
      <w:r w:rsidR="004F5A78">
        <w:t xml:space="preserve">diversity weighting </w:t>
      </w:r>
      <w:r w:rsidR="00E262B2">
        <w:t>alters</w:t>
      </w:r>
      <w:r w:rsidR="004F5A78">
        <w:t xml:space="preserve"> </w:t>
      </w:r>
      <w:r w:rsidR="00CA14A7">
        <w:t xml:space="preserve">ensemble </w:t>
      </w:r>
      <w:r w:rsidR="004F5A78">
        <w:t xml:space="preserve">sensitivity </w:t>
      </w:r>
      <w:r w:rsidR="007C530A">
        <w:t>to</w:t>
      </w:r>
      <w:r w:rsidR="00E155E6">
        <w:t xml:space="preserve"> removal of projects or model frameworks</w:t>
      </w:r>
      <w:r w:rsidR="007D0804">
        <w:t>,</w:t>
      </w:r>
      <w:r w:rsidR="00FB43A3">
        <w:t xml:space="preserve"> </w:t>
      </w:r>
      <w:r w:rsidR="007D0804">
        <w:t>including</w:t>
      </w:r>
      <w:r w:rsidR="00DE7106">
        <w:t xml:space="preserve"> </w:t>
      </w:r>
      <w:r w:rsidR="00D267D9">
        <w:t>narrow</w:t>
      </w:r>
      <w:r w:rsidR="00DE7106">
        <w:t>er</w:t>
      </w:r>
      <w:r w:rsidR="00D267D9">
        <w:t xml:space="preserve"> </w:t>
      </w:r>
      <w:r w:rsidR="00453FEB">
        <w:t xml:space="preserve">ranges </w:t>
      </w:r>
      <w:r w:rsidR="00D267D9">
        <w:t>under our weighted examples</w:t>
      </w:r>
      <w:r w:rsidR="00F35119">
        <w:t xml:space="preserve">. </w:t>
      </w:r>
      <w:r w:rsidR="00D267D9">
        <w:t xml:space="preserve"> </w:t>
      </w:r>
      <w:r w:rsidR="00F35119">
        <w:t>For example,</w:t>
      </w:r>
      <w:r w:rsidR="00D267D9">
        <w:t xml:space="preserve"> 5</w:t>
      </w:r>
      <w:r w:rsidR="00D267D9" w:rsidRPr="00310B99">
        <w:rPr>
          <w:vertAlign w:val="superscript"/>
        </w:rPr>
        <w:t>th</w:t>
      </w:r>
      <w:r w:rsidR="00D267D9">
        <w:t xml:space="preserve"> and 25</w:t>
      </w:r>
      <w:r w:rsidR="00D267D9" w:rsidRPr="00310B99">
        <w:rPr>
          <w:vertAlign w:val="superscript"/>
        </w:rPr>
        <w:t>th</w:t>
      </w:r>
      <w:r w:rsidR="00D267D9">
        <w:t xml:space="preserve"> percentiles for net</w:t>
      </w:r>
      <w:r w:rsidR="00B15BD6">
        <w:t>-</w:t>
      </w:r>
      <w:r w:rsidR="00D267D9">
        <w:t>zero GHG years for C1 scenarios</w:t>
      </w:r>
      <w:r w:rsidR="00DE7106">
        <w:t xml:space="preserve"> (Fig 4a)</w:t>
      </w:r>
      <w:r w:rsidR="00D267D9">
        <w:t>.</w:t>
      </w:r>
      <w:r w:rsidR="00DE7106">
        <w:t xml:space="preserve"> This indicates that these earlier shifts </w:t>
      </w:r>
      <w:r w:rsidR="000A0DAF">
        <w:t>from diversity</w:t>
      </w:r>
      <w:r w:rsidR="00DE7106" w:rsidRPr="001851EA">
        <w:t xml:space="preserve"> weighting </w:t>
      </w:r>
      <w:r w:rsidR="00DE7106">
        <w:t>are</w:t>
      </w:r>
      <w:r w:rsidR="00DE7106" w:rsidRPr="001851EA">
        <w:t xml:space="preserve"> robust</w:t>
      </w:r>
      <w:r w:rsidR="00DE7106">
        <w:t>.</w:t>
      </w:r>
      <w:r w:rsidR="004416F5">
        <w:t xml:space="preserve"> </w:t>
      </w:r>
      <w:r w:rsidR="0026655F">
        <w:t>S</w:t>
      </w:r>
      <w:r w:rsidR="00EF076E">
        <w:t>ome statistics show greater variability post-weighting. For example, the</w:t>
      </w:r>
      <w:r w:rsidR="0026655F">
        <w:t xml:space="preserve"> C1</w:t>
      </w:r>
      <w:r w:rsidR="00EF076E">
        <w:t xml:space="preserve"> median net zero GHG for project</w:t>
      </w:r>
      <w:r w:rsidR="0026655F">
        <w:t xml:space="preserve"> and model</w:t>
      </w:r>
      <w:r w:rsidR="00EF076E">
        <w:t>, and the 95</w:t>
      </w:r>
      <w:r w:rsidR="00EF076E" w:rsidRPr="00310B99">
        <w:rPr>
          <w:vertAlign w:val="superscript"/>
        </w:rPr>
        <w:t>th</w:t>
      </w:r>
      <w:r w:rsidR="00EF076E">
        <w:t xml:space="preserve"> percentile of net zero </w:t>
      </w:r>
      <w:r w:rsidR="00F85E40">
        <w:t>CO</w:t>
      </w:r>
      <w:r w:rsidR="00F85E40" w:rsidRPr="00310B99">
        <w:rPr>
          <w:vertAlign w:val="subscript"/>
        </w:rPr>
        <w:t>2</w:t>
      </w:r>
      <w:r w:rsidR="00EF076E">
        <w:t xml:space="preserve"> </w:t>
      </w:r>
      <w:r w:rsidR="00F85E40">
        <w:t>year</w:t>
      </w:r>
      <w:r w:rsidR="0026655F">
        <w:t xml:space="preserve"> for project</w:t>
      </w:r>
      <w:r w:rsidR="00F85E40">
        <w:t xml:space="preserve"> show wider ranges than their unweighted counterparts</w:t>
      </w:r>
      <w:r w:rsidR="00DE7106">
        <w:t xml:space="preserve"> (Fig 4a, b)</w:t>
      </w:r>
      <w:r w:rsidR="00F85E40">
        <w:t xml:space="preserve">. </w:t>
      </w:r>
      <w:r w:rsidR="00DE7106">
        <w:t>This indicates greater sensitivity to model or project composition, and less stability in the weighted ensemble. However, there are</w:t>
      </w:r>
      <w:r w:rsidR="005E3C4A">
        <w:t xml:space="preserve"> nuances when interpreting wider ranges. </w:t>
      </w:r>
      <w:r w:rsidR="00593721">
        <w:t>F</w:t>
      </w:r>
      <w:r w:rsidR="005E3C4A">
        <w:t xml:space="preserve">or C1 GHG medians, the lower bound </w:t>
      </w:r>
      <w:r w:rsidR="00B52859">
        <w:t>of the project-based jack</w:t>
      </w:r>
      <w:r w:rsidR="00143121">
        <w:t>-</w:t>
      </w:r>
      <w:r w:rsidR="00B52859">
        <w:t>knife values</w:t>
      </w:r>
      <w:r w:rsidR="005E3C4A">
        <w:t xml:space="preserve"> </w:t>
      </w:r>
      <w:r w:rsidR="00B52859">
        <w:t xml:space="preserve">occurs when removing the ENGAGE project. ENGAGE is the most </w:t>
      </w:r>
      <w:r w:rsidR="00A15515">
        <w:t>prevalent</w:t>
      </w:r>
      <w:r w:rsidR="00B52859">
        <w:t xml:space="preserve"> </w:t>
      </w:r>
      <w:r w:rsidR="00A15515">
        <w:t xml:space="preserve">C1 </w:t>
      </w:r>
      <w:r w:rsidR="00B52859">
        <w:t>project</w:t>
      </w:r>
      <w:r w:rsidR="0027413C">
        <w:t>,</w:t>
      </w:r>
      <w:r w:rsidR="00B52859">
        <w:t xml:space="preserve"> </w:t>
      </w:r>
      <w:r w:rsidR="0027413C">
        <w:t xml:space="preserve">with its share </w:t>
      </w:r>
      <w:r w:rsidR="00B52859">
        <w:t xml:space="preserve">reduced in the weighted ensemble (Fig 5b). In this instance, the </w:t>
      </w:r>
      <w:r w:rsidR="000A0DAF">
        <w:t>reduced lower bound</w:t>
      </w:r>
      <w:r w:rsidR="00B52859">
        <w:t xml:space="preserve"> value </w:t>
      </w:r>
      <w:r w:rsidR="008B2409">
        <w:t xml:space="preserve">(and </w:t>
      </w:r>
      <w:r w:rsidR="009966E4">
        <w:t xml:space="preserve">thus </w:t>
      </w:r>
      <w:r w:rsidR="008B2409">
        <w:t>wider</w:t>
      </w:r>
      <w:r w:rsidR="00B124F5">
        <w:t xml:space="preserve"> range)</w:t>
      </w:r>
      <w:r w:rsidR="00B52859">
        <w:t xml:space="preserve"> for the weighted jack</w:t>
      </w:r>
      <w:r w:rsidR="005F070D">
        <w:t>-</w:t>
      </w:r>
      <w:r w:rsidR="00B52859">
        <w:t xml:space="preserve">knife </w:t>
      </w:r>
      <w:r w:rsidR="000A0DAF">
        <w:t>median net-zero GHG year</w:t>
      </w:r>
      <w:r w:rsidR="00B52859">
        <w:t xml:space="preserve"> reflects </w:t>
      </w:r>
      <w:r w:rsidR="00D01F17">
        <w:t xml:space="preserve">higher </w:t>
      </w:r>
      <w:r w:rsidR="000A0DAF">
        <w:t xml:space="preserve">diversity </w:t>
      </w:r>
      <w:r w:rsidR="00B52859">
        <w:t>weight</w:t>
      </w:r>
      <w:r w:rsidR="00D01F17">
        <w:t>s</w:t>
      </w:r>
      <w:r w:rsidR="00B52859">
        <w:t xml:space="preserve"> of</w:t>
      </w:r>
      <w:r w:rsidR="00D01F17">
        <w:t xml:space="preserve"> scenarios from</w:t>
      </w:r>
      <w:r w:rsidR="00B52859">
        <w:t xml:space="preserve"> </w:t>
      </w:r>
      <w:r w:rsidR="009966E4">
        <w:t>less prevalent</w:t>
      </w:r>
      <w:r w:rsidR="00B52859">
        <w:t xml:space="preserve"> projects.  </w:t>
      </w:r>
    </w:p>
    <w:p w14:paraId="0F006A07" w14:textId="5AF2D4E0" w:rsidR="0059218F" w:rsidRDefault="005728F2" w:rsidP="00AD3599">
      <w:pPr>
        <w:rPr>
          <w:b/>
          <w:bCs/>
        </w:rPr>
      </w:pPr>
      <w:ins w:id="11" w:author="Beath, Hamish R" w:date="2026-01-05T10:31:00Z" w16du:dateUtc="2026-01-05T10:31:00Z">
        <w:r>
          <w:rPr>
            <w:b/>
            <w:bCs/>
            <w:noProof/>
          </w:rPr>
          <w:drawing>
            <wp:inline distT="0" distB="0" distL="0" distR="0" wp14:anchorId="30DD7D3A" wp14:editId="2467FA60">
              <wp:extent cx="5731510" cy="2702560"/>
              <wp:effectExtent l="0" t="0" r="0" b="2540"/>
              <wp:docPr id="509637410" name="Picture 4" descr="A diagram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637410" name="Picture 4" descr="A diagram of different colored lines&#10;&#10;AI-generated content may be incorrect."/>
                      <pic:cNvPicPr/>
                    </pic:nvPicPr>
                    <pic:blipFill>
                      <a:blip r:embed="rId13"/>
                      <a:stretch>
                        <a:fillRect/>
                      </a:stretch>
                    </pic:blipFill>
                    <pic:spPr>
                      <a:xfrm>
                        <a:off x="0" y="0"/>
                        <a:ext cx="5731510" cy="2702560"/>
                      </a:xfrm>
                      <a:prstGeom prst="rect">
                        <a:avLst/>
                      </a:prstGeom>
                    </pic:spPr>
                  </pic:pic>
                </a:graphicData>
              </a:graphic>
            </wp:inline>
          </w:drawing>
        </w:r>
      </w:ins>
      <w:del w:id="12" w:author="Beath, Hamish R" w:date="2026-01-05T10:31:00Z" w16du:dateUtc="2026-01-05T10:31:00Z">
        <w:r w:rsidR="00301CEB" w:rsidDel="005728F2">
          <w:rPr>
            <w:b/>
            <w:bCs/>
            <w:noProof/>
          </w:rPr>
          <w:drawing>
            <wp:inline distT="0" distB="0" distL="0" distR="0" wp14:anchorId="6EB364E9" wp14:editId="357FE76A">
              <wp:extent cx="5731510" cy="2702560"/>
              <wp:effectExtent l="0" t="0" r="0" b="2540"/>
              <wp:docPr id="1329185829" name="Picture 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185829" name="Picture 6" descr="A graph of different colored lines&#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731510" cy="2702560"/>
                      </a:xfrm>
                      <a:prstGeom prst="rect">
                        <a:avLst/>
                      </a:prstGeom>
                    </pic:spPr>
                  </pic:pic>
                </a:graphicData>
              </a:graphic>
            </wp:inline>
          </w:drawing>
        </w:r>
      </w:del>
    </w:p>
    <w:p w14:paraId="47B6959A" w14:textId="545860F6" w:rsidR="00F53FCB" w:rsidRPr="001851EA" w:rsidRDefault="00965654" w:rsidP="00AD3599">
      <w:r w:rsidRPr="001851EA">
        <w:rPr>
          <w:b/>
          <w:bCs/>
        </w:rPr>
        <w:t xml:space="preserve">Figure </w:t>
      </w:r>
      <w:r w:rsidR="008807A3" w:rsidRPr="001851EA">
        <w:rPr>
          <w:b/>
          <w:bCs/>
        </w:rPr>
        <w:t>4</w:t>
      </w:r>
      <w:r w:rsidRPr="001851EA">
        <w:rPr>
          <w:b/>
          <w:bCs/>
        </w:rPr>
        <w:t xml:space="preserve"> | </w:t>
      </w:r>
      <w:r w:rsidR="00EE5348" w:rsidRPr="001851EA">
        <w:rPr>
          <w:b/>
          <w:bCs/>
        </w:rPr>
        <w:t xml:space="preserve">Interplay </w:t>
      </w:r>
      <w:r w:rsidR="00D949C6" w:rsidRPr="001851EA">
        <w:rPr>
          <w:b/>
          <w:bCs/>
        </w:rPr>
        <w:t>between weighting of scenario ensembles and jack-knife resampling outcomes</w:t>
      </w:r>
      <w:r w:rsidRPr="001851EA">
        <w:rPr>
          <w:b/>
          <w:bCs/>
        </w:rPr>
        <w:t xml:space="preserve">. a. </w:t>
      </w:r>
      <w:r w:rsidRPr="001851EA">
        <w:t xml:space="preserve">Net zero </w:t>
      </w:r>
      <w:r w:rsidR="004F5A78">
        <w:t xml:space="preserve">GHG </w:t>
      </w:r>
      <w:r w:rsidRPr="001851EA">
        <w:t xml:space="preserve">years; </w:t>
      </w:r>
      <w:r w:rsidRPr="001851EA">
        <w:rPr>
          <w:b/>
          <w:bCs/>
        </w:rPr>
        <w:t>b.</w:t>
      </w:r>
      <w:r w:rsidRPr="001851EA">
        <w:t xml:space="preserve"> </w:t>
      </w:r>
      <w:r w:rsidR="004F5A78">
        <w:t xml:space="preserve"> </w:t>
      </w:r>
      <w:r w:rsidR="004F5A78" w:rsidRPr="001851EA">
        <w:t xml:space="preserve">Net zero </w:t>
      </w:r>
      <w:r w:rsidR="004F5A78">
        <w:t xml:space="preserve">GHG </w:t>
      </w:r>
      <w:r w:rsidR="004F5A78" w:rsidRPr="001851EA">
        <w:t>years CO</w:t>
      </w:r>
      <w:r w:rsidR="004F5A78" w:rsidRPr="001851EA">
        <w:rPr>
          <w:vertAlign w:val="subscript"/>
        </w:rPr>
        <w:t>2</w:t>
      </w:r>
      <w:r w:rsidR="00D949C6" w:rsidRPr="001851EA">
        <w:t xml:space="preserve">. Statistics are </w:t>
      </w:r>
      <w:r w:rsidR="000F2D4E" w:rsidRPr="001851EA">
        <w:t>documented in the figure legend</w:t>
      </w:r>
      <w:ins w:id="13" w:author="Beath, Hamish R" w:date="2026-01-05T10:54:00Z" w16du:dateUtc="2026-01-05T10:54:00Z">
        <w:r w:rsidR="00EC1884">
          <w:t>,</w:t>
        </w:r>
      </w:ins>
      <w:ins w:id="14" w:author="Beath, Hamish R" w:date="2026-01-05T10:53:00Z" w16du:dateUtc="2026-01-05T10:53:00Z">
        <w:r w:rsidR="00923AC3">
          <w:t xml:space="preserve"> </w:t>
        </w:r>
      </w:ins>
      <w:ins w:id="15" w:author="Beath, Hamish R" w:date="2026-01-05T10:54:00Z" w16du:dateUtc="2026-01-05T10:54:00Z">
        <w:r w:rsidR="00923AC3">
          <w:t xml:space="preserve">which should be used for interpreting both </w:t>
        </w:r>
        <w:r w:rsidR="00EC1884">
          <w:t>panels a and b</w:t>
        </w:r>
      </w:ins>
      <w:r w:rsidR="000F2D4E" w:rsidRPr="001851EA">
        <w:t xml:space="preserve">. For each </w:t>
      </w:r>
      <w:r w:rsidR="00491FCC" w:rsidRPr="001851EA">
        <w:t xml:space="preserve">statistic of the unweighted and the weighted ensemble, the jackknife </w:t>
      </w:r>
      <w:r w:rsidR="00D706AF" w:rsidRPr="001851EA">
        <w:t xml:space="preserve">resampling illustrates the potential variation in the estimators. </w:t>
      </w:r>
      <w:r w:rsidR="004117AF" w:rsidRPr="001851EA">
        <w:t xml:space="preserve">The jack-knife resampling based on </w:t>
      </w:r>
      <w:r w:rsidR="004F5A78">
        <w:t>m</w:t>
      </w:r>
      <w:r w:rsidR="004117AF" w:rsidRPr="001851EA">
        <w:t>odel</w:t>
      </w:r>
      <w:r w:rsidR="00944492" w:rsidRPr="001851EA">
        <w:t xml:space="preserve"> </w:t>
      </w:r>
      <w:r w:rsidR="004F5A78">
        <w:t>framework</w:t>
      </w:r>
      <w:r w:rsidR="004117AF" w:rsidRPr="001851EA">
        <w:t xml:space="preserve"> </w:t>
      </w:r>
      <w:r w:rsidR="009C723D" w:rsidRPr="001851EA">
        <w:t xml:space="preserve">iteratively excludes </w:t>
      </w:r>
      <w:r w:rsidR="00BB0E60" w:rsidRPr="001851EA">
        <w:t xml:space="preserve">each </w:t>
      </w:r>
      <w:r w:rsidR="00FC23AA" w:rsidRPr="001851EA">
        <w:t xml:space="preserve">respective </w:t>
      </w:r>
      <w:r w:rsidR="001C177D" w:rsidRPr="001851EA">
        <w:t xml:space="preserve">larger </w:t>
      </w:r>
      <w:r w:rsidR="00FC23AA" w:rsidRPr="001851EA">
        <w:t>model</w:t>
      </w:r>
      <w:r w:rsidR="001C177D" w:rsidRPr="001851EA">
        <w:t xml:space="preserve">ling framework group </w:t>
      </w:r>
      <w:r w:rsidR="00FC23AA" w:rsidRPr="001851EA">
        <w:t xml:space="preserve">as </w:t>
      </w:r>
      <w:r w:rsidR="00EC7DD1" w:rsidRPr="001851EA">
        <w:t xml:space="preserve">reported in the IPCC AR6 database. The resampling based on </w:t>
      </w:r>
      <w:r w:rsidR="004F5A78">
        <w:t>p</w:t>
      </w:r>
      <w:r w:rsidR="00EC7DD1" w:rsidRPr="001851EA">
        <w:t>roject iteratively excludes each respective contributing project or individual study. See</w:t>
      </w:r>
      <w:r w:rsidR="0064729C" w:rsidRPr="001851EA">
        <w:t xml:space="preserve"> Supplementary</w:t>
      </w:r>
      <w:r w:rsidR="00EC7DD1" w:rsidRPr="001851EA">
        <w:t xml:space="preserve"> Table</w:t>
      </w:r>
      <w:r w:rsidR="0064729C" w:rsidRPr="001851EA">
        <w:t xml:space="preserve">s S1 and S2 for </w:t>
      </w:r>
      <w:r w:rsidR="00A6739D" w:rsidRPr="001851EA">
        <w:t xml:space="preserve">a list. </w:t>
      </w:r>
      <w:r w:rsidR="00B527B4">
        <w:t>B</w:t>
      </w:r>
      <w:r w:rsidR="00B527B4" w:rsidRPr="00B527B4">
        <w:t xml:space="preserve">oth weighted and unweighted quantiles </w:t>
      </w:r>
      <w:r w:rsidR="00B527B4">
        <w:t>are</w:t>
      </w:r>
      <w:r w:rsidR="00B527B4" w:rsidRPr="00B527B4">
        <w:t xml:space="preserve"> computed using the same non-interpolating </w:t>
      </w:r>
      <w:r w:rsidR="00757361">
        <w:t>approach</w:t>
      </w:r>
      <w:r w:rsidR="00B527B4">
        <w:t xml:space="preserve"> </w:t>
      </w:r>
      <w:r w:rsidR="00B527B4" w:rsidRPr="00757361">
        <w:t>(see Methods).</w:t>
      </w:r>
      <w:ins w:id="16" w:author="Beath, Hamish R" w:date="2026-01-05T10:52:00Z" w16du:dateUtc="2026-01-05T10:52:00Z">
        <w:r w:rsidR="00CE3EEE">
          <w:t xml:space="preserve"> </w:t>
        </w:r>
      </w:ins>
    </w:p>
    <w:p w14:paraId="153A7524" w14:textId="2D6BA708" w:rsidR="0035469A" w:rsidRDefault="00C609D8" w:rsidP="004F5A78">
      <w:pPr>
        <w:pStyle w:val="Heading2"/>
        <w:keepNext/>
      </w:pPr>
      <w:r>
        <w:lastRenderedPageBreak/>
        <w:t>I</w:t>
      </w:r>
      <w:r w:rsidR="004F5A78">
        <w:t>mpact on</w:t>
      </w:r>
      <w:r w:rsidR="004C7BCA">
        <w:t xml:space="preserve"> model and project dominance</w:t>
      </w:r>
    </w:p>
    <w:p w14:paraId="3CBBBA3D" w14:textId="68440379" w:rsidR="00E16605" w:rsidRPr="001F37DF" w:rsidRDefault="00593721">
      <w:r>
        <w:t xml:space="preserve">Accepting that </w:t>
      </w:r>
      <w:r w:rsidR="0035469A">
        <w:t>scenario</w:t>
      </w:r>
      <w:r>
        <w:t xml:space="preserve"> similarity is </w:t>
      </w:r>
      <w:r w:rsidR="00B84F21">
        <w:t>due in part</w:t>
      </w:r>
      <w:r>
        <w:t xml:space="preserve"> to common</w:t>
      </w:r>
      <w:r w:rsidR="00B84F21">
        <w:t>ality of</w:t>
      </w:r>
      <w:r>
        <w:t xml:space="preserve"> model </w:t>
      </w:r>
      <w:r w:rsidR="0035469A">
        <w:t xml:space="preserve">or </w:t>
      </w:r>
      <w:r>
        <w:t xml:space="preserve">intercomparison study, </w:t>
      </w:r>
      <w:r w:rsidR="0035469A">
        <w:t xml:space="preserve">one would expect </w:t>
      </w:r>
      <w:r w:rsidR="00DE4A13">
        <w:t xml:space="preserve">weighting to even out </w:t>
      </w:r>
      <w:r w:rsidR="006529BD">
        <w:t>relative contributions</w:t>
      </w:r>
      <w:r w:rsidR="00501C7E">
        <w:t xml:space="preserve"> to summary statistics</w:t>
      </w:r>
      <w:r w:rsidR="0035469A">
        <w:t xml:space="preserve">. </w:t>
      </w:r>
      <w:r w:rsidR="00B12F06">
        <w:t>O</w:t>
      </w:r>
      <w:r w:rsidR="005F0E1E">
        <w:t xml:space="preserve">ur illustrative diversity weighting </w:t>
      </w:r>
      <w:r w:rsidR="00B12F06">
        <w:t xml:space="preserve">indeed </w:t>
      </w:r>
      <w:r w:rsidR="005F0E1E">
        <w:t>show</w:t>
      </w:r>
      <w:r w:rsidR="00A35366">
        <w:t>s</w:t>
      </w:r>
      <w:r w:rsidR="005F0E1E">
        <w:t xml:space="preserve"> </w:t>
      </w:r>
      <w:r w:rsidR="00307093">
        <w:t>small but</w:t>
      </w:r>
      <w:r w:rsidR="005F0E1E">
        <w:t xml:space="preserve"> </w:t>
      </w:r>
      <w:r w:rsidR="00BE03A3">
        <w:t>consistent</w:t>
      </w:r>
      <w:r w:rsidR="00307093">
        <w:t xml:space="preserve"> </w:t>
      </w:r>
      <w:r w:rsidR="00EB6433">
        <w:t>adjustments</w:t>
      </w:r>
      <w:r w:rsidR="00307093">
        <w:t xml:space="preserve"> in the </w:t>
      </w:r>
      <w:r w:rsidR="00EB6433">
        <w:t xml:space="preserve">relative contributions </w:t>
      </w:r>
      <w:r w:rsidR="00307093">
        <w:t>of projects and models (Figs 5b, d).</w:t>
      </w:r>
      <w:r w:rsidR="00714031">
        <w:t xml:space="preserve"> </w:t>
      </w:r>
      <w:r w:rsidR="005A577B">
        <w:t>We a</w:t>
      </w:r>
      <w:r w:rsidR="00307093">
        <w:t xml:space="preserve">pply the </w:t>
      </w:r>
      <w:r w:rsidR="00307093" w:rsidRPr="00307093">
        <w:t>Herfindahl-Hirschman Index (HHI)</w:t>
      </w:r>
      <w:r w:rsidR="00D5457E">
        <w:fldChar w:fldCharType="begin"/>
      </w:r>
      <w:r w:rsidR="007127F6">
        <w:instrText xml:space="preserve"> ADDIN ZOTERO_ITEM CSL_CITATION {"citationID":"a26isk30qp","properties":{"formattedCitation":"\\super 31\\nosupersub{}","plainCitation":"31","noteIndex":0},"citationItems":[{"id":21,"uris":["http://zotero.org/users/18111444/items/JCZH66VX"],"itemData":{"id":21,"type":"chapter","abstract":"By Gideon Rosenbluth; Measures of Concentration","container-title":"Business Concentration and Price Policy","note":"collection-title: NBER Chapters","page":"57-99","publisher":"National Bureau of Economic Research, Inc","source":"EconPapers","title":"Measures of Concentration","URL":"https://EconPapers.repec.org/RePEc:nbr:nberch:0953","author":[{"family":"Rosenbluth","given":"Gideon"}],"accessed":{"date-parts":[["2025",9,19]]},"issued":{"date-parts":[["1955"]]}}}],"schema":"https://github.com/citation-style-language/schema/raw/master/csl-citation.json"} </w:instrText>
      </w:r>
      <w:r w:rsidR="00D5457E">
        <w:fldChar w:fldCharType="separate"/>
      </w:r>
      <w:r w:rsidR="007127F6" w:rsidRPr="007127F6">
        <w:rPr>
          <w:rFonts w:ascii="Calibri" w:cs="Calibri"/>
          <w:szCs w:val="24"/>
          <w:vertAlign w:val="superscript"/>
        </w:rPr>
        <w:t>31</w:t>
      </w:r>
      <w:r w:rsidR="00D5457E">
        <w:fldChar w:fldCharType="end"/>
      </w:r>
      <w:r w:rsidR="00307093">
        <w:t>, a</w:t>
      </w:r>
      <w:r w:rsidR="001042A8">
        <w:t>n</w:t>
      </w:r>
      <w:r w:rsidR="00307093">
        <w:t xml:space="preserve"> indicator used for </w:t>
      </w:r>
      <w:r w:rsidR="003875DA">
        <w:t xml:space="preserve">measuring </w:t>
      </w:r>
      <w:r w:rsidR="00307093">
        <w:t>c</w:t>
      </w:r>
      <w:r w:rsidR="00C008AB">
        <w:t>oncentration of</w:t>
      </w:r>
      <w:r w:rsidR="00307093">
        <w:t xml:space="preserve"> </w:t>
      </w:r>
      <w:r w:rsidR="003875DA">
        <w:t>dataset</w:t>
      </w:r>
      <w:r w:rsidR="00C008AB">
        <w:t xml:space="preserve"> components</w:t>
      </w:r>
      <w:r w:rsidR="005A577B">
        <w:t>.</w:t>
      </w:r>
      <w:r w:rsidR="00307093">
        <w:t xml:space="preserve"> </w:t>
      </w:r>
      <w:r w:rsidR="005A577B">
        <w:t xml:space="preserve">A lower HHI in the diversity weighted </w:t>
      </w:r>
      <w:r w:rsidR="00196C49">
        <w:t>summary statistics</w:t>
      </w:r>
      <w:r w:rsidR="005A577B">
        <w:t xml:space="preserve"> </w:t>
      </w:r>
      <w:r w:rsidR="00196C49">
        <w:t xml:space="preserve">than in the unweighted ones </w:t>
      </w:r>
      <w:r w:rsidR="005A577B">
        <w:t xml:space="preserve">means less dominance of large components (see Methods). </w:t>
      </w:r>
      <w:r w:rsidR="00257664" w:rsidRPr="00985478">
        <w:t>F</w:t>
      </w:r>
      <w:r w:rsidR="00257664">
        <w:t xml:space="preserve">or model framework and model type, </w:t>
      </w:r>
      <w:r w:rsidR="00D760E3">
        <w:t>when compared to the unweighted ensemble,</w:t>
      </w:r>
      <w:r w:rsidR="00966C38">
        <w:t xml:space="preserve"> in the weighted ensemble</w:t>
      </w:r>
      <w:r w:rsidR="00D760E3">
        <w:t xml:space="preserve"> </w:t>
      </w:r>
      <w:r w:rsidR="00257664">
        <w:t xml:space="preserve">there is an 8-9% </w:t>
      </w:r>
      <w:r w:rsidR="007651D1">
        <w:t xml:space="preserve">reduction in </w:t>
      </w:r>
      <w:r w:rsidR="00AA1480">
        <w:t>HHI in</w:t>
      </w:r>
      <w:r w:rsidR="00CF5D54">
        <w:t xml:space="preserve"> C1 and C2</w:t>
      </w:r>
      <w:r w:rsidR="00AA1480">
        <w:t xml:space="preserve"> categories</w:t>
      </w:r>
      <w:r w:rsidR="00CF5D54">
        <w:t>, and for project, an 11%</w:t>
      </w:r>
      <w:r w:rsidR="003A5E8E">
        <w:t xml:space="preserve"> </w:t>
      </w:r>
      <w:r w:rsidR="007651D1">
        <w:t xml:space="preserve">reduction in the </w:t>
      </w:r>
      <w:r w:rsidR="003A5E8E">
        <w:t>HHI</w:t>
      </w:r>
      <w:r w:rsidR="00CF5D54">
        <w:t xml:space="preserve"> for C1, and a 6% </w:t>
      </w:r>
      <w:r w:rsidR="007651D1">
        <w:t>reduction</w:t>
      </w:r>
      <w:r w:rsidR="00CF5D54">
        <w:t xml:space="preserve"> for C2</w:t>
      </w:r>
      <w:r w:rsidR="00966C38">
        <w:t xml:space="preserve"> (</w:t>
      </w:r>
      <w:r w:rsidR="00966C38" w:rsidRPr="00985478">
        <w:t>Supplementary Figure</w:t>
      </w:r>
      <w:r w:rsidR="00966C38" w:rsidRPr="002D7319">
        <w:t xml:space="preserve"> 11</w:t>
      </w:r>
      <w:r w:rsidR="00966C38" w:rsidRPr="00985478">
        <w:t>)</w:t>
      </w:r>
      <w:r w:rsidR="00CF5D54">
        <w:t>.</w:t>
      </w:r>
      <w:r w:rsidR="00E16605">
        <w:t xml:space="preserve"> </w:t>
      </w:r>
      <w:r w:rsidR="00347A0B" w:rsidRPr="00347A0B">
        <w:t xml:space="preserve">Sensitivity tests show these general trends are robust to </w:t>
      </w:r>
      <w:r w:rsidR="00B646D2">
        <w:t xml:space="preserve">a range of </w:t>
      </w:r>
      <w:r w:rsidR="00347A0B" w:rsidRPr="00347A0B">
        <w:t>alternative inputs to the diversity weighting scheme (see Supplementary Results 4).</w:t>
      </w:r>
      <w:r w:rsidR="00E7175E">
        <w:t xml:space="preserve"> </w:t>
      </w:r>
      <w:r w:rsidR="004E03F2">
        <w:t>Although a</w:t>
      </w:r>
      <w:r w:rsidR="003E42D0">
        <w:t xml:space="preserve"> reduced HHI equals a more balanced ensemble, </w:t>
      </w:r>
      <w:r w:rsidR="009D6963" w:rsidRPr="009D6963">
        <w:t>this does not mean that the result i</w:t>
      </w:r>
      <w:r w:rsidR="009D6963">
        <w:t>s guaranteed</w:t>
      </w:r>
      <w:r w:rsidR="0027705E">
        <w:t xml:space="preserve"> to be</w:t>
      </w:r>
      <w:r w:rsidR="009D6963" w:rsidRPr="009D6963">
        <w:t xml:space="preserve"> unbiased, as </w:t>
      </w:r>
      <w:r w:rsidR="009D6963">
        <w:t xml:space="preserve">weighting does not resolve </w:t>
      </w:r>
      <w:r w:rsidR="009D6963" w:rsidRPr="009D6963">
        <w:t>gaps in coverage</w:t>
      </w:r>
      <w:r w:rsidR="001F37DF">
        <w:t>.</w:t>
      </w:r>
    </w:p>
    <w:p w14:paraId="35022FD4" w14:textId="4C1BEB2C" w:rsidR="003E4D17" w:rsidRDefault="00031EEB" w:rsidP="00434EE9">
      <w:r>
        <w:t>Focussing on the impact on</w:t>
      </w:r>
      <w:r w:rsidR="00CF5D54">
        <w:t xml:space="preserve"> specific scenarios, </w:t>
      </w:r>
      <w:r w:rsidR="00F40238">
        <w:t xml:space="preserve">the </w:t>
      </w:r>
      <w:r w:rsidR="00CF193C">
        <w:t>prevalence</w:t>
      </w:r>
      <w:r w:rsidR="00F40238">
        <w:t xml:space="preserve"> of models and projects </w:t>
      </w:r>
      <w:r w:rsidR="00281332">
        <w:t>can explain</w:t>
      </w:r>
      <w:r w:rsidR="00F40238">
        <w:t xml:space="preserve"> which scenarios achieve high or low weights. </w:t>
      </w:r>
      <w:r w:rsidR="00151689">
        <w:t>T</w:t>
      </w:r>
      <w:r w:rsidR="00434EE9">
        <w:t xml:space="preserve">he </w:t>
      </w:r>
      <w:r w:rsidR="00151689">
        <w:t>top-</w:t>
      </w:r>
      <w:r w:rsidR="00434EE9">
        <w:t xml:space="preserve">10 diversity weighted scenarios for both C1 and C2 originate from a model framework and/or project with low </w:t>
      </w:r>
      <w:r w:rsidR="00CF193C">
        <w:t>prevalence</w:t>
      </w:r>
      <w:r w:rsidR="001A0BF2">
        <w:t xml:space="preserve"> (Figs 5a&amp;c)</w:t>
      </w:r>
      <w:r w:rsidR="00434EE9">
        <w:t xml:space="preserve">. Likewise, the </w:t>
      </w:r>
      <w:r w:rsidR="00245A20">
        <w:t>bottom-</w:t>
      </w:r>
      <w:r w:rsidR="00434EE9">
        <w:t>10 scenarios</w:t>
      </w:r>
      <w:r w:rsidR="00245A20">
        <w:t xml:space="preserve"> </w:t>
      </w:r>
      <w:r w:rsidR="00434EE9">
        <w:t>originat</w:t>
      </w:r>
      <w:r w:rsidR="00245A20">
        <w:t>e</w:t>
      </w:r>
      <w:r w:rsidR="00434EE9">
        <w:t xml:space="preserve"> from</w:t>
      </w:r>
      <w:r w:rsidR="001A0BF2">
        <w:t xml:space="preserve"> either</w:t>
      </w:r>
      <w:r w:rsidR="00434EE9">
        <w:t xml:space="preserve"> a project </w:t>
      </w:r>
      <w:r w:rsidR="00245A20">
        <w:t>or</w:t>
      </w:r>
      <w:r w:rsidR="00434EE9">
        <w:t xml:space="preserve"> model with high </w:t>
      </w:r>
      <w:r w:rsidR="00CF193C">
        <w:t>prevalence</w:t>
      </w:r>
      <w:r w:rsidR="001A0BF2">
        <w:t>, or in many instances both. The bottom five scenarios</w:t>
      </w:r>
      <w:r w:rsidR="00572E7E">
        <w:t xml:space="preserve"> (Fig. 5c)</w:t>
      </w:r>
      <w:r w:rsidR="001A0BF2">
        <w:t xml:space="preserve"> for C2 originate from MESSAGE</w:t>
      </w:r>
      <w:r w:rsidR="00572E7E">
        <w:t xml:space="preserve"> (second most prevalent model for C2)</w:t>
      </w:r>
      <w:r w:rsidR="001A0BF2">
        <w:t xml:space="preserve"> </w:t>
      </w:r>
      <w:r w:rsidR="00572E7E">
        <w:t xml:space="preserve">and are variants with 50 </w:t>
      </w:r>
      <w:r w:rsidR="00F40238">
        <w:t>Gt CO</w:t>
      </w:r>
      <w:r w:rsidR="00F40238" w:rsidRPr="00310B99">
        <w:rPr>
          <w:vertAlign w:val="subscript"/>
        </w:rPr>
        <w:t>2</w:t>
      </w:r>
      <w:r w:rsidR="00572E7E">
        <w:t xml:space="preserve"> differences (400-650) in </w:t>
      </w:r>
      <w:r w:rsidR="008E40F2">
        <w:t xml:space="preserve">full-century </w:t>
      </w:r>
      <w:r w:rsidR="00572E7E">
        <w:t>carbon budgets</w:t>
      </w:r>
      <w:r w:rsidR="00695E0D">
        <w:t xml:space="preserve"> (Fig. 5)</w:t>
      </w:r>
      <w:r w:rsidR="00572E7E">
        <w:t>. In our C2</w:t>
      </w:r>
      <w:r w:rsidR="008C202B">
        <w:t xml:space="preserve"> </w:t>
      </w:r>
      <w:r w:rsidR="00572E7E">
        <w:t>top 10, there are three scenarios which are also carbon budget variants; however, these come from the AIM model framework (3</w:t>
      </w:r>
      <w:r w:rsidR="00572E7E" w:rsidRPr="00310B99">
        <w:rPr>
          <w:vertAlign w:val="superscript"/>
        </w:rPr>
        <w:t>rd</w:t>
      </w:r>
      <w:r w:rsidR="00572E7E">
        <w:t xml:space="preserve"> least prevalent) and have wider carbon budget differences (100Gt</w:t>
      </w:r>
      <w:r w:rsidR="00F40238">
        <w:t xml:space="preserve"> CO</w:t>
      </w:r>
      <w:r w:rsidR="00F40238" w:rsidRPr="00AD54E2">
        <w:rPr>
          <w:vertAlign w:val="subscript"/>
        </w:rPr>
        <w:t>2</w:t>
      </w:r>
      <w:r w:rsidR="00572E7E">
        <w:t xml:space="preserve">). </w:t>
      </w:r>
      <w:r w:rsidR="009A3CB4">
        <w:t xml:space="preserve"> </w:t>
      </w:r>
    </w:p>
    <w:p w14:paraId="2C8CFE70" w14:textId="54E48473" w:rsidR="003E4D17" w:rsidRPr="003E4D17" w:rsidRDefault="00EB385B" w:rsidP="00310B99">
      <w:r>
        <w:rPr>
          <w:noProof/>
          <w:sz w:val="16"/>
          <w:szCs w:val="16"/>
        </w:rPr>
        <w:lastRenderedPageBreak/>
        <w:drawing>
          <wp:inline distT="0" distB="0" distL="0" distR="0" wp14:anchorId="2E90C77B" wp14:editId="27047DF5">
            <wp:extent cx="5557962" cy="6863292"/>
            <wp:effectExtent l="0" t="0" r="5080" b="0"/>
            <wp:docPr id="370732276"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2276" name="Picture 1" descr="A screenshot of a diagram&#10;&#10;AI-generated content may be incorrect."/>
                    <pic:cNvPicPr/>
                  </pic:nvPicPr>
                  <pic:blipFill rotWithShape="1">
                    <a:blip r:embed="rId15"/>
                    <a:srcRect l="2914" r="2611"/>
                    <a:stretch>
                      <a:fillRect/>
                    </a:stretch>
                  </pic:blipFill>
                  <pic:spPr bwMode="auto">
                    <a:xfrm>
                      <a:off x="0" y="0"/>
                      <a:ext cx="5567950" cy="6875626"/>
                    </a:xfrm>
                    <a:prstGeom prst="rect">
                      <a:avLst/>
                    </a:prstGeom>
                    <a:ln>
                      <a:noFill/>
                    </a:ln>
                    <a:extLst>
                      <a:ext uri="{53640926-AAD7-44D8-BBD7-CCE9431645EC}">
                        <a14:shadowObscured xmlns:a14="http://schemas.microsoft.com/office/drawing/2010/main"/>
                      </a:ext>
                    </a:extLst>
                  </pic:spPr>
                </pic:pic>
              </a:graphicData>
            </a:graphic>
          </wp:inline>
        </w:drawing>
      </w:r>
    </w:p>
    <w:p w14:paraId="4C330D70" w14:textId="31F9BBF3" w:rsidR="004C7CED" w:rsidRPr="00D27322" w:rsidRDefault="00A61DB9" w:rsidP="00A61DB9">
      <w:r w:rsidRPr="001851EA">
        <w:rPr>
          <w:b/>
          <w:bCs/>
        </w:rPr>
        <w:t xml:space="preserve">Figure </w:t>
      </w:r>
      <w:r>
        <w:rPr>
          <w:b/>
          <w:bCs/>
        </w:rPr>
        <w:t>5</w:t>
      </w:r>
      <w:r w:rsidRPr="001851EA">
        <w:rPr>
          <w:b/>
          <w:bCs/>
        </w:rPr>
        <w:t xml:space="preserve"> | </w:t>
      </w:r>
      <w:r w:rsidR="004C7CED">
        <w:rPr>
          <w:b/>
          <w:bCs/>
        </w:rPr>
        <w:t>Insights into how scenarios diversity weighted according to model frameworks and projects</w:t>
      </w:r>
      <w:r w:rsidRPr="001851EA">
        <w:rPr>
          <w:b/>
          <w:bCs/>
        </w:rPr>
        <w:t xml:space="preserve">. a. </w:t>
      </w:r>
      <w:r w:rsidR="00D27322" w:rsidRPr="00310B99">
        <w:t>connected</w:t>
      </w:r>
      <w:r w:rsidR="00D27322">
        <w:rPr>
          <w:b/>
          <w:bCs/>
        </w:rPr>
        <w:t xml:space="preserve"> </w:t>
      </w:r>
      <w:r w:rsidR="004C7CED">
        <w:t xml:space="preserve">rank plot showing C1 scenarios grouped by model (left ranking), diversity weight (central ranking) and project (right ranking). </w:t>
      </w:r>
      <w:r w:rsidRPr="001851EA">
        <w:t xml:space="preserve"> </w:t>
      </w:r>
      <w:r w:rsidR="004C7CED">
        <w:rPr>
          <w:b/>
          <w:bCs/>
        </w:rPr>
        <w:t xml:space="preserve">b </w:t>
      </w:r>
      <w:r w:rsidR="004C7CED">
        <w:t xml:space="preserve">the unweighted and weighted proportions of each project, model type and model framework for C1 scenarios; </w:t>
      </w:r>
      <w:r w:rsidR="004C7CED" w:rsidRPr="00310B99">
        <w:rPr>
          <w:b/>
          <w:bCs/>
        </w:rPr>
        <w:t>c</w:t>
      </w:r>
      <w:r w:rsidR="004C7CED">
        <w:rPr>
          <w:b/>
          <w:bCs/>
        </w:rPr>
        <w:t xml:space="preserve">, </w:t>
      </w:r>
      <w:r w:rsidR="004C7CED">
        <w:t xml:space="preserve">equivalent </w:t>
      </w:r>
      <w:r w:rsidR="00D27322">
        <w:t xml:space="preserve">connected </w:t>
      </w:r>
      <w:r w:rsidR="004C7CED">
        <w:t>rank plot</w:t>
      </w:r>
      <w:r w:rsidR="00D27322">
        <w:t xml:space="preserve"> from panel </w:t>
      </w:r>
      <w:r w:rsidR="00D27322" w:rsidRPr="00310B99">
        <w:rPr>
          <w:b/>
          <w:bCs/>
        </w:rPr>
        <w:t>a</w:t>
      </w:r>
      <w:r w:rsidR="00D27322">
        <w:t>,</w:t>
      </w:r>
      <w:r w:rsidR="004C7CED">
        <w:t xml:space="preserve"> but for C2 scenarios; </w:t>
      </w:r>
      <w:r w:rsidR="004C7CED" w:rsidRPr="00310B99">
        <w:t xml:space="preserve">d, </w:t>
      </w:r>
      <w:r w:rsidR="00D27322" w:rsidRPr="00310B99">
        <w:t>stacked bars showing</w:t>
      </w:r>
      <w:r w:rsidR="00D27322">
        <w:rPr>
          <w:b/>
          <w:bCs/>
        </w:rPr>
        <w:t xml:space="preserve"> </w:t>
      </w:r>
      <w:r w:rsidR="004C7CED">
        <w:t>the unweighted and weighted proportions of each project, model type and model framework for C2 scenarios. For the rank plots (</w:t>
      </w:r>
      <w:r w:rsidR="00D27322">
        <w:t xml:space="preserve">panels </w:t>
      </w:r>
      <w:r w:rsidR="004C7CED" w:rsidRPr="00310B99">
        <w:rPr>
          <w:b/>
          <w:bCs/>
        </w:rPr>
        <w:t>a</w:t>
      </w:r>
      <w:r w:rsidR="004C7CED">
        <w:t xml:space="preserve"> &amp; </w:t>
      </w:r>
      <w:r w:rsidR="004C7CED" w:rsidRPr="00310B99">
        <w:rPr>
          <w:b/>
          <w:bCs/>
        </w:rPr>
        <w:t>c</w:t>
      </w:r>
      <w:r w:rsidR="004C7CED">
        <w:t xml:space="preserve">), </w:t>
      </w:r>
      <w:r w:rsidR="00D27322">
        <w:t xml:space="preserve">in the left and right ranks, scenarios are grouped with the largest model/project at the bottom. Thicker more visible connection lines are shown the for scenarios in the highest or lowest 10 scenarios by diversity weighting. For the stacked bars (panels </w:t>
      </w:r>
      <w:r w:rsidR="00D27322" w:rsidRPr="00310B99">
        <w:rPr>
          <w:b/>
          <w:bCs/>
        </w:rPr>
        <w:t>b</w:t>
      </w:r>
      <w:r w:rsidR="00D27322">
        <w:t xml:space="preserve"> and </w:t>
      </w:r>
      <w:r w:rsidR="00D27322" w:rsidRPr="00310B99">
        <w:rPr>
          <w:b/>
          <w:bCs/>
        </w:rPr>
        <w:t>d</w:t>
      </w:r>
      <w:r w:rsidR="00D27322">
        <w:rPr>
          <w:b/>
          <w:bCs/>
        </w:rPr>
        <w:t xml:space="preserve">) </w:t>
      </w:r>
      <w:r w:rsidR="00D27322">
        <w:t xml:space="preserve">the lighter shaded bars are unweighted, and the darker shaded </w:t>
      </w:r>
      <w:r w:rsidR="00AA1AB2">
        <w:t xml:space="preserve">bars are diversity weighted. </w:t>
      </w:r>
      <w:r w:rsidR="000A0DAF">
        <w:t xml:space="preserve">Only the 8 largest shares shown, with other grouped together as  “Other”, as visible on the key. </w:t>
      </w:r>
    </w:p>
    <w:p w14:paraId="4232C248" w14:textId="77777777" w:rsidR="008A200E" w:rsidRDefault="008A200E" w:rsidP="00762351">
      <w:pPr>
        <w:pStyle w:val="Heading2"/>
        <w:keepNext/>
      </w:pPr>
    </w:p>
    <w:p w14:paraId="47B6959B" w14:textId="3BC5088C" w:rsidR="006B2BF7" w:rsidRPr="001851EA" w:rsidRDefault="00DB0E6C" w:rsidP="00762351">
      <w:pPr>
        <w:pStyle w:val="Heading2"/>
        <w:keepNext/>
      </w:pPr>
      <w:r>
        <w:t xml:space="preserve">Reweighting </w:t>
      </w:r>
      <w:r w:rsidR="00CF22E9">
        <w:t xml:space="preserve">for </w:t>
      </w:r>
      <w:r w:rsidR="00965654" w:rsidRPr="001851EA">
        <w:t>improved scenario assessment</w:t>
      </w:r>
    </w:p>
    <w:p w14:paraId="4C6741B9" w14:textId="38186507" w:rsidR="000D101F" w:rsidRDefault="00965654" w:rsidP="00651921">
      <w:r w:rsidRPr="001851EA">
        <w:t xml:space="preserve">This </w:t>
      </w:r>
      <w:r w:rsidR="00435D23" w:rsidRPr="001851EA">
        <w:t xml:space="preserve">weighting framework </w:t>
      </w:r>
      <w:r w:rsidR="008D1FE4">
        <w:t>presented here is</w:t>
      </w:r>
      <w:r w:rsidR="00A03A8D">
        <w:t xml:space="preserve"> designed to be simple and transparent</w:t>
      </w:r>
      <w:r w:rsidR="001A5E17">
        <w:t>. Whilst</w:t>
      </w:r>
      <w:r w:rsidR="00B654F6">
        <w:t xml:space="preserve"> </w:t>
      </w:r>
      <w:r w:rsidR="00D47751">
        <w:t>our</w:t>
      </w:r>
      <w:r w:rsidR="00A03A8D">
        <w:t xml:space="preserve"> illustrative </w:t>
      </w:r>
      <w:r w:rsidR="00F317A0">
        <w:t>application</w:t>
      </w:r>
      <w:r w:rsidR="001A5E17">
        <w:t xml:space="preserve"> to</w:t>
      </w:r>
      <w:r w:rsidR="00A03A8D">
        <w:t xml:space="preserve"> </w:t>
      </w:r>
      <w:r w:rsidR="00052187">
        <w:t>AR6 scenarios</w:t>
      </w:r>
      <w:r w:rsidR="00F317A0">
        <w:t xml:space="preserve"> is</w:t>
      </w:r>
      <w:r w:rsidR="0013018B">
        <w:t xml:space="preserve"> by no means </w:t>
      </w:r>
      <w:r w:rsidR="000D67D5">
        <w:t>exclusive</w:t>
      </w:r>
      <w:r w:rsidR="00B654F6">
        <w:t xml:space="preserve">, </w:t>
      </w:r>
      <w:r w:rsidR="00F317A0">
        <w:t>it</w:t>
      </w:r>
      <w:r w:rsidR="0013018B">
        <w:t xml:space="preserve"> </w:t>
      </w:r>
      <w:r w:rsidR="00B46A10">
        <w:t>does</w:t>
      </w:r>
      <w:r w:rsidR="0013018B">
        <w:t xml:space="preserve"> indicate</w:t>
      </w:r>
      <w:r w:rsidR="00B654F6">
        <w:t xml:space="preserve"> that reweighting for diversity may lead to a strengthening of certain climate action milestones</w:t>
      </w:r>
      <w:r w:rsidR="00D641EC">
        <w:t>.</w:t>
      </w:r>
      <w:r w:rsidR="005B07B2">
        <w:t xml:space="preserve"> </w:t>
      </w:r>
      <w:r w:rsidR="00052187">
        <w:t>Additionally,</w:t>
      </w:r>
      <w:r w:rsidR="005B07B2">
        <w:t xml:space="preserve"> sensitivity analysis indicates that some changes</w:t>
      </w:r>
      <w:r w:rsidR="003C571A">
        <w:t>,</w:t>
      </w:r>
      <w:r w:rsidR="005B07B2">
        <w:t xml:space="preserve"> </w:t>
      </w:r>
      <w:r w:rsidR="003C571A">
        <w:t>such as</w:t>
      </w:r>
      <w:r w:rsidR="005B07B2">
        <w:t xml:space="preserve"> earlier net zero GHG years for C1 scenarios</w:t>
      </w:r>
      <w:r w:rsidR="003C571A">
        <w:t>,</w:t>
      </w:r>
      <w:r w:rsidR="005B07B2">
        <w:t xml:space="preserve"> are maintained across a range of diversity weighting inputs.</w:t>
      </w:r>
      <w:r w:rsidR="00B654F6">
        <w:t xml:space="preserve"> </w:t>
      </w:r>
      <w:r w:rsidR="000D101F">
        <w:t>Th</w:t>
      </w:r>
      <w:r w:rsidR="00981F18">
        <w:t>e</w:t>
      </w:r>
      <w:r w:rsidR="000D101F">
        <w:t xml:space="preserve"> diversity weighting procedure</w:t>
      </w:r>
      <w:r w:rsidR="00981F18">
        <w:t xml:space="preserve"> </w:t>
      </w:r>
      <w:r w:rsidR="000D101F">
        <w:t>reduce</w:t>
      </w:r>
      <w:r w:rsidR="0013018B">
        <w:t>s</w:t>
      </w:r>
      <w:r w:rsidR="000D101F">
        <w:t xml:space="preserve"> the dominance of </w:t>
      </w:r>
      <w:r w:rsidR="00CC5D32">
        <w:t>prevalent</w:t>
      </w:r>
      <w:r w:rsidR="000D101F">
        <w:t xml:space="preserve"> models and intercomparison studies</w:t>
      </w:r>
      <w:r w:rsidR="00981F18">
        <w:t>; with this finding being robust to a range of sensitivities</w:t>
      </w:r>
      <w:r w:rsidR="00D641EC">
        <w:t xml:space="preserve"> (Supplementary Results 4).</w:t>
      </w:r>
    </w:p>
    <w:p w14:paraId="47B6959D" w14:textId="5DD538F5" w:rsidR="00B26AEA" w:rsidRDefault="00965654" w:rsidP="00B26AEA">
      <w:r w:rsidRPr="001851EA">
        <w:t xml:space="preserve">The framework could be applied to explore further dimensions. </w:t>
      </w:r>
      <w:r w:rsidR="005C113A" w:rsidRPr="001851EA">
        <w:t>S</w:t>
      </w:r>
      <w:r w:rsidRPr="001851EA">
        <w:t>cenario</w:t>
      </w:r>
      <w:r w:rsidR="005C113A" w:rsidRPr="001851EA">
        <w:t xml:space="preserve"> quality or</w:t>
      </w:r>
      <w:r w:rsidRPr="001851EA">
        <w:t xml:space="preserve"> </w:t>
      </w:r>
      <w:r w:rsidR="00BE4C55" w:rsidRPr="001851EA">
        <w:t xml:space="preserve">relevance weighting could be used to </w:t>
      </w:r>
      <w:r w:rsidR="00CA18BF" w:rsidRPr="001851EA">
        <w:t>integrate</w:t>
      </w:r>
      <w:r w:rsidR="00BE4C55" w:rsidRPr="001851EA">
        <w:t xml:space="preserve"> questions around sustainable development within pathway</w:t>
      </w:r>
      <w:r w:rsidR="005C113A" w:rsidRPr="001851EA">
        <w:t xml:space="preserve"> assessments, for example,</w:t>
      </w:r>
      <w:r w:rsidR="00BE4C55" w:rsidRPr="001851EA">
        <w:t xml:space="preserve"> with limits for biomass </w:t>
      </w:r>
      <w:r w:rsidR="004A0DEC" w:rsidRPr="001851EA">
        <w:t xml:space="preserve">or carbon-dioxide removal as part of </w:t>
      </w:r>
      <w:r w:rsidR="00BE4C55" w:rsidRPr="001851EA">
        <w:t>the broader United Nations Sustainable Development Agenda</w:t>
      </w:r>
      <w:r w:rsidR="00BE4C55" w:rsidRPr="001851EA">
        <w:fldChar w:fldCharType="begin"/>
      </w:r>
      <w:r w:rsidR="00372D27">
        <w:instrText xml:space="preserve"> ADDIN ZOTERO_ITEM CSL_CITATION {"citationID":"tJaDYMuQ","properties":{"formattedCitation":"\\super 5,32,33\\nosupersub{}","plainCitation":"5,32,33","noteIndex":0},"citationItems":[{"id":"akMpUoZw/puRJF7Uc","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akMpUoZw/Y6RewYL4","uris":["http://zotero.org/users/7044370/items/55CI8MU7"],"itemData":{"id":6139,"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Sustainable Development, Poverty Eradication and Reducing Inequalities","URL":"http://www.ipcc.ch/report/sr15/","author":[{"family":"Roy","given":"J."},{"family":"Tschakert","given":"P."},{"family":"Waisman","given":"H."},{"family":"Halim","given":"S. Abdul"},{"family":"Antwi-Agyei","given":"P."},{"family":"Dasgupta","given":"P."},{"family":"Hayward","given":"B."},{"family":"Kanninen","given":"M."},{"family":"Liverman","given":"D."},{"family":"Okereke","given":"C."},{"family":"Pinho","given":"P.F."},{"family":"Riahi","given":"K."},{"family":"Rodriguez","given":"A.G. Suarez"}],"editor":[{"family":"Krakovska","given":"Svitlana"},{"family":"Madruga","given":"Ramon Pichs"},{"family":"Sanchez","given":"Roberto"}],"issued":{"date-parts":[["2018"]]}}},{"id":"akMpUoZw/CIUCEJHh","uris":["http://zotero.org/users/7044370/items/55XGMGJG"],"itemData":{"id":18895,"type":"article-journal","container-title":"Science","DOI":"10.1126/science.adj6171","issue":"6682","note":"publisher: American Association for the Advancement of Science","page":"484-486","source":"science.org (Atypon)","title":"Sustainability limits needed for CO2 removal","volume":"383","author":[{"family":"Deprez","given":"Alexandra"},{"family":"Leadley","given":"Paul"},{"family":"Dooley","given":"Kate"},{"family":"Williamson","given":"Phil"},{"family":"Cramer","given":"Wolfgang"},{"family":"Gattuso","given":"Jean-Pierre"},{"family":"Rankovic","given":"Aleksandar"},{"family":"Carlson","given":"Eliot L."},{"family":"Creutzig","given":"Felix"}],"issued":{"date-parts":[["2024",2,2]]}}}],"schema":"https://github.com/citation-style-language/schema/raw/master/csl-citation.json"} </w:instrText>
      </w:r>
      <w:r w:rsidR="00BE4C55" w:rsidRPr="001851EA">
        <w:fldChar w:fldCharType="separate"/>
      </w:r>
      <w:r w:rsidR="007127F6" w:rsidRPr="007127F6">
        <w:rPr>
          <w:rFonts w:ascii="Calibri" w:hAnsi="Calibri" w:cs="Calibri"/>
          <w:szCs w:val="24"/>
          <w:vertAlign w:val="superscript"/>
        </w:rPr>
        <w:t>5,32,33</w:t>
      </w:r>
      <w:r w:rsidR="00BE4C55" w:rsidRPr="001851EA">
        <w:fldChar w:fldCharType="end"/>
      </w:r>
      <w:r w:rsidR="004A0DEC" w:rsidRPr="001851EA">
        <w:t xml:space="preserve">. </w:t>
      </w:r>
      <w:r w:rsidR="0079003E">
        <w:t>Alternatively, it</w:t>
      </w:r>
      <w:r w:rsidR="004A0DEC" w:rsidRPr="001851EA">
        <w:t xml:space="preserve"> </w:t>
      </w:r>
      <w:r w:rsidR="00BE4C55" w:rsidRPr="001851EA">
        <w:t>could</w:t>
      </w:r>
      <w:r w:rsidR="004A0DEC" w:rsidRPr="001851EA">
        <w:t xml:space="preserve"> be used to </w:t>
      </w:r>
      <w:r w:rsidR="008743C7">
        <w:t xml:space="preserve">consider </w:t>
      </w:r>
      <w:r w:rsidR="00BE4C55" w:rsidRPr="001851EA">
        <w:t xml:space="preserve">questions </w:t>
      </w:r>
      <w:r w:rsidR="008743C7">
        <w:t>regarding</w:t>
      </w:r>
      <w:r w:rsidR="00BE4C55" w:rsidRPr="001851EA">
        <w:t xml:space="preserve"> </w:t>
      </w:r>
      <w:r w:rsidR="004A0DEC" w:rsidRPr="001851EA">
        <w:t xml:space="preserve">feasibility of scenario pathways </w:t>
      </w:r>
      <w:r w:rsidR="00BE4C55" w:rsidRPr="001851EA">
        <w:t>across multiple dimensions</w:t>
      </w:r>
      <w:r w:rsidR="00BE4C55" w:rsidRPr="001851EA">
        <w:fldChar w:fldCharType="begin"/>
      </w:r>
      <w:r w:rsidR="00372D27">
        <w:instrText xml:space="preserve"> ADDIN ZOTERO_ITEM CSL_CITATION {"citationID":"y0ptC85C","properties":{"formattedCitation":"\\super 16,34\\nosupersub{}","plainCitation":"16,34","noteIndex":0},"citationItems":[{"id":"akMpUoZw/ZBBppBpI","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akMpUoZw/yKww8eld","uris":["http://zotero.org/users/7044370/items/6EG4KESG"],"itemData":{"id":9307,"type":"article-journal","abstract":"Climate science provides strong evidence of the necessity of limiting global warming to 1.5 °C, in line with the Paris Climate Agreement. The IPCC 1.5 °C special report (SR1.5) presents 414 emissions scenarios modelled for the report, of which around 50 are classified as ‘1.5 °C scenarios’, with no or low temperature overshoot. These emission scenarios differ in their reliance on individual mitigation levers, including reduction of global energy demand, decarbonisation of energy production, development of land-management systems, and the pace and scale of deploying carbon dioxide removal (CDR) technologies. The reliance of 1.5 °C scenarios on these levers needs to be critically assessed in light of the potentials of the relevant technologies and roll-out plans. We use a set of five parameters to bundle and characterise the mitigation levers employed in the SR1.5 1.5 °C scenarios. For each of these levers, we draw on the literature to define ‘medium’ and ‘high’ upper bounds that delineate between their ‘reasonable’, ‘challenging’ and ‘speculative’ use by mid century. We do not find any 1.5 °C scenarios that stay within all medium upper bounds on the five mitigation levers. Scenarios most frequently ‘over use’ CDR with geological storage as a mitigation lever, whilst reductions of energy demand and carbon intensity of energy production are ‘over used’ less frequently. If we allow mitigation levers to be employed up to our high upper bounds, we are left with 22 of the SR1.5 1.5 °C scenarios with no or low overshoot. The scenarios that fulfil these criteria are characterised by greater coverage of the available mitigation levers than those scenarios that exceed at least one of the high upper bounds. When excluding the two scenarios that exceed the SR1.5 carbon budget for limiting global warming to 1.5 °C, this subset of 1.5 °C scenarios shows a range of 15–22 Gt CO2 (16–22 Gt CO2 interquartile range) for emissions in 2030. For the year of reaching net zero CO2 emissions the range is 2039–2061 (2049–2057 interquartile range).","container-title":"Environmental Research Letters","DOI":"10.1088/1748-9326/abfeec","ISSN":"1748-9326","issue":"6","journalAbbreviation":"Environ. Res. Lett.","language":"en","note":"number: 6\npublisher: IOP Publishing","page":"064037","source":"Institute of Physics","title":"All options, not silver bullets, needed to limit global warming to 1.5 °C: a scenario appraisal","title-short":"All options, not silver bullets, needed to limit global warming to 1.5 °C","volume":"16","author":[{"family":"Warszawski","given":"Lila"},{"family":"Kriegler","given":"Elmar"},{"family":"Lenton","given":"Timothy M."},{"family":"Gaffney","given":"Owen"},{"family":"Jacob","given":"Daniela"},{"family":"Klingenfeld","given":"Daniel"},{"family":"Koide","given":"Ryu"},{"family":"Costa","given":"María Máñez"},{"family":"Messner","given":"Dirk"},{"family":"Nakicenovic","given":"Nebojsa"},{"family":"Schellnhuber","given":"Hans Joachim"},{"family":"Schlosser","given":"Peter"},{"family":"Takeuchi","given":"Kazuhiko"},{"family":"Leeuw","given":"Sander Van Der"},{"family":"Whiteman","given":"Gail"},{"family":"Rockström","given":"Johan"}],"issued":{"date-parts":[["2021",5]]}}}],"schema":"https://github.com/citation-style-language/schema/raw/master/csl-citation.json"} </w:instrText>
      </w:r>
      <w:r w:rsidR="00BE4C55" w:rsidRPr="001851EA">
        <w:fldChar w:fldCharType="separate"/>
      </w:r>
      <w:r w:rsidR="007127F6" w:rsidRPr="007127F6">
        <w:rPr>
          <w:rFonts w:ascii="Calibri" w:hAnsi="Calibri" w:cs="Calibri"/>
          <w:szCs w:val="24"/>
          <w:vertAlign w:val="superscript"/>
        </w:rPr>
        <w:t>16,34</w:t>
      </w:r>
      <w:r w:rsidR="00BE4C55" w:rsidRPr="001851EA">
        <w:fldChar w:fldCharType="end"/>
      </w:r>
      <w:r w:rsidR="004A0DEC" w:rsidRPr="001851EA">
        <w:t>.</w:t>
      </w:r>
      <w:r w:rsidR="005A496C" w:rsidRPr="001851EA">
        <w:t xml:space="preserve"> </w:t>
      </w:r>
      <w:r w:rsidR="003D6EE5">
        <w:t xml:space="preserve">Depending on the </w:t>
      </w:r>
      <w:r w:rsidR="005445CB">
        <w:t>needs of the user</w:t>
      </w:r>
      <w:r w:rsidR="003D6EE5">
        <w:t xml:space="preserve">, </w:t>
      </w:r>
      <w:r w:rsidR="00767D38">
        <w:t>quality weighting</w:t>
      </w:r>
      <w:r w:rsidR="005445CB">
        <w:t xml:space="preserve"> criteria</w:t>
      </w:r>
      <w:r w:rsidR="00767D38">
        <w:t xml:space="preserve"> may </w:t>
      </w:r>
      <w:r w:rsidR="005445CB">
        <w:t xml:space="preserve">extend to </w:t>
      </w:r>
      <w:r w:rsidR="001956CD">
        <w:t xml:space="preserve">structural </w:t>
      </w:r>
      <w:r w:rsidR="005445CB">
        <w:t xml:space="preserve">model characteristics. </w:t>
      </w:r>
      <w:r w:rsidR="008221F6">
        <w:t>F</w:t>
      </w:r>
      <w:r w:rsidR="00D97C40">
        <w:t xml:space="preserve">or questions relating to </w:t>
      </w:r>
      <w:r w:rsidR="0055231C">
        <w:t xml:space="preserve">use of a specific technology for example, </w:t>
      </w:r>
      <w:r w:rsidR="00034742">
        <w:t>representation within models may influence quality weights</w:t>
      </w:r>
      <w:r w:rsidR="00822818">
        <w:t>.</w:t>
      </w:r>
      <w:r w:rsidR="00034742">
        <w:t xml:space="preserve"> </w:t>
      </w:r>
      <w:r w:rsidR="00822818">
        <w:t>P</w:t>
      </w:r>
      <w:r w:rsidR="00034742">
        <w:t xml:space="preserve">ractically this </w:t>
      </w:r>
      <w:r w:rsidR="00822818">
        <w:t>could</w:t>
      </w:r>
      <w:r w:rsidR="00034742">
        <w:t xml:space="preserve"> extend to considering </w:t>
      </w:r>
      <w:r w:rsidR="00822818">
        <w:t xml:space="preserve">factors such as </w:t>
      </w:r>
      <w:r w:rsidR="00034742" w:rsidRPr="00034742">
        <w:t>temporal resolution</w:t>
      </w:r>
      <w:r w:rsidR="009B0655">
        <w:t xml:space="preserve"> or </w:t>
      </w:r>
      <w:r w:rsidR="00034742" w:rsidRPr="00034742">
        <w:t>adoption heterogeneity</w:t>
      </w:r>
      <w:r w:rsidR="009B0655">
        <w:t xml:space="preserve">. </w:t>
      </w:r>
      <w:r w:rsidR="001247EF" w:rsidRPr="001851EA">
        <w:t xml:space="preserve">Finally, reweighting of scenario ensembles </w:t>
      </w:r>
      <w:r w:rsidR="002C114A">
        <w:t>might</w:t>
      </w:r>
      <w:r w:rsidR="002C114A" w:rsidRPr="001851EA">
        <w:t xml:space="preserve"> </w:t>
      </w:r>
      <w:r w:rsidR="001247EF" w:rsidRPr="001851EA">
        <w:t xml:space="preserve">also be </w:t>
      </w:r>
      <w:r w:rsidRPr="001851EA">
        <w:t xml:space="preserve">useful </w:t>
      </w:r>
      <w:r w:rsidR="001F11F9" w:rsidRPr="001851EA">
        <w:t>to improve</w:t>
      </w:r>
      <w:r w:rsidRPr="001851EA">
        <w:t xml:space="preserve"> </w:t>
      </w:r>
      <w:r w:rsidR="00D0116B" w:rsidRPr="001851EA">
        <w:t xml:space="preserve">methods that derive </w:t>
      </w:r>
      <w:r w:rsidR="00077338" w:rsidRPr="001851EA">
        <w:t xml:space="preserve">relationships from </w:t>
      </w:r>
      <w:r w:rsidR="00BE374F" w:rsidRPr="001851EA">
        <w:t>scenario</w:t>
      </w:r>
      <w:r w:rsidR="00077338" w:rsidRPr="001851EA">
        <w:t xml:space="preserve"> ensemble</w:t>
      </w:r>
      <w:r w:rsidR="00BE374F" w:rsidRPr="001851EA">
        <w:t>s</w:t>
      </w:r>
      <w:r w:rsidR="001F11F9" w:rsidRPr="001851EA">
        <w:t xml:space="preserve">, such as </w:t>
      </w:r>
      <w:r w:rsidR="006855CC" w:rsidRPr="001851EA">
        <w:t xml:space="preserve">for </w:t>
      </w:r>
      <w:r w:rsidR="001F11F9" w:rsidRPr="001851EA">
        <w:t>the completi</w:t>
      </w:r>
      <w:r w:rsidR="006E6538" w:rsidRPr="001851EA">
        <w:t>on of</w:t>
      </w:r>
      <w:r w:rsidR="005E716C" w:rsidRPr="001851EA">
        <w:t xml:space="preserve"> missing species</w:t>
      </w:r>
      <w:r w:rsidR="001F11F9" w:rsidRPr="001851EA">
        <w:t xml:space="preserve"> of </w:t>
      </w:r>
      <w:r w:rsidR="008A307D">
        <w:t>GHG</w:t>
      </w:r>
      <w:r w:rsidR="005E716C" w:rsidRPr="001851EA">
        <w:t xml:space="preserve"> emissions</w:t>
      </w:r>
      <w:r w:rsidR="005E716C" w:rsidRPr="001851EA">
        <w:fldChar w:fldCharType="begin"/>
      </w:r>
      <w:r w:rsidR="00372D27">
        <w:instrText xml:space="preserve"> ADDIN ZOTERO_ITEM CSL_CITATION {"citationID":"YnNnLp3L","properties":{"formattedCitation":"\\super 35\\nosupersub{}","plainCitation":"35","noteIndex":0},"citationItems":[{"id":"akMpUoZw/51kRXP8Q","uris":["http://zotero.org/users/7044370/items/IA6XHNXX"],"itemData":{"id":8382,"type":"article-journal","abstract":"&lt;p&gt;&lt;strong&gt;Abstract.&lt;/strong&gt; Integrated assessment models (IAMs) project future anthropogenic emissions which can be used as input for climate models. However, the full list of climate-relevant emissions is lengthy and most IAMs do not model all of them. Here we present Silicone, an open-source Python package which infers anthropogenic emissions of unmodelled species based on other reported emissions projections. For example, it can infer nitrous oxide emissions in one scenario based on carbon dioxide emissions from that scenario plus the relationship between nitrous oxide and carbon dioxide emissions found in other scenarios. Infilling broadens the range of IAMs available for exploring projections of future climate change, and hence Silicone forms part of the open-source pipeline for assessments of the climate implications of IAM scenarios, led by the Integrated Assessment Modelling Consortium (IAMC). This paper presents a variety of infilling options and outlines their suitability for different cases. We recommend certain infilling techniques as good defaults but emphasise that considering the specifics of the model being infilled will produce better results. We demonstrate the package's utility with three examples: infilling all required gases for a pathway with data for only one emission species, splitting up a Kyoto emissions total into separate gases, and complementing a set of idealised emissions curves to provide a complete, consistent emissions portfolio. The code and notebooks explaining details of the package and how to use it are available on GitHub (&lt;span class=\"uri\"&gt;https://github.com/GranthamImperial/silicone&lt;/span&gt;, last access: 2 November 2020). The repository with this paper's examples and uses of the code to complement existing research is available at &lt;span class=\"uri\"&gt;https://github.com/GranthamImperial/silicone_examples&lt;/span&gt; (last access: 2 November 2020).&lt;/p&gt;","container-title":"Geoscientific Model Development","DOI":"https://doi.org/10.5194/gmd-13-5259-2020","ISSN":"1991-959X","issue":"11","language":"English","note":"number: 11\npublisher: Copernicus GmbH","page":"5259-5275","source":"gmd.copernicus.org","title":"Silicone v1.0.0: an open-source Python package for inferring missing emissions data for climate change research","title-short":"Silicone v1.0.0","volume":"13","author":[{"family":"Lamboll","given":"Robin D."},{"family":"Nicholls","given":"Zebedee R. J."},{"family":"Kikstra","given":"Jarmo S."},{"family":"Meinshausen","given":"Malte"},{"family":"Rogelj","given":"Joeri"}],"issued":{"date-parts":[["2020",11,4]]}}}],"schema":"https://github.com/citation-style-language/schema/raw/master/csl-citation.json"} </w:instrText>
      </w:r>
      <w:r w:rsidR="005E716C" w:rsidRPr="001851EA">
        <w:fldChar w:fldCharType="separate"/>
      </w:r>
      <w:r w:rsidR="007127F6" w:rsidRPr="007127F6">
        <w:rPr>
          <w:rFonts w:ascii="Calibri" w:hAnsi="Calibri" w:cs="Calibri"/>
          <w:szCs w:val="24"/>
          <w:vertAlign w:val="superscript"/>
        </w:rPr>
        <w:t>35</w:t>
      </w:r>
      <w:r w:rsidR="005E716C" w:rsidRPr="001851EA">
        <w:fldChar w:fldCharType="end"/>
      </w:r>
      <w:r w:rsidR="005E716C" w:rsidRPr="001851EA">
        <w:t>.</w:t>
      </w:r>
    </w:p>
    <w:p w14:paraId="2497C33C" w14:textId="011D1321" w:rsidR="001B2543" w:rsidRDefault="000D025D" w:rsidP="00B26AEA">
      <w:bookmarkStart w:id="17" w:name="_Hlk213674469"/>
      <w:r w:rsidRPr="009F4083">
        <w:t>Beyond global IAM emission scenarios, the framework could also be applied to ensembles of national or sectoral pathways</w:t>
      </w:r>
      <w:r w:rsidR="00901FB6" w:rsidRPr="000D025D">
        <w:fldChar w:fldCharType="begin"/>
      </w:r>
      <w:r w:rsidR="00372D27" w:rsidRPr="000D025D">
        <w:instrText xml:space="preserve"> ADDIN ZOTERO_ITEM CSL_CITATION {"citationID":"a1soa2k0u24","properties":{"formattedCitation":"\\super 36\\nosupersub{}","plainCitation":"36","noteIndex":0},"citationItems":[{"id":28,"uris":["http://zotero.org/users/18111444/items/J3YH9W7P"],"itemData":{"id":28,"type":"webpage","container-title":"IAMC: National Scenarios","language":"English","title":"Scientific Working Group on National Scenarios","URL":"https://www.iamconsortium.org/scientific-working-groups/national-scenarios/","author":[{"family":"IAMC","given":""}],"accessed":{"date-parts":[["2025",11,10]]},"issued":{"date-parts":[["2025",11,10]]}}}],"schema":"https://github.com/citation-style-language/schema/raw/master/csl-citation.json"} </w:instrText>
      </w:r>
      <w:r w:rsidR="00901FB6" w:rsidRPr="000D025D">
        <w:fldChar w:fldCharType="separate"/>
      </w:r>
      <w:r w:rsidR="00372D27" w:rsidRPr="000D025D">
        <w:rPr>
          <w:rFonts w:ascii="Calibri" w:cs="Calibri"/>
          <w:szCs w:val="24"/>
          <w:vertAlign w:val="superscript"/>
        </w:rPr>
        <w:t>36</w:t>
      </w:r>
      <w:r w:rsidR="00901FB6" w:rsidRPr="000D025D">
        <w:fldChar w:fldCharType="end"/>
      </w:r>
      <w:r w:rsidR="005A7BDB" w:rsidRPr="000D025D">
        <w:t>.</w:t>
      </w:r>
      <w:r w:rsidR="002C6FAC">
        <w:t xml:space="preserve"> </w:t>
      </w:r>
      <w:r w:rsidR="00401034" w:rsidRPr="009F4083">
        <w:t>However, the context for such pathways is quite different, as there is rather a dearth than an excess of national pathways for any specific country or for any specific sector. Weighting procedures could therefore rather focus on relevance and quality characteristics, especially given inherent heterogeneity in scenarios representing different countries or regions.</w:t>
      </w:r>
    </w:p>
    <w:bookmarkEnd w:id="17"/>
    <w:p w14:paraId="5F8B4E98" w14:textId="02D6B83E" w:rsidR="00A17AB1" w:rsidRDefault="00C75B8E" w:rsidP="00B26AEA">
      <w:r>
        <w:t xml:space="preserve">Our weighting </w:t>
      </w:r>
      <w:r w:rsidR="0013018B">
        <w:t>framework</w:t>
      </w:r>
      <w:r>
        <w:t>, offer</w:t>
      </w:r>
      <w:r w:rsidR="0013018B">
        <w:t>s</w:t>
      </w:r>
      <w:r w:rsidRPr="001851EA">
        <w:t xml:space="preserve"> </w:t>
      </w:r>
      <w:r>
        <w:t>promise,</w:t>
      </w:r>
      <w:r w:rsidR="00981F18" w:rsidRPr="001851EA">
        <w:t xml:space="preserve"> </w:t>
      </w:r>
      <w:r w:rsidR="0013018B">
        <w:t xml:space="preserve">but </w:t>
      </w:r>
      <w:r w:rsidR="00981F18" w:rsidRPr="001851EA">
        <w:t xml:space="preserve">no silver bullet. </w:t>
      </w:r>
      <w:r w:rsidR="006B1027">
        <w:t>Its flexibility allows</w:t>
      </w:r>
      <w:r w:rsidR="00A17AB1">
        <w:t xml:space="preserve"> </w:t>
      </w:r>
      <w:r w:rsidR="006B1027">
        <w:t xml:space="preserve">it to be </w:t>
      </w:r>
      <w:r w:rsidR="00A17AB1">
        <w:t xml:space="preserve">applied </w:t>
      </w:r>
      <w:r w:rsidR="00AD66E2">
        <w:t>to</w:t>
      </w:r>
      <w:r w:rsidR="006B1027">
        <w:t xml:space="preserve"> specific</w:t>
      </w:r>
      <w:r w:rsidR="00A17AB1">
        <w:t xml:space="preserve"> research questions. However, e</w:t>
      </w:r>
      <w:r w:rsidR="00981F18" w:rsidRPr="001851EA">
        <w:t>xpert</w:t>
      </w:r>
      <w:r>
        <w:t xml:space="preserve"> judgment</w:t>
      </w:r>
      <w:r w:rsidR="00981F18" w:rsidRPr="001851EA">
        <w:t xml:space="preserve"> </w:t>
      </w:r>
      <w:r w:rsidR="00A17AB1">
        <w:t>exists</w:t>
      </w:r>
      <w:r w:rsidR="00981F18" w:rsidRPr="001851EA">
        <w:t xml:space="preserve"> in the identification and choice of the weighting approaches, distance metrics or relevant indicators, and in </w:t>
      </w:r>
      <w:r w:rsidR="00C84BA8">
        <w:t>interpretation of</w:t>
      </w:r>
      <w:r w:rsidR="00981F18" w:rsidRPr="001851EA">
        <w:t xml:space="preserve"> weighted ensembles. </w:t>
      </w:r>
      <w:r w:rsidR="00A17AB1">
        <w:t xml:space="preserve">In this paper, we </w:t>
      </w:r>
      <w:r w:rsidR="004D7B6B">
        <w:t>demonstrate</w:t>
      </w:r>
      <w:r w:rsidR="00A17AB1">
        <w:t xml:space="preserve"> </w:t>
      </w:r>
      <w:r w:rsidR="0013018B">
        <w:t>how s</w:t>
      </w:r>
      <w:r w:rsidR="00D641EC">
        <w:t xml:space="preserve">ome </w:t>
      </w:r>
      <w:r w:rsidR="0013018B">
        <w:t>expert judgments might influence outcomes. Although</w:t>
      </w:r>
      <w:r w:rsidR="00A17AB1">
        <w:t xml:space="preserve"> flexibility of our framework is a strength</w:t>
      </w:r>
      <w:r w:rsidR="0013018B">
        <w:t>,</w:t>
      </w:r>
      <w:r w:rsidR="00A17AB1">
        <w:t xml:space="preserve"> </w:t>
      </w:r>
      <w:r w:rsidR="0013018B">
        <w:t>proliferation</w:t>
      </w:r>
      <w:r w:rsidR="00A17AB1">
        <w:t xml:space="preserve"> </w:t>
      </w:r>
      <w:r w:rsidR="0013018B">
        <w:t>of</w:t>
      </w:r>
      <w:r w:rsidR="00A17AB1">
        <w:t xml:space="preserve"> weighting approaches could lead to reduced accessibility and transparency. It is therefore vital that there is clear and consistent reporting of </w:t>
      </w:r>
      <w:r w:rsidR="00C84BA8">
        <w:t>applied</w:t>
      </w:r>
      <w:r w:rsidR="0013018B">
        <w:t xml:space="preserve"> </w:t>
      </w:r>
      <w:r w:rsidR="00A17AB1">
        <w:t>weighting</w:t>
      </w:r>
      <w:r w:rsidR="0013018B">
        <w:t>s</w:t>
      </w:r>
      <w:r w:rsidR="00A17AB1">
        <w:t xml:space="preserve"> and justification of </w:t>
      </w:r>
      <w:r w:rsidR="00C84BA8">
        <w:t xml:space="preserve">their underlying </w:t>
      </w:r>
      <w:r w:rsidR="00A17AB1">
        <w:t xml:space="preserve">expert judgments. </w:t>
      </w:r>
      <w:r w:rsidR="00A736F1">
        <w:t xml:space="preserve">Acknowledging this, the structured </w:t>
      </w:r>
      <w:r w:rsidR="00A736F1" w:rsidRPr="001851EA">
        <w:t>nature of the framework</w:t>
      </w:r>
      <w:r w:rsidR="006B1027">
        <w:t xml:space="preserve"> </w:t>
      </w:r>
      <w:r w:rsidR="00A736F1">
        <w:t xml:space="preserve">can </w:t>
      </w:r>
      <w:r w:rsidR="00A736F1" w:rsidRPr="001851EA">
        <w:t>help to ensure the necessary expert judgment is well-guided and transparent.</w:t>
      </w:r>
      <w:r w:rsidR="00A736F1">
        <w:t xml:space="preserve"> </w:t>
      </w:r>
    </w:p>
    <w:p w14:paraId="37D116D1" w14:textId="7ED8795B" w:rsidR="00A03A8D" w:rsidRPr="001851EA" w:rsidRDefault="00757361" w:rsidP="00A03A8D">
      <w:r>
        <w:t>Moreover</w:t>
      </w:r>
      <w:r w:rsidR="00A736F1">
        <w:t>,</w:t>
      </w:r>
      <w:r w:rsidR="001A3A54">
        <w:t xml:space="preserve"> t</w:t>
      </w:r>
      <w:r w:rsidR="00A03A8D">
        <w:t xml:space="preserve">ransparency is </w:t>
      </w:r>
      <w:r w:rsidR="0038719B">
        <w:t>essential</w:t>
      </w:r>
      <w:r w:rsidR="001A3A54">
        <w:t>:</w:t>
      </w:r>
      <w:r w:rsidR="00A03A8D">
        <w:t xml:space="preserve"> </w:t>
      </w:r>
      <w:r w:rsidR="001A3A54">
        <w:t>s</w:t>
      </w:r>
      <w:r w:rsidR="00465273">
        <w:t xml:space="preserve">cenario data </w:t>
      </w:r>
      <w:r w:rsidR="00D641EC">
        <w:t>have a</w:t>
      </w:r>
      <w:r w:rsidR="00465273">
        <w:t xml:space="preserve"> range of applications, </w:t>
      </w:r>
      <w:r w:rsidR="00A56377">
        <w:t>some of which</w:t>
      </w:r>
      <w:r w:rsidR="00465273">
        <w:t xml:space="preserve"> may </w:t>
      </w:r>
      <w:r w:rsidR="00A56377">
        <w:t>incentivise selective presentation</w:t>
      </w:r>
      <w:r w:rsidR="005A346F">
        <w:t>.</w:t>
      </w:r>
      <w:r w:rsidR="00465273">
        <w:t xml:space="preserve"> Without a clear framework and best-practice guidance, r</w:t>
      </w:r>
      <w:r w:rsidR="00A03A8D">
        <w:t xml:space="preserve">e-weighting scenario ensembles could </w:t>
      </w:r>
      <w:r w:rsidR="00670B04">
        <w:t>enable</w:t>
      </w:r>
      <w:r w:rsidR="00A03A8D">
        <w:t xml:space="preserve"> parties to present ensemble statistics </w:t>
      </w:r>
      <w:r w:rsidR="00670B04">
        <w:t xml:space="preserve">to suit a </w:t>
      </w:r>
      <w:r w:rsidR="00A03A8D">
        <w:t xml:space="preserve">preferred narrative. </w:t>
      </w:r>
    </w:p>
    <w:p w14:paraId="251525FF" w14:textId="5E59860E" w:rsidR="003A68D2" w:rsidRDefault="008C2701" w:rsidP="00B70DCF">
      <w:r>
        <w:t>S</w:t>
      </w:r>
      <w:r w:rsidR="00B41DFE">
        <w:t xml:space="preserve">cenario ensembles </w:t>
      </w:r>
      <w:r>
        <w:t>are commonly</w:t>
      </w:r>
      <w:r w:rsidR="00B41DFE">
        <w:t xml:space="preserve"> used to calculate headline statistics, rather than </w:t>
      </w:r>
      <w:r w:rsidR="00635242">
        <w:t>to present</w:t>
      </w:r>
      <w:r w:rsidR="00B41DFE">
        <w:t xml:space="preserve"> </w:t>
      </w:r>
      <w:r w:rsidR="00EE7616">
        <w:t xml:space="preserve">the intricacies of </w:t>
      </w:r>
      <w:r w:rsidR="00B41DFE">
        <w:t>the</w:t>
      </w:r>
      <w:r w:rsidR="00EE7616">
        <w:t>ir</w:t>
      </w:r>
      <w:r w:rsidR="00B41DFE">
        <w:t xml:space="preserve"> composition</w:t>
      </w:r>
      <w:r w:rsidR="00CD4E97">
        <w:fldChar w:fldCharType="begin"/>
      </w:r>
      <w:r w:rsidR="00372D27">
        <w:instrText xml:space="preserve"> ADDIN ZOTERO_ITEM CSL_CITATION {"citationID":"a2np2babk2n","properties":{"formattedCitation":"\\super 8\\nosupersub{}","plainCitation":"8","noteIndex":0},"citationItems":[{"id":"akMpUoZw/VNcz6M9S","uris":["http://zotero.org/users/7044370/items/ET3R9WT4"],"itemData":{"id":"eUgVS2ql/IpeUzgev","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CD4E97">
        <w:fldChar w:fldCharType="separate"/>
      </w:r>
      <w:r w:rsidR="00272F7F" w:rsidRPr="00272F7F">
        <w:rPr>
          <w:rFonts w:ascii="Calibri" w:cs="Calibri"/>
          <w:szCs w:val="24"/>
          <w:vertAlign w:val="superscript"/>
        </w:rPr>
        <w:t>8</w:t>
      </w:r>
      <w:r w:rsidR="00CD4E97">
        <w:fldChar w:fldCharType="end"/>
      </w:r>
      <w:r w:rsidR="00B41DFE">
        <w:t xml:space="preserve">. Our reweighting framework </w:t>
      </w:r>
      <w:r w:rsidR="00EE7616">
        <w:t>aims</w:t>
      </w:r>
      <w:r w:rsidR="00B41DFE">
        <w:t xml:space="preserve"> to improve</w:t>
      </w:r>
      <w:r w:rsidR="00EE7616">
        <w:t xml:space="preserve"> the</w:t>
      </w:r>
      <w:r w:rsidR="00B41DFE">
        <w:t xml:space="preserve"> robustness of </w:t>
      </w:r>
      <w:r w:rsidR="00EE7616">
        <w:t>ensemble statistics</w:t>
      </w:r>
      <w:r w:rsidR="00B41DFE">
        <w:t>, allowing the user to remov</w:t>
      </w:r>
      <w:r w:rsidR="00EE7616">
        <w:t>e</w:t>
      </w:r>
      <w:r w:rsidR="00B41DFE">
        <w:t xml:space="preserve"> redundancy, and appl</w:t>
      </w:r>
      <w:r w:rsidR="00EE7616">
        <w:t xml:space="preserve">y tailored </w:t>
      </w:r>
      <w:r w:rsidR="00B41DFE">
        <w:t xml:space="preserve">quality and relevance criteria. </w:t>
      </w:r>
      <w:r w:rsidR="00B470F2">
        <w:t xml:space="preserve">However, </w:t>
      </w:r>
      <w:r w:rsidR="00B41DFE">
        <w:t>even after reweighting</w:t>
      </w:r>
      <w:r w:rsidR="00662C7F">
        <w:t>,</w:t>
      </w:r>
      <w:r w:rsidR="00B41DFE">
        <w:t xml:space="preserve"> scenario ensembles are incomplet</w:t>
      </w:r>
      <w:r w:rsidR="00F008D6">
        <w:t>e</w:t>
      </w:r>
      <w:r w:rsidR="00B41DFE">
        <w:t xml:space="preserve">, and there is </w:t>
      </w:r>
      <w:r w:rsidR="00B470F2">
        <w:t xml:space="preserve">thus </w:t>
      </w:r>
      <w:r w:rsidR="00B41DFE">
        <w:t xml:space="preserve">a danger that </w:t>
      </w:r>
      <w:r w:rsidR="003A68D2">
        <w:t>reweighting</w:t>
      </w:r>
      <w:r w:rsidR="00B41DFE">
        <w:t xml:space="preserve"> may produce a</w:t>
      </w:r>
      <w:r w:rsidR="00B470F2">
        <w:t xml:space="preserve"> different kind of</w:t>
      </w:r>
      <w:r w:rsidR="00B41DFE">
        <w:t xml:space="preserve"> overconfidence in ensemble </w:t>
      </w:r>
      <w:r w:rsidR="003A68D2">
        <w:t>statistics</w:t>
      </w:r>
      <w:r w:rsidR="00AF244E">
        <w:fldChar w:fldCharType="begin"/>
      </w:r>
      <w:r w:rsidR="00272F7F">
        <w:instrText xml:space="preserve"> ADDIN ZOTERO_ITEM CSL_CITATION {"citationID":"a25pv9b9r06","properties":{"formattedCitation":"\\super 12\\nosupersub{}","plainCitation":"12","noteIndex":0},"citationItems":[{"id":13,"uris":["http://zotero.org/users/18111444/items/AF8PBVRH"],"itemData":{"id":13,"type":"article-journal","abstract":"Abstract\n            Mitigation scenarios have become an important element of Intergovernmental Panel on Climate Change (IPCC) reports. We critically assess the curation of the IPCC mitigation scenarios database, with a focus on improving curation and utilisation. The existing method of curation favours particular models, and results may have limited statistical meaning. We draw lessons from experiences with the Coupled Model Intercomparison Project (CMIP) used by the IPCC Working Group I and II communities. We propose that the scientific community takes a more active role in curating the database around policy-relevant knowledge gaps, through an open and peer reviewed process of Model Intercomparison Projects (MIPs) supplemented with individual model studies. The database should be publicly accessible from the time of scenario submission, and actively involve a broad community in developing tools and analysing the database. These suggestions can broaden participation, increase transparency, and enhance the relevance of the database for users.","container-title":"npj Climate Action","DOI":"10.1038/s44168-023-00050-9","ISSN":"2731-9814","issue":"1","journalAbbreviation":"npj Clim. Action","language":"en","page":"31","source":"DOI.org (Crossref)","title":"AR6 scenarios database: an assessment of current practices and future recommendations","title-short":"AR6 scenarios database","volume":"2","author":[{"family":"Peters","given":"Glen P."},{"family":"Al Khourdajie","given":"Alaa"},{"family":"Sognnaes","given":"Ida"},{"family":"Sanderson","given":"Benjamin M."}],"issued":{"date-parts":[["2023",9,7]]}}}],"schema":"https://github.com/citation-style-language/schema/raw/master/csl-citation.json"} </w:instrText>
      </w:r>
      <w:r w:rsidR="00AF244E">
        <w:fldChar w:fldCharType="separate"/>
      </w:r>
      <w:r w:rsidR="00272F7F" w:rsidRPr="00272F7F">
        <w:rPr>
          <w:rFonts w:ascii="Calibri" w:cs="Calibri"/>
          <w:szCs w:val="24"/>
          <w:vertAlign w:val="superscript"/>
        </w:rPr>
        <w:t>12</w:t>
      </w:r>
      <w:r w:rsidR="00AF244E">
        <w:fldChar w:fldCharType="end"/>
      </w:r>
      <w:r w:rsidR="00F91723">
        <w:t>.</w:t>
      </w:r>
      <w:r w:rsidR="00F335EB">
        <w:t xml:space="preserve"> </w:t>
      </w:r>
      <w:r w:rsidR="00B470F2">
        <w:t xml:space="preserve">Indeed, reweighting does not identify gaps in the explored solution space, and </w:t>
      </w:r>
      <w:r w:rsidR="00F008D6">
        <w:t>caution</w:t>
      </w:r>
      <w:r w:rsidR="003606F4">
        <w:t xml:space="preserve"> </w:t>
      </w:r>
      <w:r w:rsidR="00DE020F">
        <w:t xml:space="preserve">must therefore </w:t>
      </w:r>
      <w:r w:rsidR="003606F4">
        <w:t xml:space="preserve">accompany its use. </w:t>
      </w:r>
    </w:p>
    <w:p w14:paraId="47B6959E" w14:textId="32F488CF" w:rsidR="000B39C5" w:rsidRDefault="00F008D6" w:rsidP="00B70DCF">
      <w:r>
        <w:t>A</w:t>
      </w:r>
      <w:r w:rsidR="00DE48BB" w:rsidRPr="001851EA">
        <w:t>s similar scenarios are down-weighted</w:t>
      </w:r>
      <w:r>
        <w:t xml:space="preserve"> by diversity weighting</w:t>
      </w:r>
      <w:r w:rsidR="00DE48BB" w:rsidRPr="001851EA">
        <w:t>,</w:t>
      </w:r>
      <w:r w:rsidR="00B70DCF" w:rsidRPr="001851EA">
        <w:t xml:space="preserve"> a balance </w:t>
      </w:r>
      <w:r w:rsidR="00DE48BB" w:rsidRPr="001851EA">
        <w:t xml:space="preserve">must be struck </w:t>
      </w:r>
      <w:r w:rsidR="00B70DCF" w:rsidRPr="001851EA">
        <w:t xml:space="preserve">between </w:t>
      </w:r>
      <w:r w:rsidR="00440C7F" w:rsidRPr="001851EA">
        <w:t>ac</w:t>
      </w:r>
      <w:r w:rsidR="00B70DCF" w:rsidRPr="001851EA">
        <w:t xml:space="preserve">counting </w:t>
      </w:r>
      <w:r w:rsidR="00440C7F" w:rsidRPr="001851EA">
        <w:t xml:space="preserve">for </w:t>
      </w:r>
      <w:r w:rsidR="00B70DCF" w:rsidRPr="001851EA">
        <w:t xml:space="preserve">repeated instances of scenarios that are fundamentally similar, whilst retaining useful information from areas in which they differ. </w:t>
      </w:r>
      <w:r w:rsidR="00713844">
        <w:t>Near-identical scenarios but from a different model</w:t>
      </w:r>
      <w:r w:rsidR="00655EE9">
        <w:t xml:space="preserve"> framework may not represent redundanc</w:t>
      </w:r>
      <w:r w:rsidR="00647121">
        <w:t xml:space="preserve">y. Indeed, </w:t>
      </w:r>
      <w:r w:rsidR="00913A2B">
        <w:t xml:space="preserve">near-identical </w:t>
      </w:r>
      <w:r w:rsidR="00655EE9">
        <w:t xml:space="preserve"> </w:t>
      </w:r>
      <w:r w:rsidR="00713844">
        <w:t xml:space="preserve"> </w:t>
      </w:r>
      <w:r w:rsidR="00B70DCF" w:rsidRPr="001851EA">
        <w:t xml:space="preserve">Scenarios that push the boundaries of conventional thinking and are less </w:t>
      </w:r>
      <w:r w:rsidR="00B70DCF" w:rsidRPr="001851EA">
        <w:lastRenderedPageBreak/>
        <w:t xml:space="preserve">similar to </w:t>
      </w:r>
      <w:r w:rsidR="00A60C91" w:rsidRPr="001851EA">
        <w:t>more traditional modelled p</w:t>
      </w:r>
      <w:r w:rsidR="00B70DCF" w:rsidRPr="001851EA">
        <w:t>athways, including emerging efforts to implement circular economy and degrowth storylines or those that focus on low energy demand</w:t>
      </w:r>
      <w:r w:rsidR="00A60C91" w:rsidRPr="001851EA">
        <w:fldChar w:fldCharType="begin"/>
      </w:r>
      <w:r w:rsidR="00372D27">
        <w:instrText xml:space="preserve"> ADDIN ZOTERO_ITEM CSL_CITATION {"citationID":"ueP9vsM8","properties":{"formattedCitation":"\\super 37,38\\nosupersub{}","plainCitation":"37,38","noteIndex":0},"citationItems":[{"id":"akMpUoZw/dBZnyhhW","uris":["http://zotero.org/users/7044370/items/P2ZCSWRU"],"itemData":{"id":2678,"type":"article-journal","container-title":"Nature Energy","DOI":"10.1038/s41560-018-0172-6","ISSN":"2058-7546","issue":"6","note":"number: 6","page":"515-527","title":"A low energy demand scenario for meeting the 1.5 °C target and sustainable development goals without negative emission technologies","volume":"3","author":[{"family":"Grubler","given":"Arnulf"},{"family":"Wilson","given":"Charlie"},{"family":"Bento","given":"Nuno"},{"family":"Boza-Kiss","given":"Benigna"},{"family":"Krey","given":"Volker"},{"family":"McCollum","given":"David L."},{"family":"Rao","given":"Narasimha D."},{"family":"Riahi","given":"Keywan"},{"family":"Rogelj","given":"Joeri"},{"family":"De Stercke","given":"Simon"},{"family":"Cullen","given":"Jonathan"},{"family":"Frank","given":"Stefan"},{"family":"Fricko","given":"Oliver"},{"family":"Guo","given":"Fei"},{"family":"Gidden","given":"Matt"},{"family":"Havlík","given":"Petr"},{"family":"Huppmann","given":"Daniel"},{"family":"Kiesewetter","given":"Gregor"},{"family":"Rafaj","given":"Peter"},{"family":"Schoepp","given":"Wolfgang"},{"family":"Valin","given":"Hugo"}],"issued":{"date-parts":[["2018"]]}}},{"id":"akMpUoZw/7wwq0OBf","uris":["http://zotero.org/users/7044370/items/CVXRH6JG"],"itemData":{"id":19238,"type":"article-journal","abstract":"Ecological breakdown and economic inequality are among the largest contemporary global challenges, and the issues are thoroughly entangled – as they have been throughout the history of civilisations. Yet, the global economy continues toward ecological crises, and inequalities remain far higher than citizens believe to be fair. Here, we explore the role of inequality, alongside traditional drivers of ecological impacts, in determining global energy requirements for providing universal decent living. We consider scenarios from fair inequality – where inequalities mirror public ideals – through a fairly unequal world, to one with a super-rich global elite. The energy-costs of inequality appear far more significant than population: even fair levels increase the energy required to provide universal decent living by 40%, and a super-rich global 1% could consume as much energy as would providing decent living to 1.7 billion. We finish by arguing that total population remains important nonetheless, but for reasons beyond ecological impacts.","container-title":"Nature Communications","DOI":"10.1038/s41467-022-32729-8","ISSN":"2041-1723","issue":"1","journalAbbreviation":"Nat Commun","language":"en","license":"2022 The Author(s)","note":"publisher: Nature Publishing Group","page":"5028","source":"www.nature.com","title":"Inequality can double the energy required to secure universal decent living","volume":"13","author":[{"family":"Millward-Hopkins","given":"Joel"}],"issued":{"date-parts":[["2022",8,26]]}}}],"schema":"https://github.com/citation-style-language/schema/raw/master/csl-citation.json"} </w:instrText>
      </w:r>
      <w:r w:rsidR="00A60C91" w:rsidRPr="001851EA">
        <w:fldChar w:fldCharType="separate"/>
      </w:r>
      <w:r w:rsidR="00372D27" w:rsidRPr="00372D27">
        <w:rPr>
          <w:rFonts w:ascii="Calibri" w:hAnsi="Calibri" w:cs="Calibri"/>
          <w:szCs w:val="24"/>
          <w:vertAlign w:val="superscript"/>
        </w:rPr>
        <w:t>37,38</w:t>
      </w:r>
      <w:r w:rsidR="00A60C91" w:rsidRPr="001851EA">
        <w:fldChar w:fldCharType="end"/>
      </w:r>
      <w:r w:rsidR="00B70DCF" w:rsidRPr="001851EA">
        <w:t xml:space="preserve"> are likely to be weighted higher and contribute more </w:t>
      </w:r>
      <w:r w:rsidR="006C57EB" w:rsidRPr="001851EA">
        <w:t>to category statistics</w:t>
      </w:r>
      <w:r w:rsidR="00B70DCF" w:rsidRPr="001851EA">
        <w:t xml:space="preserve"> under a weighted assessment. </w:t>
      </w:r>
      <w:r w:rsidR="006C57EB" w:rsidRPr="001851EA">
        <w:t>The drawback of this is that</w:t>
      </w:r>
      <w:r w:rsidR="00B70DCF" w:rsidRPr="001851EA">
        <w:t xml:space="preserve"> potential novel</w:t>
      </w:r>
      <w:r w:rsidR="00A47F0F" w:rsidRPr="001851EA">
        <w:t xml:space="preserve"> and emerging</w:t>
      </w:r>
      <w:r w:rsidR="00B70DCF" w:rsidRPr="001851EA">
        <w:t xml:space="preserve"> </w:t>
      </w:r>
      <w:r w:rsidR="006C57EB" w:rsidRPr="001851EA">
        <w:t xml:space="preserve">scenario approaches </w:t>
      </w:r>
      <w:r w:rsidR="00A47F0F" w:rsidRPr="001851EA">
        <w:t>might over-</w:t>
      </w:r>
      <w:r w:rsidR="00A93A75" w:rsidRPr="001851EA">
        <w:t>emphasi</w:t>
      </w:r>
      <w:r w:rsidR="00A93A75">
        <w:t>s</w:t>
      </w:r>
      <w:r w:rsidR="00A93A75" w:rsidRPr="001851EA">
        <w:t xml:space="preserve">e </w:t>
      </w:r>
      <w:r w:rsidR="00B70DCF" w:rsidRPr="001851EA">
        <w:t xml:space="preserve">scenarios </w:t>
      </w:r>
      <w:r w:rsidR="00A91A75" w:rsidRPr="001851EA">
        <w:t xml:space="preserve">with technologies </w:t>
      </w:r>
      <w:r w:rsidR="00B70DCF" w:rsidRPr="001851EA">
        <w:t>at the boundaries of realism</w:t>
      </w:r>
      <w:r w:rsidR="00CD6739">
        <w:t>.</w:t>
      </w:r>
      <w:r w:rsidR="00D66D32">
        <w:t xml:space="preserve"> </w:t>
      </w:r>
      <w:r w:rsidR="006527E1">
        <w:t xml:space="preserve">Indeed, diversity weighting </w:t>
      </w:r>
      <w:r w:rsidR="00D66D32">
        <w:t xml:space="preserve">in isolation </w:t>
      </w:r>
      <w:r w:rsidR="006527E1">
        <w:t>could incentivise the creation of such scenarios</w:t>
      </w:r>
      <w:r w:rsidR="00D66D32">
        <w:t xml:space="preserve"> in unintended ways</w:t>
      </w:r>
      <w:r w:rsidR="006527E1">
        <w:t>.</w:t>
      </w:r>
      <w:r w:rsidR="00D66D32">
        <w:t xml:space="preserve"> There is a need to explore extremes and novel approaches</w:t>
      </w:r>
      <w:r w:rsidR="00AD3A29">
        <w:fldChar w:fldCharType="begin"/>
      </w:r>
      <w:r w:rsidR="00372D27">
        <w:instrText xml:space="preserve"> ADDIN ZOTERO_ITEM CSL_CITATION {"citationID":"a14t88p26g2","properties":{"formattedCitation":"\\super 39\\nosupersub{}","plainCitation":"39","noteIndex":0},"citationItems":[{"id":20,"uris":["http://zotero.org/users/18111444/items/JB6D85UQ"],"itemData":{"id":20,"type":"article-journal","container-title":"Nature Energy","DOI":"10.1038/s41560-020-0555-3","ISSN":"2058-7546","issue":"2","journalAbbreviation":"Nat Energy","language":"en","page":"104-107","source":"DOI.org (Crossref)","title":"Energy modellers should explore extremes more systematically in scenarios","volume":"5","author":[{"family":"McCollum","given":"David L."},{"family":"Gambhir","given":"Ajay"},{"family":"Rogelj","given":"Joeri"},{"family":"Wilson","given":"Charlie"}],"issued":{"date-parts":[["2020",2,17]]}}}],"schema":"https://github.com/citation-style-language/schema/raw/master/csl-citation.json"} </w:instrText>
      </w:r>
      <w:r w:rsidR="00AD3A29">
        <w:fldChar w:fldCharType="separate"/>
      </w:r>
      <w:r w:rsidR="00372D27" w:rsidRPr="00372D27">
        <w:rPr>
          <w:rFonts w:ascii="Calibri" w:cs="Calibri"/>
          <w:szCs w:val="24"/>
          <w:vertAlign w:val="superscript"/>
        </w:rPr>
        <w:t>39</w:t>
      </w:r>
      <w:r w:rsidR="00AD3A29">
        <w:fldChar w:fldCharType="end"/>
      </w:r>
      <w:r w:rsidR="00D66D32">
        <w:t>, but not without practical consideration of feasibility.</w:t>
      </w:r>
      <w:r w:rsidR="006527E1">
        <w:t xml:space="preserve"> </w:t>
      </w:r>
    </w:p>
    <w:p w14:paraId="12BB431E" w14:textId="09752C64" w:rsidR="00093193" w:rsidRPr="001851EA" w:rsidRDefault="00CB3B6B" w:rsidP="00093193">
      <w:r>
        <w:t>All three dimensions of the weighting framework that jointly cover aspects of relevance, quality and diversity should be carefully considered.</w:t>
      </w:r>
      <w:r w:rsidRPr="001851EA" w:rsidDel="00F56EFE">
        <w:t xml:space="preserve"> </w:t>
      </w:r>
      <w:r>
        <w:t>At the same time, scenario ensemble</w:t>
      </w:r>
      <w:r w:rsidR="005D240D">
        <w:t xml:space="preserve"> assessments </w:t>
      </w:r>
      <w:r>
        <w:t>also need to reflect on the meaning and usefulness of headline statistics</w:t>
      </w:r>
      <w:r w:rsidR="005D240D">
        <w:t xml:space="preserve"> that this framework</w:t>
      </w:r>
      <w:r w:rsidR="00407C71">
        <w:t xml:space="preserve"> improves</w:t>
      </w:r>
      <w:r>
        <w:t xml:space="preserve">. </w:t>
      </w:r>
      <w:r w:rsidR="00407C71">
        <w:t>In that sense, w</w:t>
      </w:r>
      <w:r w:rsidR="001D2A62" w:rsidRPr="001851EA">
        <w:t xml:space="preserve">e here present a first approach </w:t>
      </w:r>
      <w:r w:rsidR="001D2A62">
        <w:t xml:space="preserve">that can contribute to a larger toolbox of improved methods </w:t>
      </w:r>
      <w:r w:rsidR="004C7627">
        <w:t xml:space="preserve">and approaches </w:t>
      </w:r>
      <w:r w:rsidR="001D2A62">
        <w:t>for scenario assessment</w:t>
      </w:r>
      <w:r w:rsidR="00CB2D0A">
        <w:t>,</w:t>
      </w:r>
      <w:r w:rsidR="004C7627">
        <w:t xml:space="preserve"> but </w:t>
      </w:r>
      <w:r w:rsidR="001D2A62">
        <w:t>t</w:t>
      </w:r>
      <w:r w:rsidR="00965654" w:rsidRPr="001851EA">
        <w:t xml:space="preserve">he role of experts will remain as important as ever. </w:t>
      </w:r>
    </w:p>
    <w:p w14:paraId="47B695A0" w14:textId="77777777" w:rsidR="00C87C80" w:rsidRPr="001851EA" w:rsidRDefault="00965654">
      <w:pPr>
        <w:rPr>
          <w:smallCaps/>
          <w:spacing w:val="5"/>
          <w:sz w:val="28"/>
          <w:szCs w:val="28"/>
        </w:rPr>
      </w:pPr>
      <w:r w:rsidRPr="001851EA">
        <w:br w:type="page"/>
      </w:r>
    </w:p>
    <w:p w14:paraId="47B695A1" w14:textId="39CC4C5C" w:rsidR="00A164D4" w:rsidRPr="001851EA" w:rsidDel="001E2427" w:rsidRDefault="00965654" w:rsidP="00675D4B">
      <w:pPr>
        <w:pStyle w:val="Heading2"/>
        <w:rPr>
          <w:moveFrom w:id="18" w:author="Beath, Hamish R" w:date="2026-01-04T16:19:00Z" w16du:dateUtc="2026-01-04T16:19:00Z"/>
        </w:rPr>
      </w:pPr>
      <w:moveFromRangeStart w:id="19" w:author="Beath, Hamish R" w:date="2026-01-04T16:19:00Z" w:name="move218435997"/>
      <w:moveFrom w:id="20" w:author="Beath, Hamish R" w:date="2026-01-04T16:19:00Z" w16du:dateUtc="2026-01-04T16:19:00Z">
        <w:r w:rsidRPr="001851EA" w:rsidDel="001E2427">
          <w:lastRenderedPageBreak/>
          <w:t>Methods</w:t>
        </w:r>
      </w:moveFrom>
    </w:p>
    <w:p w14:paraId="68D6DFB9" w14:textId="6D9A434E" w:rsidR="008F2F35" w:rsidDel="001E2427" w:rsidRDefault="008F2F35" w:rsidP="008F2F35">
      <w:pPr>
        <w:pStyle w:val="Heading3"/>
        <w:rPr>
          <w:moveFrom w:id="21" w:author="Beath, Hamish R" w:date="2026-01-04T16:19:00Z" w16du:dateUtc="2026-01-04T16:19:00Z"/>
        </w:rPr>
      </w:pPr>
    </w:p>
    <w:p w14:paraId="18DD19DA" w14:textId="2B3D4973" w:rsidR="00AE2A15" w:rsidRPr="00AE2A15" w:rsidDel="001E2427" w:rsidRDefault="00AE2A15" w:rsidP="00310B99">
      <w:pPr>
        <w:rPr>
          <w:moveFrom w:id="22" w:author="Beath, Hamish R" w:date="2026-01-04T16:19:00Z" w16du:dateUtc="2026-01-04T16:19:00Z"/>
        </w:rPr>
      </w:pPr>
      <w:moveFrom w:id="23" w:author="Beath, Hamish R" w:date="2026-01-04T16:19:00Z" w16du:dateUtc="2026-01-04T16:19:00Z">
        <w:r w:rsidDel="001E2427">
          <w:t xml:space="preserve">The methods section </w:t>
        </w:r>
        <w:r w:rsidR="008B1AD8" w:rsidDel="001E2427">
          <w:t xml:space="preserve">firstly provides a detailed </w:t>
        </w:r>
        <w:r w:rsidDel="001E2427">
          <w:t xml:space="preserve">explanation of our weighting </w:t>
        </w:r>
        <w:r w:rsidR="00480E7F" w:rsidDel="001E2427">
          <w:t>framework</w:t>
        </w:r>
        <w:r w:rsidR="008B1AD8" w:rsidDel="001E2427">
          <w:t xml:space="preserve">. We explain in more detail how relevance, quality and </w:t>
        </w:r>
        <w:r w:rsidR="00C00DC9" w:rsidDel="001E2427">
          <w:t xml:space="preserve">diversity weighting can be applied. </w:t>
        </w:r>
        <w:r w:rsidR="00480E7F" w:rsidDel="001E2427">
          <w:t xml:space="preserve">The </w:t>
        </w:r>
        <w:r w:rsidR="00C00DC9" w:rsidDel="001E2427">
          <w:t>final sections are</w:t>
        </w:r>
        <w:r w:rsidR="00480E7F" w:rsidDel="001E2427">
          <w:t xml:space="preserve"> related to our demonstration of the weighting framework to the AR6 database. </w:t>
        </w:r>
      </w:moveFrom>
    </w:p>
    <w:p w14:paraId="675B4C8D" w14:textId="69377899" w:rsidR="00961B59" w:rsidDel="001E2427" w:rsidRDefault="00961B59">
      <w:pPr>
        <w:pStyle w:val="Heading3"/>
        <w:rPr>
          <w:moveFrom w:id="24" w:author="Beath, Hamish R" w:date="2026-01-04T16:19:00Z" w16du:dateUtc="2026-01-04T16:19:00Z"/>
        </w:rPr>
      </w:pPr>
    </w:p>
    <w:p w14:paraId="19B9D873" w14:textId="60A5CE91" w:rsidR="00A011B5" w:rsidRPr="001851EA" w:rsidDel="001E2427" w:rsidRDefault="00AE2A15" w:rsidP="00310B99">
      <w:pPr>
        <w:pStyle w:val="Heading3"/>
        <w:rPr>
          <w:moveFrom w:id="25" w:author="Beath, Hamish R" w:date="2026-01-04T16:19:00Z" w16du:dateUtc="2026-01-04T16:19:00Z"/>
        </w:rPr>
      </w:pPr>
      <w:moveFrom w:id="26" w:author="Beath, Hamish R" w:date="2026-01-04T16:19:00Z" w16du:dateUtc="2026-01-04T16:19:00Z">
        <w:r w:rsidDel="001E2427">
          <w:t>Weighting based on scenario relevance</w:t>
        </w:r>
      </w:moveFrom>
    </w:p>
    <w:p w14:paraId="09B17199" w14:textId="5B37001B" w:rsidR="00A011B5" w:rsidRPr="001851EA" w:rsidDel="001E2427" w:rsidRDefault="00A011B5" w:rsidP="00A011B5">
      <w:pPr>
        <w:rPr>
          <w:moveFrom w:id="27" w:author="Beath, Hamish R" w:date="2026-01-04T16:19:00Z" w16du:dateUtc="2026-01-04T16:19:00Z"/>
        </w:rPr>
      </w:pPr>
      <w:moveFrom w:id="28" w:author="Beath, Hamish R" w:date="2026-01-04T16:19:00Z" w16du:dateUtc="2026-01-04T16:19:00Z">
        <w:r w:rsidRPr="001851EA" w:rsidDel="001E2427">
          <w:t>Analysing and re-using scenario data is only sensible once a corresponding research question is defined. A key step in generali</w:t>
        </w:r>
        <w:r w:rsidDel="001E2427">
          <w:t>s</w:t>
        </w:r>
        <w:r w:rsidRPr="001851EA" w:rsidDel="001E2427">
          <w:t xml:space="preserve">ed scenario weighting is therefore to define question-specific relevance weights </w:t>
        </w:r>
        <w:r w:rsidRPr="001851EA" w:rsidDel="001E2427">
          <w:rPr>
            <w:i/>
            <w:iCs/>
          </w:rPr>
          <w:t xml:space="preserve">R(i) </w:t>
        </w:r>
        <w:r w:rsidRPr="001851EA" w:rsidDel="001E2427">
          <w:t xml:space="preserve">(Eq. 1). This relevance-weighting term </w:t>
        </w:r>
        <w:r w:rsidRPr="001851EA" w:rsidDel="001E2427">
          <w:rPr>
            <w:i/>
            <w:iCs/>
          </w:rPr>
          <w:t>R(i)</w:t>
        </w:r>
        <w:r w:rsidRPr="001851EA" w:rsidDel="001E2427">
          <w:t xml:space="preserve"> can take multiple forms depending on the </w:t>
        </w:r>
        <w:r w:rsidDel="001E2427">
          <w:t xml:space="preserve">research </w:t>
        </w:r>
        <w:r w:rsidRPr="001851EA" w:rsidDel="001E2427">
          <w:t>question. For example, it could be strictly binary</w:t>
        </w:r>
        <w:r w:rsidDel="001E2427">
          <w:t>,</w:t>
        </w:r>
        <w:r w:rsidRPr="001851EA" w:rsidDel="001E2427">
          <w:t xml:space="preserve"> in</w:t>
        </w:r>
        <w:r w:rsidDel="001E2427">
          <w:t>cluding</w:t>
        </w:r>
        <w:r w:rsidRPr="001851EA" w:rsidDel="001E2427">
          <w:t xml:space="preserve"> or exclud</w:t>
        </w:r>
        <w:r w:rsidDel="001E2427">
          <w:t>ing a</w:t>
        </w:r>
        <w:r w:rsidRPr="001851EA" w:rsidDel="001E2427">
          <w:t xml:space="preserve"> scenario </w:t>
        </w:r>
        <w:r w:rsidRPr="001851EA" w:rsidDel="001E2427">
          <w:rPr>
            <w:i/>
            <w:iCs/>
          </w:rPr>
          <w:t>i</w:t>
        </w:r>
        <w:r w:rsidRPr="001851EA" w:rsidDel="001E2427">
          <w:t xml:space="preserve"> based on meeting the question-specific condition </w:t>
        </w:r>
        <w:r w:rsidRPr="001851EA" w:rsidDel="001E2427">
          <w:rPr>
            <w:i/>
            <w:iCs/>
          </w:rPr>
          <w:t>C</w:t>
        </w:r>
        <w:r w:rsidRPr="001851EA" w:rsidDel="001E2427">
          <w:t>:</w:t>
        </w:r>
      </w:moveFrom>
    </w:p>
    <w:p w14:paraId="775FA86F" w14:textId="5F8255CC" w:rsidR="00A011B5" w:rsidRPr="001851EA" w:rsidDel="001E2427" w:rsidRDefault="00DA071F" w:rsidP="00A011B5">
      <w:pPr>
        <w:rPr>
          <w:moveFrom w:id="29" w:author="Beath, Hamish R" w:date="2026-01-04T16:19:00Z" w16du:dateUtc="2026-01-04T16:19:00Z"/>
        </w:rPr>
      </w:pPr>
      <m:oMathPara>
        <m:oMath>
          <m:eqArr>
            <m:eqArrPr>
              <m:maxDist m:val="1"/>
              <m:ctrlPr>
                <w:rPr>
                  <w:rFonts w:ascii="Cambria Math" w:hAnsi="Cambria Math"/>
                  <w:i/>
                </w:rPr>
              </m:ctrlPr>
            </m:eqArrPr>
            <m:e>
              <m:r>
                <w:rPr>
                  <w:rFonts w:ascii="Cambria Math" w:hAnsi="Cambria Math"/>
                </w:rPr>
                <m:t>R</m:t>
              </m:r>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w:rPr>
                          <w:rFonts w:ascii="Cambria Math" w:hAnsi="Cambria Math"/>
                        </w:rPr>
                        <m:t>if</m:t>
                      </m:r>
                      <m:r>
                        <w:rPr>
                          <w:rFonts w:ascii="Cambria Math" w:hAnsi="Cambria Math"/>
                        </w:rPr>
                        <m:t xml:space="preserve"> </m:t>
                      </m:r>
                      <m:r>
                        <w:rPr>
                          <w:rFonts w:ascii="Cambria Math" w:hAnsi="Cambria Math"/>
                        </w:rPr>
                        <m:t>C</m:t>
                      </m:r>
                    </m:e>
                    <m:e>
                      <m:r>
                        <w:rPr>
                          <w:rFonts w:ascii="Cambria Math" w:hAnsi="Cambria Math"/>
                        </w:rPr>
                        <m:t xml:space="preserve">0    </m:t>
                      </m:r>
                      <m:r>
                        <w:rPr>
                          <w:rFonts w:ascii="Cambria Math" w:hAnsi="Cambria Math"/>
                        </w:rPr>
                        <m:t>else</m:t>
                      </m:r>
                    </m:e>
                  </m:eqArr>
                </m:e>
              </m:d>
              <m:r>
                <w:rPr>
                  <w:rFonts w:ascii="Cambria Math" w:hAnsi="Cambria Math"/>
                </w:rPr>
                <m:t>#</m:t>
              </m:r>
              <m:d>
                <m:dPr>
                  <m:ctrlPr>
                    <w:rPr>
                      <w:rFonts w:ascii="Cambria Math" w:hAnsi="Cambria Math"/>
                      <w:i/>
                    </w:rPr>
                  </m:ctrlPr>
                </m:dPr>
                <m:e>
                  <m:r>
                    <w:rPr>
                      <w:rFonts w:ascii="Cambria Math" w:hAnsi="Cambria Math"/>
                    </w:rPr>
                    <m:t>2</m:t>
                  </m:r>
                </m:e>
              </m:d>
            </m:e>
          </m:eqArr>
        </m:oMath>
      </m:oMathPara>
    </w:p>
    <w:p w14:paraId="2BCDB0D2" w14:textId="6EF17DC8" w:rsidR="00A011B5" w:rsidRPr="001851EA" w:rsidDel="001E2427" w:rsidRDefault="00A011B5" w:rsidP="00A011B5">
      <w:pPr>
        <w:rPr>
          <w:moveFrom w:id="30" w:author="Beath, Hamish R" w:date="2026-01-04T16:19:00Z" w16du:dateUtc="2026-01-04T16:19:00Z"/>
        </w:rPr>
      </w:pPr>
      <w:moveFrom w:id="31" w:author="Beath, Hamish R" w:date="2026-01-04T16:19:00Z" w16du:dateUtc="2026-01-04T16:19:00Z">
        <w:r w:rsidRPr="001851EA" w:rsidDel="001E2427">
          <w:t>A straightforward example is whether a scenario limits global warming to</w:t>
        </w:r>
        <w:r w:rsidDel="001E2427">
          <w:t xml:space="preserve"> within certain</w:t>
        </w:r>
        <w:r w:rsidRPr="001851EA" w:rsidDel="001E2427">
          <w:t xml:space="preserve"> temperature bounds</w:t>
        </w:r>
        <w:r w:rsidRPr="001851EA" w:rsidDel="001E2427">
          <w:fldChar w:fldCharType="begin"/>
        </w:r>
        <w:r w:rsidR="00372D27" w:rsidDel="001E2427">
          <w:instrText xml:space="preserve"> ADDIN ZOTERO_ITEM CSL_CITATION {"citationID":"PXMlplYw","properties":{"formattedCitation":"\\super 15\\nosupersub{}","plainCitation":"15","noteIndex":0},"citationItems":[{"id":"akMpUoZw/cU3Ja8Kr","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Pr="001851EA" w:rsidDel="001E2427">
          <w:fldChar w:fldCharType="separate"/>
        </w:r>
        <w:r w:rsidRPr="003D4094" w:rsidDel="001E2427">
          <w:rPr>
            <w:rFonts w:ascii="Calibri" w:hAnsi="Calibri" w:cs="Calibri"/>
            <w:szCs w:val="24"/>
            <w:vertAlign w:val="superscript"/>
          </w:rPr>
          <w:t>15</w:t>
        </w:r>
        <w:r w:rsidRPr="001851EA" w:rsidDel="001E2427">
          <w:fldChar w:fldCharType="end"/>
        </w:r>
        <w:r w:rsidRPr="001851EA" w:rsidDel="001E2427">
          <w:t xml:space="preserve">. This condition is critical if the intention is to explore characteristics </w:t>
        </w:r>
        <w:r w:rsidDel="001E2427">
          <w:t>aligned</w:t>
        </w:r>
        <w:r w:rsidRPr="001851EA" w:rsidDel="001E2427">
          <w:t xml:space="preserve"> with keeping warming well below 2°C or 1.5°C with a specific likelihood</w:t>
        </w:r>
        <w:r w:rsidRPr="001851EA" w:rsidDel="001E2427">
          <w:fldChar w:fldCharType="begin"/>
        </w:r>
        <w:r w:rsidR="00372D27" w:rsidDel="001E2427">
          <w:instrText xml:space="preserve"> ADDIN ZOTERO_ITEM CSL_CITATION {"citationID":"0y7HsdzY","properties":{"formattedCitation":"\\super 15,25,40\\nosupersub{}","plainCitation":"15,25,40","noteIndex":0},"citationItems":[{"id":"akMpUoZw/cU3Ja8Kr","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id":"akMpUoZw/AlqjcEWS","uris":["http://zotero.org/users/7044370/items/6UQK43VZ"],"itemData":{"id":9219,"type":"article-journal","abstract":"&lt;p&gt;&lt;strong class=\"journal-contentHeaderColor\"&gt;Abstract.&lt;/strong&gt; While the Intergovernmental Panel on Climate Change (IPCC) physical science reports usually assess a handful of future scenarios, the Working Group III contribution on climate mitigation to the IPCC's Sixth Assessment Report (AR6 WGIII) assesses hundreds to thousands of future emissions scenarios. A key task in WGIII is to assess the global mean temperature outcomes of these scenarios in a consistent manner, given the challenge that the emissions scenarios from different integrated assessment models (IAMs) come with different sectoral and gas-to-gas coverage and cannot all be assessed consistently by complex Earth system models. In this work, we describe the “climate-assessment” workflow and its methods, including infilling of missing emissions and emissions harmonisation as applied to 1202 mitigation scenarios in AR6 WGIII. We evaluate the global mean temperature projections and effective radiative forcing (ERF) characteristics of climate emulators FaIRv1.6.2 and MAGICCv7.5.3 and use the CICERO simple climate model (CICERO-SCM) for sensitivity analysis. We discuss the implied overshoot severity of the mitigation pathways using overshoot degree years and look at emissions and temperature characteristics of scenarios compatible with one possible interpretation of the Paris Agreement. We find that the lowest class of emissions scenarios that limit global warming to “1.5 &lt;span class=\"inline-formula\"&gt;&lt;sup&gt;</w:instrText>
        </w:r>
        <w:r w:rsidR="00372D27" w:rsidDel="001E2427">
          <w:rPr>
            <w:rFonts w:ascii="Cambria Math" w:hAnsi="Cambria Math" w:cs="Cambria Math"/>
          </w:rPr>
          <w:instrText>∘</w:instrText>
        </w:r>
        <w:r w:rsidR="00372D27" w:rsidDel="001E2427">
          <w:instrText>&lt;/sup&gt;&lt;/span&gt;C (with a probability of greater than 50 %) with no or limited overshoot” includes 97 scenarios for MAGICCv7.5.3 and 203 for FaIRv1.6.2. For the MAGICCv7.5.3 results, “limited overshoot” typically implies exceedance of median temperature projections of up to about 0.1 &lt;span class=\"inline-formula\"&gt;&lt;sup&gt;</w:instrText>
        </w:r>
        <w:r w:rsidR="00372D27" w:rsidDel="001E2427">
          <w:rPr>
            <w:rFonts w:ascii="Cambria Math" w:hAnsi="Cambria Math" w:cs="Cambria Math"/>
          </w:rPr>
          <w:instrText>∘</w:instrText>
        </w:r>
        <w:r w:rsidR="00372D27" w:rsidDel="001E2427">
          <w:instrText>&lt;/sup&gt;&lt;/span&gt;C for up to a few decades before returning to below 1.5 &lt;span class=\"inline-formula\"&gt;&lt;sup&gt;</w:instrText>
        </w:r>
        <w:r w:rsidR="00372D27" w:rsidDel="001E2427">
          <w:rPr>
            <w:rFonts w:ascii="Cambria Math" w:hAnsi="Cambria Math" w:cs="Cambria Math"/>
          </w:rPr>
          <w:instrText>∘</w:instrText>
        </w:r>
        <w:r w:rsidR="00372D27" w:rsidDel="001E2427">
          <w:instrText>&lt;/sup&gt;&lt;/span&gt;C by or before the year 2100. For more than half of the scenarios in this category that comply with three criteria for being “Paris-compatible”, including net-zero or net-negative greenhouse gas (GHG) emissions, median temperatures decline by about 0.3–0.4 &lt;span class=\"inline-formula\"&gt;&lt;sup&gt;</w:instrText>
        </w:r>
        <w:r w:rsidR="00372D27" w:rsidDel="001E2427">
          <w:rPr>
            <w:rFonts w:ascii="Cambria Math" w:hAnsi="Cambria Math" w:cs="Cambria Math"/>
          </w:rPr>
          <w:instrText>∘</w:instrText>
        </w:r>
        <w:r w:rsidR="00372D27" w:rsidDel="001E2427">
          <w:instrText>&lt;/sup&gt;&lt;/span&gt;C after peaking at 1.5–1.6 &lt;span class=\"inline-formula\"&gt;&lt;sup&gt;</w:instrText>
        </w:r>
        <w:r w:rsidR="00372D27" w:rsidDel="001E2427">
          <w:rPr>
            <w:rFonts w:ascii="Cambria Math" w:hAnsi="Cambria Math" w:cs="Cambria Math"/>
          </w:rPr>
          <w:instrText>∘</w:instrText>
        </w:r>
        <w:r w:rsidR="00372D27" w:rsidDel="001E2427">
          <w:instrText xml:space="preserve">&lt;/sup&gt;&lt;/span&gt;C in 2035–2055. We compare the methods applied in AR6 with the methods used for SR1.5 and discuss their implications. This article also introduces a “climate-assessment” Python package which allows for fully reproducing the IPCC AR6 WGIII temperature assessment. This work provides a community tool for assessing the temperature outcomes of emissions pathways and provides a basis for further work such as extending the workflow to include downscaling of climate characteristics to a regional level and calculating impacts.&lt;/p&gt;","container-title":"Geoscientific Model Development","DOI":"10.5194/gmd-15-9075-2022","ISSN":"1991-959X","issue":"24","language":"English","note":"number: 24\npublisher: Copernicus GmbH","page":"9075-9109","source":"gmd.copernicus.org","title":"The IPCC Sixth Assessment Report WGIII climate assessment of mitigation pathways: from emissions to global temperatures","title-short":"The IPCC Sixth Assessment Report WGIII climate assessment of mitigation pathways","volume":"15","author":[{"family":"Kikstra","given":"Jarmo S."},{"family":"Nicholls","given":"Zebedee R. J."},{"family":"Smith","given":"Christopher J."},{"family":"Lewis","given":"Jared"},{"family":"Lamboll","given":"Robin D."},{"family":"Byers","given":"Edward"},{"family":"Sandstad","given":"Marit"},{"family":"Meinshausen","given":"Malte"},{"family":"Gidden","given":"Matthew J."},{"family":"Rogelj","given":"Joeri"},{"family":"Kriegler","given":"Elmar"},{"family":"Peters","given":"Glen P."},{"family":"Fuglestvedt","given":"Jan S."},{"family":"Skeie","given":"Ragnhild B."},{"family":"Samset","given":"Bjørn H."},{"family":"Wienpahl","given":"Laura"},{"family":"Vuuren","given":"Detlef P.","non-dropping-particle":"van"},{"family":"Wijst","given":"Kaj-Ivar","non-dropping-particle":"van der"},{"family":"Al Khourdajie","given":"Alaa"},{"family":"Forster","given":"Piers M."},{"family":"Reisinger","given":"Andy"},{"family":"Schaeffer","given":"Roberto"},{"family":"Riahi","given":"Keywan"}],"issued":{"date-parts":[["2022",12,20]]}}},{"id":"akMpUoZw/RYsQtRVa","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Pr="001851EA" w:rsidDel="001E2427">
          <w:fldChar w:fldCharType="separate"/>
        </w:r>
        <w:r w:rsidR="00372D27" w:rsidRPr="00372D27" w:rsidDel="001E2427">
          <w:rPr>
            <w:rFonts w:ascii="Calibri" w:hAnsi="Calibri" w:cs="Calibri"/>
            <w:szCs w:val="24"/>
            <w:vertAlign w:val="superscript"/>
          </w:rPr>
          <w:t>15,25,40</w:t>
        </w:r>
        <w:r w:rsidRPr="001851EA" w:rsidDel="001E2427">
          <w:fldChar w:fldCharType="end"/>
        </w:r>
        <w:r w:rsidRPr="001851EA" w:rsidDel="001E2427">
          <w:t xml:space="preserve">. </w:t>
        </w:r>
      </w:moveFrom>
    </w:p>
    <w:p w14:paraId="0D0543EE" w14:textId="70CACE98" w:rsidR="00A011B5" w:rsidRPr="00551DED" w:rsidDel="001E2427" w:rsidRDefault="00A011B5" w:rsidP="00A011B5">
      <w:pPr>
        <w:rPr>
          <w:moveFrom w:id="32" w:author="Beath, Hamish R" w:date="2026-01-04T16:19:00Z" w16du:dateUtc="2026-01-04T16:19:00Z"/>
          <w:iCs/>
        </w:rPr>
      </w:pPr>
      <w:moveFrom w:id="33" w:author="Beath, Hamish R" w:date="2026-01-04T16:19:00Z" w16du:dateUtc="2026-01-04T16:19:00Z">
        <w:r w:rsidRPr="001851EA" w:rsidDel="001E2427">
          <w:t xml:space="preserve">However, binary weighting of scenarios based on temperature outcome is only fully defensible if </w:t>
        </w:r>
        <w:r w:rsidDel="001E2427">
          <w:t>un</w:t>
        </w:r>
        <w:r w:rsidRPr="001851EA" w:rsidDel="001E2427">
          <w:t xml:space="preserve">certainty around </w:t>
        </w:r>
        <w:r w:rsidDel="001E2427">
          <w:t>a scenario’s</w:t>
        </w:r>
        <w:r w:rsidRPr="001851EA" w:rsidDel="001E2427">
          <w:t xml:space="preserve"> climate outcome</w:t>
        </w:r>
        <w:r w:rsidDel="001E2427">
          <w:t xml:space="preserve"> can be unambiguously quantified with a single probability distribution</w:t>
        </w:r>
        <w:r w:rsidRPr="001851EA" w:rsidDel="001E2427">
          <w:t>. This is typically never the case</w:t>
        </w:r>
        <w:r w:rsidRPr="001851EA" w:rsidDel="001E2427">
          <w:fldChar w:fldCharType="begin"/>
        </w:r>
        <w:r w:rsidR="00372D27" w:rsidDel="001E2427">
          <w:instrText xml:space="preserve"> ADDIN ZOTERO_ITEM CSL_CITATION {"citationID":"NhrRmcyd","properties":{"formattedCitation":"\\super 41\\nosupersub{}","plainCitation":"41","noteIndex":0},"citationItems":[{"id":"akMpUoZw/Ym4YnjON","uris":["http://zotero.org/users/7044370/items/RGBB5IBX"],"itemData":{"id":8988,"type":"chapter","container-title":"Climate Change 2021: The Physical Science Basis. Contribution of Working Group I to the Sixth Assessment Report of the Intergovernmental Panel on Climate Change","note":"section: 7","publisher":"Cambridge University Press","title":"Cross-Chapter Box 7.1: Physical emulation of Earth System Models for scenario classification and knowledge integration in AR6","author":[{"family":"Nicholls","given":"Z"},{"family":"Meinshausen","given":"M"},{"family":"Forster","given":"P"},{"family":"Armour","given":"K"},{"family":"Berntsen","given":"T"},{"family":"Collins","given":"W"},{"family":"Jones","given":"C"},{"family":"Lewis","given":"J"},{"family":"Marotzke","given":"J"},{"family":"Milinski","given":"Sebastian"},{"family":"Rogelj","given":"Joeri"},{"family":"Smith","given":"Christopher"}],"editor":[{"family":"Masson-Delmotte","given":"V"},{"family":"Zhai","given":"P"},{"family":"Pirani","given":"A"},{"family":"Connors","given":"S L"},{"family":"Péan","given":"C"},{"family":"Berger","given":"S"},{"family":"Caud","given":"N"},{"family":"Chen","given":"Y"},{"family":"Goldfarb","given":"L"},{"family":"Gomis","given":"M I"},{"family":"Huang","given":"M"},{"family":"Leitzell","given":"K"},{"family":"Lonnoy","given":"E"},{"family":"Matthews","given":"J B R"},{"family":"Maycock","given":"T K"},{"family":"Waterfield","given":"T"},{"family":"Yelekçi","given":"O"},{"family":"Yu","given":"R"},{"family":"Zhou","given":"B"}],"issued":{"date-parts":[["2021"]]}}}],"schema":"https://github.com/citation-style-language/schema/raw/master/csl-citation.json"} </w:instrText>
        </w:r>
        <w:r w:rsidRPr="001851EA" w:rsidDel="001E2427">
          <w:fldChar w:fldCharType="separate"/>
        </w:r>
        <w:r w:rsidR="00372D27" w:rsidRPr="00372D27" w:rsidDel="001E2427">
          <w:rPr>
            <w:rFonts w:ascii="Calibri" w:hAnsi="Calibri" w:cs="Calibri"/>
            <w:szCs w:val="24"/>
            <w:vertAlign w:val="superscript"/>
          </w:rPr>
          <w:t>41</w:t>
        </w:r>
        <w:r w:rsidRPr="001851EA" w:rsidDel="001E2427">
          <w:fldChar w:fldCharType="end"/>
        </w:r>
        <w:r w:rsidRPr="001851EA" w:rsidDel="001E2427">
          <w:t xml:space="preserve">. Under such conditions, </w:t>
        </w:r>
        <w:r w:rsidRPr="001851EA" w:rsidDel="001E2427">
          <w:rPr>
            <w:i/>
            <w:iCs/>
          </w:rPr>
          <w:t>R(i)</w:t>
        </w:r>
        <w:r w:rsidRPr="001851EA" w:rsidDel="001E2427">
          <w:t xml:space="preserve"> could also take the form of a continuous function. Consider an example with a threshold </w:t>
        </w:r>
        <w:r w:rsidDel="001E2427">
          <w:rPr>
            <w:rFonts w:ascii="Cambria Math" w:hAnsi="Cambria Math" w:cstheme="minorHAnsi"/>
            <w:i/>
            <w:iCs/>
          </w:rPr>
          <w:t>ϑ</w:t>
        </w:r>
        <w:r w:rsidRPr="00403377" w:rsidDel="001E2427">
          <w:t xml:space="preserve"> </w:t>
        </w:r>
        <w:r w:rsidRPr="001851EA" w:rsidDel="001E2427">
          <w:t xml:space="preserve">provided for a given scenario metric </w:t>
        </w:r>
        <w:r w:rsidRPr="001851EA" w:rsidDel="001E2427">
          <w:rPr>
            <w:i/>
            <w:iCs/>
          </w:rPr>
          <w:t>m</w:t>
        </w:r>
        <w:r w:rsidRPr="001851EA" w:rsidDel="001E2427">
          <w:rPr>
            <w:i/>
            <w:iCs/>
            <w:vertAlign w:val="subscript"/>
          </w:rPr>
          <w:t>i</w:t>
        </w:r>
        <w:r w:rsidRPr="001851EA" w:rsidDel="001E2427">
          <w:t xml:space="preserve">. </w:t>
        </w:r>
        <w:r w:rsidRPr="001851EA" w:rsidDel="001E2427">
          <w:rPr>
            <w:i/>
            <w:iCs/>
          </w:rPr>
          <w:t>R(i)</w:t>
        </w:r>
        <w:r w:rsidRPr="001851EA" w:rsidDel="001E2427">
          <w:t xml:space="preserve"> can be constructed in a way such that scenarios within the threshold are weighted with unity, and scenarios beyond the threshold are weighted based on their distance to the threshold</w:t>
        </w:r>
        <w:r w:rsidDel="001E2427">
          <w:t xml:space="preserve">, for example, using a stretched exponential function with scaling factor </w:t>
        </w:r>
        <w:r w:rsidRPr="00193B23" w:rsidDel="001E2427">
          <w:rPr>
            <w:rFonts w:ascii="Cambria Math" w:hAnsi="Cambria Math"/>
            <w:i/>
          </w:rPr>
          <w:t>α</w:t>
        </w:r>
        <w:r w:rsidDel="001E2427">
          <w:t xml:space="preserve"> and stretching exponent</w:t>
        </w:r>
        <w:r w:rsidDel="001E2427">
          <w:rPr>
            <w:rFonts w:ascii="Times New Roman" w:hAnsi="Times New Roman" w:cs="Times New Roman"/>
          </w:rPr>
          <w:t xml:space="preserve"> </w:t>
        </w:r>
        <w:r w:rsidRPr="00377072" w:rsidDel="001E2427">
          <w:rPr>
            <w:rFonts w:ascii="Cambria Math" w:hAnsi="Cambria Math"/>
            <w:i/>
          </w:rPr>
          <w:t>β</w:t>
        </w:r>
        <w:r w:rsidDel="001E2427">
          <w:rPr>
            <w:rFonts w:ascii="Cambria Math" w:hAnsi="Cambria Math"/>
            <w:i/>
          </w:rPr>
          <w:t xml:space="preserve"> </w:t>
        </w:r>
        <w:r w:rsidRPr="004571AB" w:rsidDel="001E2427">
          <w:t>to determine the relevance weight</w:t>
        </w:r>
        <w:r w:rsidDel="001E2427">
          <w:rPr>
            <w:rFonts w:ascii="Cambria Math" w:hAnsi="Cambria Math"/>
            <w:iCs/>
          </w:rPr>
          <w:t xml:space="preserve">: </w:t>
        </w:r>
      </w:moveFrom>
    </w:p>
    <w:p w14:paraId="1E0BBA8F" w14:textId="221B3974" w:rsidR="00A011B5" w:rsidRPr="00DF5A81" w:rsidDel="001E2427" w:rsidRDefault="00DA071F" w:rsidP="00A011B5">
      <w:pPr>
        <w:rPr>
          <w:moveFrom w:id="34" w:author="Beath, Hamish R" w:date="2026-01-04T16:19:00Z" w16du:dateUtc="2026-01-04T16:19:00Z"/>
        </w:rPr>
      </w:pPr>
      <m:oMathPara>
        <m:oMath>
          <m:eqArr>
            <m:eqArrPr>
              <m:maxDist m:val="1"/>
              <m:ctrlPr>
                <w:rPr>
                  <w:rFonts w:ascii="Cambria Math" w:hAnsi="Cambria Math"/>
                  <w:i/>
                </w:rPr>
              </m:ctrlPr>
            </m:eqArrPr>
            <m:e>
              <m:r>
                <w:rPr>
                  <w:rFonts w:ascii="Cambria Math" w:hAnsi="Cambria Math"/>
                </w:rPr>
                <m:t>R</m:t>
              </m:r>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w:rPr>
                          <w:rFonts w:ascii="Cambria Math" w:hAnsi="Cambria Math"/>
                        </w:rPr>
                        <m:t>if</m:t>
                      </m:r>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lt;</m:t>
                      </m:r>
                      <m:r>
                        <w:rPr>
                          <w:rFonts w:ascii="Cambria Math" w:hAnsi="Cambria Math"/>
                        </w:rPr>
                        <m:t>ϑ</m:t>
                      </m:r>
                    </m:e>
                    <m:e>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α</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r>
                                            <w:rPr>
                                              <w:rFonts w:ascii="Cambria Math" w:hAnsi="Cambria Math"/>
                                            </w:rPr>
                                            <m:t>ϑ</m:t>
                                          </m:r>
                                        </m:num>
                                        <m:den>
                                          <m:r>
                                            <w:rPr>
                                              <w:rFonts w:ascii="Cambria Math" w:hAnsi="Cambria Math"/>
                                            </w:rPr>
                                            <m:t>ϑ</m:t>
                                          </m:r>
                                        </m:den>
                                      </m:f>
                                    </m:e>
                                  </m:d>
                                </m:e>
                                <m:sup>
                                  <m:r>
                                    <w:rPr>
                                      <w:rFonts w:ascii="Cambria Math" w:hAnsi="Cambria Math"/>
                                    </w:rPr>
                                    <m:t>β</m:t>
                                  </m:r>
                                </m:sup>
                              </m:sSup>
                            </m:e>
                          </m:d>
                        </m:sup>
                      </m:sSup>
                      <m:r>
                        <w:rPr>
                          <w:rFonts w:ascii="Cambria Math" w:hAnsi="Cambria Math"/>
                        </w:rPr>
                        <m:t xml:space="preserve">   </m:t>
                      </m:r>
                      <m:r>
                        <w:rPr>
                          <w:rFonts w:ascii="Cambria Math" w:hAnsi="Cambria Math"/>
                        </w:rPr>
                        <m:t>else</m:t>
                      </m:r>
                    </m:e>
                  </m:eqAr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4300C329" w14:textId="719CA6AE" w:rsidR="00A011B5" w:rsidDel="001E2427" w:rsidRDefault="00A011B5" w:rsidP="00A011B5">
      <w:pPr>
        <w:rPr>
          <w:moveFrom w:id="35" w:author="Beath, Hamish R" w:date="2026-01-04T16:19:00Z" w16du:dateUtc="2026-01-04T16:19:00Z"/>
        </w:rPr>
      </w:pPr>
      <w:moveFrom w:id="36" w:author="Beath, Hamish R" w:date="2026-01-04T16:19:00Z" w16du:dateUtc="2026-01-04T16:19:00Z">
        <w:r w:rsidDel="001E2427">
          <w:t xml:space="preserve">Alternatively, scenarios that are </w:t>
        </w:r>
        <w:r w:rsidRPr="004571AB" w:rsidDel="001E2427">
          <w:rPr>
            <w:i/>
          </w:rPr>
          <w:t>within</w:t>
        </w:r>
        <w:r w:rsidDel="001E2427">
          <w:t xml:space="preserve"> a defined threshold </w:t>
        </w:r>
        <w:r w:rsidDel="001E2427">
          <w:rPr>
            <w:rFonts w:ascii="Cambria Math" w:hAnsi="Cambria Math" w:cstheme="minorHAnsi"/>
            <w:i/>
            <w:iCs/>
          </w:rPr>
          <w:t>ϑ</w:t>
        </w:r>
        <w:r w:rsidDel="001E2427">
          <w:t xml:space="preserve">, could be weighted based on their distance from it. For example, a user may want adherence to temperature thresholds but may want to apply a risk-based relevance weighting. Here, scenarios further from thresholds achieve a higher </w:t>
        </w:r>
        <m:oMath>
          <m:r>
            <w:rPr>
              <w:rFonts w:ascii="Cambria Math" w:hAnsi="Cambria Math"/>
            </w:rPr>
            <m:t>R</m:t>
          </m:r>
          <m:d>
            <m:dPr>
              <m:ctrlPr>
                <w:rPr>
                  <w:rFonts w:ascii="Cambria Math" w:hAnsi="Cambria Math"/>
                  <w:i/>
                </w:rPr>
              </m:ctrlPr>
            </m:dPr>
            <m:e>
              <m:r>
                <w:rPr>
                  <w:rFonts w:ascii="Cambria Math" w:hAnsi="Cambria Math"/>
                </w:rPr>
                <m:t>i</m:t>
              </m:r>
            </m:e>
          </m:d>
        </m:oMath>
        <w:moveFrom w:id="37" w:author="Beath, Hamish R" w:date="2026-01-04T16:19:00Z" w16du:dateUtc="2026-01-04T16:19:00Z">
          <w:r w:rsidDel="001E2427">
            <w:t xml:space="preserve"> ,as they are deemed to have less risk of breaching the threshold.</w:t>
          </w:r>
        </w:moveFrom>
      </w:moveFrom>
    </w:p>
    <w:p w14:paraId="6AEEC37E" w14:textId="0D05529E" w:rsidR="00A011B5" w:rsidRPr="001851EA" w:rsidDel="001E2427" w:rsidRDefault="00AE2A15" w:rsidP="00310B99">
      <w:pPr>
        <w:pStyle w:val="Heading3"/>
        <w:rPr>
          <w:moveFrom w:id="38" w:author="Beath, Hamish R" w:date="2026-01-04T16:19:00Z" w16du:dateUtc="2026-01-04T16:19:00Z"/>
        </w:rPr>
      </w:pPr>
      <w:moveFrom w:id="39" w:author="Beath, Hamish R" w:date="2026-01-04T16:19:00Z" w16du:dateUtc="2026-01-04T16:19:00Z">
        <w:r w:rsidDel="001E2427">
          <w:t xml:space="preserve">Weighting based on scenario </w:t>
        </w:r>
        <w:r w:rsidR="00A011B5" w:rsidRPr="001851EA" w:rsidDel="001E2427">
          <w:t>quality</w:t>
        </w:r>
      </w:moveFrom>
    </w:p>
    <w:p w14:paraId="64CEAF4F" w14:textId="0F2D2F65" w:rsidR="00A011B5" w:rsidRPr="001851EA" w:rsidDel="001E2427" w:rsidRDefault="00A011B5" w:rsidP="00A011B5">
      <w:pPr>
        <w:rPr>
          <w:moveFrom w:id="40" w:author="Beath, Hamish R" w:date="2026-01-04T16:19:00Z" w16du:dateUtc="2026-01-04T16:19:00Z"/>
        </w:rPr>
      </w:pPr>
      <w:moveFrom w:id="41" w:author="Beath, Hamish R" w:date="2026-01-04T16:19:00Z" w16du:dateUtc="2026-01-04T16:19:00Z">
        <w:r w:rsidRPr="001851EA" w:rsidDel="001E2427">
          <w:t>The quality of a scenario is central to consider whether to continue using its information for secondary analysis. However, an assessment of quality is subjective and depends on the research question being explored. For example, accura</w:t>
        </w:r>
        <w:r w:rsidDel="001E2427">
          <w:t>te</w:t>
        </w:r>
        <w:r w:rsidRPr="001851EA" w:rsidDel="001E2427">
          <w:t xml:space="preserve"> historical emissions might be important </w:t>
        </w:r>
        <w:r w:rsidDel="001E2427">
          <w:t>for</w:t>
        </w:r>
        <w:r w:rsidRPr="001851EA" w:rsidDel="001E2427">
          <w:t xml:space="preserve"> understand</w:t>
        </w:r>
        <w:r w:rsidDel="001E2427">
          <w:t>ing</w:t>
        </w:r>
        <w:r w:rsidRPr="001851EA" w:rsidDel="001E2427">
          <w:t xml:space="preserve"> how emissions relate to global warming targets, while </w:t>
        </w:r>
        <w:r w:rsidDel="001E2427">
          <w:t>accurate</w:t>
        </w:r>
        <w:r w:rsidRPr="001851EA" w:rsidDel="001E2427">
          <w:t xml:space="preserve"> historical energy system capacities might </w:t>
        </w:r>
        <w:r w:rsidDel="001E2427">
          <w:t>be</w:t>
        </w:r>
        <w:r w:rsidRPr="001851EA" w:rsidDel="001E2427">
          <w:t xml:space="preserve"> important if characteristics of the energy transformation are gleaned from these pathways. </w:t>
        </w:r>
        <w:r w:rsidDel="001E2427">
          <w:t xml:space="preserve">Alternatively, quality weighting could be derived from the characteristics of certain models. For example, their </w:t>
        </w:r>
        <w:r w:rsidR="008975E2" w:rsidDel="001E2427">
          <w:t>representation</w:t>
        </w:r>
        <w:r w:rsidDel="001E2427">
          <w:t xml:space="preserve"> of specific technologies of interes</w:t>
        </w:r>
        <w:r w:rsidRPr="00750EE6" w:rsidDel="001E2427">
          <w:t>t.</w:t>
        </w:r>
        <w:r w:rsidDel="001E2427">
          <w:t xml:space="preserve"> Quality weighting could also be assigned using quantifiable feasibility criteria</w:t>
        </w:r>
        <w:r w:rsidDel="001E2427">
          <w:fldChar w:fldCharType="begin"/>
        </w:r>
        <w:r w:rsidR="00372D27" w:rsidDel="001E2427">
          <w:instrText xml:space="preserve"> ADDIN ZOTERO_ITEM CSL_CITATION {"citationID":"a3okqnkdof","properties":{"formattedCitation":"\\super 16,42\\nosupersub{}","plainCitation":"16,42","noteIndex":0},"citationItems":[{"id":"akMpUoZw/ZBBppBpI","uris":["http://zotero.org/users/7044370/items/T6MJM4GE"],"itemData":{"id":"eUgVS2ql/rQ09J7eb","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1,"uris":["http://zotero.org/users/18111444/items/EN8YJ9IV"],"itemData":{"id":1,"type":"article-journal","abstract":"Ensembles of climate change mitigation scenarios present users with a collection of strategies for limiting global warming. These strategies may differ in their associated feasibility challenges, mitigation co-impacts, and ultimately their relative societal desirability. Understanding these scenario characteristics is therefore crucial when scenarios are used to inform strategic decisions. One approach to enhance this understanding is to establish scenario archetypes and select contrasting illustrative scenarios from a larger ensemble. We present a new multidimensional framework for the systematic comparison of scenarios at the global or regional level. We illustrate the framework with comparisons in seven dimensions: economic feasibility, mineral resource availability, impacts on societal resilience, near-term scenario robustness, environmental sustainability, interregional fairness, and speed of societal transformation. Using cluster analysis, the framework can be used to select a group of illustrative scenarios with contrasting scores across the dimensions. Beyond the selection of scenarios, our exploration and evaluation framework also allows the identification of gaps in the scenario space that may be of interest but are not covered by the literature. We demonstrate these use cases by applying our framework to a set of mitigation scenarios that limit warming to 1.5 °C. Our results show our framework systematically selects contrasting scenarios, with our illustrative pathways having diverging energy mixes and uses of carbon dioxide removal. Further, we highlight considerable regional differences in the distribution of indicator and dimension scores as a key area for further investigation.","container-title":"Environmental Research Letters","DOI":"10.1088/1748-9326/addd35","ISSN":"1748-9326","issue":"7","journalAbbreviation":"Environ. Res. Lett.","language":"en","note":"publisher: IOP Publishing","page":"074020","source":"Institute of Physics","title":"An exploration and evaluation framework for climate change mitigation scenarios with varying feasibility and desirability","volume":"20","author":[{"family":"Beath","given":"Hamish"},{"family":"Mittal","given":"Shivika"},{"family":"Lamboll","given":"Robin"},{"family":"Rogelj","given":"Joeri"}],"issued":{"date-parts":[["2025",6]]}}}],"schema":"https://github.com/citation-style-language/schema/raw/master/csl-citation.json"} </w:instrText>
        </w:r>
        <w:r w:rsidDel="001E2427">
          <w:fldChar w:fldCharType="separate"/>
        </w:r>
        <w:r w:rsidR="00372D27" w:rsidRPr="00372D27" w:rsidDel="001E2427">
          <w:rPr>
            <w:rFonts w:ascii="Calibri" w:cs="Calibri"/>
            <w:szCs w:val="24"/>
            <w:vertAlign w:val="superscript"/>
          </w:rPr>
          <w:t>16,42</w:t>
        </w:r>
        <w:r w:rsidDel="001E2427">
          <w:fldChar w:fldCharType="end"/>
        </w:r>
        <w:r w:rsidDel="001E2427">
          <w:t xml:space="preserve">, obtained from literature or expert judgment or </w:t>
        </w:r>
        <w:r w:rsidRPr="00550DA1" w:rsidDel="001E2427">
          <w:t>elicitation</w:t>
        </w:r>
        <w:r w:rsidRPr="00550DA1" w:rsidDel="001E2427">
          <w:fldChar w:fldCharType="begin"/>
        </w:r>
        <w:r w:rsidR="00372D27" w:rsidDel="001E2427">
          <w:instrText xml:space="preserve"> ADDIN ZOTERO_ITEM CSL_CITATION {"citationID":"a2tfc92f29","properties":{"formattedCitation":"\\super 43\\nosupersub{}","plainCitation":"43","noteIndex":0},"citationItems":[{"id":9,"uris":["http://zotero.org/users/18111444/items/GCP39BFB"],"itemData":{"id":9,"type":"article-journal","abstract":"The inclusion of expert judgments along with other forms of data in science, engineering,           and decision making is inevitable. Expert elicitation refers to formal procedures for           obtaining and combining expert judgments. Expert elicitation is required when existing           data and models cannot provide needed information. This makes validating expert judgments           a challenge because they are used when other data do not exist and thus measuring their           accuracy is difficult. This article examines the classical model of structured expert           judgment, which is an elicitation method that includes validation of the experts’           assessments against empirical data. In the classical model, experts assess both the           unknown target questions and a set of calibration questions, which are items from the           experts’ field that have observed true values. The classical model scores experts on their           performance in assessing the calibration questions and then produces performance-weighted           combinations of the experts. From 2006 through March 2015, the classical model has been           used in thirty-three unique applications. Less than one-third of the individual experts in           these studies were statistically accurate, highlighting the need for validation. Overall,           the performance-based combination of experts produced in the classical model is more           statistically accurate and more informative than an equal weighting of experts.","container-title":"Review of Environmental Economics and Policy","DOI":"10.1093/reep/rex022","ISSN":"1750-6816","issue":"1","note":"publisher: The University of Chicago Press","page":"113-132","source":"journals.uchicago.edu (Atypon)","title":"Expert Elicitation: Using the Classical Model to Validate                         Experts’ Judgments","title-short":"Expert Elicitation","volume":"12","author":[{"family":"Colson","given":"Abigail R."},{"family":"Cooke","given":"Roger M."}],"issued":{"date-parts":[["2018",1]]}}}],"schema":"https://github.com/citation-style-language/schema/raw/master/csl-citation.json"} </w:instrText>
        </w:r>
        <w:r w:rsidRPr="00550DA1" w:rsidDel="001E2427">
          <w:fldChar w:fldCharType="separate"/>
        </w:r>
        <w:r w:rsidR="00372D27" w:rsidRPr="00372D27" w:rsidDel="001E2427">
          <w:rPr>
            <w:rFonts w:ascii="Calibri" w:cs="Calibri"/>
            <w:szCs w:val="24"/>
            <w:vertAlign w:val="superscript"/>
          </w:rPr>
          <w:t>43</w:t>
        </w:r>
        <w:r w:rsidRPr="00550DA1" w:rsidDel="001E2427">
          <w:fldChar w:fldCharType="end"/>
        </w:r>
        <w:r w:rsidRPr="00550DA1" w:rsidDel="001E2427">
          <w:t xml:space="preserve">. </w:t>
        </w:r>
        <w:r w:rsidDel="001E2427">
          <w:t xml:space="preserve">Practically, this could mean down-weighting scenarios with technology pathways or societal changes judged by experts to be outside plausible achievability. </w:t>
        </w:r>
      </w:moveFrom>
    </w:p>
    <w:p w14:paraId="68285153" w14:textId="24458413" w:rsidR="00A011B5" w:rsidRPr="001851EA" w:rsidDel="001E2427" w:rsidRDefault="00A011B5" w:rsidP="00A011B5">
      <w:pPr>
        <w:rPr>
          <w:moveFrom w:id="42" w:author="Beath, Hamish R" w:date="2026-01-04T16:19:00Z" w16du:dateUtc="2026-01-04T16:19:00Z"/>
        </w:rPr>
      </w:pPr>
      <w:moveFrom w:id="43" w:author="Beath, Hamish R" w:date="2026-01-04T16:19:00Z" w16du:dateUtc="2026-01-04T16:19:00Z">
        <w:r w:rsidRPr="001851EA" w:rsidDel="001E2427">
          <w:t>Methods that have earlier been applied to account for climate data projection quality</w:t>
        </w:r>
        <w:r w:rsidRPr="001851EA" w:rsidDel="001E2427">
          <w:fldChar w:fldCharType="begin"/>
        </w:r>
        <w:r w:rsidR="00372D27" w:rsidDel="001E2427">
          <w:instrText xml:space="preserve"> ADDIN ZOTERO_ITEM CSL_CITATION {"citationID":"9fJI0ITY","properties":{"formattedCitation":"\\super 20\\uc0\\u8211{}23\\nosupersub{}","plainCitation":"20–23","noteIndex":0},"citationItems":[{"id":"akMpUoZw/Yj2SmrRq","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akMpUoZw/8BaQ0gHR","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akMpUoZw/ILW1gkqy","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akMpUoZw/PGBLOKhV","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Pr="001851EA" w:rsidDel="001E2427">
          <w:fldChar w:fldCharType="separate"/>
        </w:r>
        <w:r w:rsidR="008E4B41" w:rsidRPr="008E4B41" w:rsidDel="001E2427">
          <w:rPr>
            <w:rFonts w:ascii="Calibri" w:hAnsi="Calibri" w:cs="Calibri"/>
            <w:szCs w:val="24"/>
            <w:vertAlign w:val="superscript"/>
          </w:rPr>
          <w:t>20–23</w:t>
        </w:r>
        <w:r w:rsidRPr="001851EA" w:rsidDel="001E2427">
          <w:fldChar w:fldCharType="end"/>
        </w:r>
        <w:r w:rsidRPr="001851EA" w:rsidDel="001E2427">
          <w:t xml:space="preserve"> can be adapted to our new context, by comparing emissions and energy trends in scenarios to recent observations. Scenario quality can be accounted for by implementing a continuous weighting</w:t>
        </w:r>
        <w:r w:rsidRPr="001851EA" w:rsidDel="001E2427">
          <w:rPr>
            <w:i/>
            <w:iCs/>
          </w:rPr>
          <w:t xml:space="preserve"> Q</w:t>
        </w:r>
        <w:r w:rsidRPr="001851EA" w:rsidDel="001E2427">
          <w:rPr>
            <w:i/>
            <w:iCs/>
            <w:vertAlign w:val="subscript"/>
          </w:rPr>
          <w:t>j</w:t>
        </w:r>
        <w:r w:rsidRPr="001851EA" w:rsidDel="001E2427">
          <w:rPr>
            <w:i/>
            <w:iCs/>
          </w:rPr>
          <w:t>(i)</w:t>
        </w:r>
        <w:r w:rsidRPr="001851EA" w:rsidDel="001E2427">
          <w:t xml:space="preserve"> between 0 and 1 for each scenario </w:t>
        </w:r>
        <w:r w:rsidRPr="001851EA" w:rsidDel="001E2427">
          <w:rPr>
            <w:i/>
            <w:iCs/>
          </w:rPr>
          <w:t>i</w:t>
        </w:r>
        <w:r w:rsidRPr="001851EA" w:rsidDel="001E2427">
          <w:t xml:space="preserve">, based on a set of </w:t>
        </w:r>
        <w:r w:rsidRPr="001851EA" w:rsidDel="001E2427">
          <w:rPr>
            <w:i/>
            <w:iCs/>
          </w:rPr>
          <w:t>j</w:t>
        </w:r>
        <w:r w:rsidRPr="001851EA" w:rsidDel="001E2427">
          <w:t xml:space="preserve"> distance criteria </w:t>
        </w:r>
        <w:r w:rsidRPr="001851EA" w:rsidDel="001E2427">
          <w:rPr>
            <w:i/>
            <w:iCs/>
          </w:rPr>
          <w:t>f</w:t>
        </w:r>
        <w:r w:rsidRPr="001851EA" w:rsidDel="001E2427">
          <w:rPr>
            <w:i/>
            <w:iCs/>
            <w:vertAlign w:val="subscript"/>
          </w:rPr>
          <w:t>j</w:t>
        </w:r>
        <w:r w:rsidRPr="001851EA" w:rsidDel="001E2427">
          <w:rPr>
            <w:i/>
            <w:iCs/>
          </w:rPr>
          <w:t>(d)</w:t>
        </w:r>
        <w:r w:rsidRPr="001851EA" w:rsidDel="001E2427">
          <w:t xml:space="preserve"> </w:t>
        </w:r>
        <w:r w:rsidDel="001E2427">
          <w:t xml:space="preserve">of </w:t>
        </w:r>
        <w:r w:rsidRPr="001976D6" w:rsidDel="001E2427">
          <w:rPr>
            <w:i/>
            <w:iCs/>
          </w:rPr>
          <w:t>k</w:t>
        </w:r>
        <w:r w:rsidDel="001E2427">
          <w:t xml:space="preserve"> quality metrics </w:t>
        </w:r>
        <w:r w:rsidRPr="001976D6" w:rsidDel="001E2427">
          <w:t>defined</w:t>
        </w:r>
        <w:r w:rsidRPr="001851EA" w:rsidDel="001E2427">
          <w:t xml:space="preserve"> between a scenario’s modelled </w:t>
        </w:r>
        <w:r w:rsidDel="001E2427">
          <w:t>data for a metric</w:t>
        </w:r>
        <w:r w:rsidRPr="001851EA" w:rsidDel="001E2427">
          <w:t xml:space="preserve"> (v</w:t>
        </w:r>
        <w:r w:rsidDel="001E2427">
          <w:rPr>
            <w:vertAlign w:val="subscript"/>
          </w:rPr>
          <w:t>k</w:t>
        </w:r>
        <w:r w:rsidRPr="001851EA" w:rsidDel="001E2427">
          <w:rPr>
            <w:vertAlign w:val="subscript"/>
          </w:rPr>
          <w:t>,i</w:t>
        </w:r>
        <w:r w:rsidRPr="001851EA" w:rsidDel="001E2427">
          <w:t xml:space="preserve">) and </w:t>
        </w:r>
        <w:r w:rsidDel="001E2427">
          <w:t>an expert assessments</w:t>
        </w:r>
        <w:r w:rsidRPr="001851EA" w:rsidDel="001E2427">
          <w:t xml:space="preserve"> </w:t>
        </w:r>
        <w:r w:rsidDel="001E2427">
          <w:t>of a set of measures of quality</w:t>
        </w:r>
        <w:r w:rsidRPr="001851EA" w:rsidDel="001E2427">
          <w:t xml:space="preserve"> (</w:t>
        </w:r>
        <w:r w:rsidRPr="008355AE" w:rsidDel="001E2427">
          <w:rPr>
            <w:i/>
            <w:iCs/>
          </w:rPr>
          <w:t>E</w:t>
        </w:r>
        <w:r w:rsidRPr="008355AE" w:rsidDel="001E2427">
          <w:rPr>
            <w:i/>
            <w:iCs/>
            <w:vertAlign w:val="subscript"/>
          </w:rPr>
          <w:t>k</w:t>
        </w:r>
        <w:r w:rsidRPr="001851EA" w:rsidDel="001E2427">
          <w:t xml:space="preserve">) (Eq. 4). </w:t>
        </w:r>
      </w:moveFrom>
    </w:p>
    <w:p w14:paraId="6DC4BF02" w14:textId="0E5E0D47" w:rsidR="00A011B5" w:rsidRPr="001851EA" w:rsidDel="001E2427" w:rsidRDefault="00DA071F" w:rsidP="00A011B5">
      <w:pPr>
        <w:rPr>
          <w:moveFrom w:id="44" w:author="Beath, Hamish R" w:date="2026-01-04T16:19:00Z" w16du:dateUtc="2026-01-04T16:19:00Z"/>
          <w:i/>
        </w:rPr>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r>
                    <w:rPr>
                      <w:rFonts w:ascii="Cambria Math" w:hAnsi="Cambria Math"/>
                    </w:rPr>
                    <m:t>,</m:t>
                  </m:r>
                  <m:r>
                    <w:rPr>
                      <w:rFonts w:ascii="Cambria Math" w:hAnsi="Cambria Math"/>
                    </w:rPr>
                    <m:t>k</m:t>
                  </m:r>
                </m:sub>
                <m:sup/>
                <m:e>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k</m:t>
                              </m:r>
                              <m:r>
                                <w:rPr>
                                  <w:rFonts w:ascii="Cambria Math" w:hAnsi="Cambria Math"/>
                                </w:rPr>
                                <m:t>,</m:t>
                              </m:r>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e>
                      </m:d>
                    </m:e>
                  </m:d>
                </m:e>
              </m:nary>
              <m:r>
                <w:rPr>
                  <w:rFonts w:ascii="Cambria Math" w:hAnsi="Cambria Math"/>
                </w:rPr>
                <m:t>#</m:t>
              </m:r>
              <m:d>
                <m:dPr>
                  <m:ctrlPr>
                    <w:rPr>
                      <w:rFonts w:ascii="Cambria Math" w:hAnsi="Cambria Math"/>
                      <w:i/>
                    </w:rPr>
                  </m:ctrlPr>
                </m:dPr>
                <m:e>
                  <m:r>
                    <w:rPr>
                      <w:rFonts w:ascii="Cambria Math" w:hAnsi="Cambria Math"/>
                    </w:rPr>
                    <m:t>4</m:t>
                  </m:r>
                </m:e>
              </m:d>
            </m:e>
          </m:eqArr>
        </m:oMath>
      </m:oMathPara>
    </w:p>
    <w:p w14:paraId="2FE0921C" w14:textId="015DAD83" w:rsidR="00A011B5" w:rsidRPr="001851EA" w:rsidDel="001E2427" w:rsidRDefault="00A011B5" w:rsidP="00A011B5">
      <w:pPr>
        <w:rPr>
          <w:moveFrom w:id="45" w:author="Beath, Hamish R" w:date="2026-01-04T16:19:00Z" w16du:dateUtc="2026-01-04T16:19:00Z"/>
        </w:rPr>
      </w:pPr>
      <w:moveFrom w:id="46" w:author="Beath, Hamish R" w:date="2026-01-04T16:19:00Z" w16du:dateUtc="2026-01-04T16:19:00Z">
        <w:r w:rsidRPr="001851EA" w:rsidDel="001E2427">
          <w:t>The IPCC SR1.5 and AR6 assessments did not use a formal method of scenario weighting but applied a scenario quality filtering</w:t>
        </w:r>
        <w:r w:rsidRPr="001851EA" w:rsidDel="001E2427">
          <w:fldChar w:fldCharType="begin"/>
        </w:r>
        <w:r w:rsidR="00372D27" w:rsidDel="001E2427">
          <w:instrText xml:space="preserve"> ADDIN ZOTERO_ITEM CSL_CITATION {"citationID":"F91PVUnJ","properties":{"formattedCitation":"\\super 7,8,18,26\\nosupersub{}","plainCitation":"7,8,18,26","noteIndex":0},"citationItems":[{"id":"akMpUoZw/jacpdbCG","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akMpUoZw/VNcz6M9S","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id":"akMpUoZw/r35tbDd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id":"akMpUoZw/hdNUcu4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Pr="001851EA" w:rsidDel="001E2427">
          <w:fldChar w:fldCharType="separate"/>
        </w:r>
        <w:r w:rsidR="008E4B41" w:rsidRPr="008E4B41" w:rsidDel="001E2427">
          <w:rPr>
            <w:rFonts w:ascii="Calibri" w:hAnsi="Calibri" w:cs="Calibri"/>
            <w:szCs w:val="24"/>
            <w:vertAlign w:val="superscript"/>
          </w:rPr>
          <w:t>7,8,18,26</w:t>
        </w:r>
        <w:r w:rsidRPr="001851EA" w:rsidDel="001E2427">
          <w:fldChar w:fldCharType="end"/>
        </w:r>
        <w:r w:rsidRPr="001851EA" w:rsidDel="001E2427">
          <w:t xml:space="preserve">, with each scenario effectively assigned </w:t>
        </w:r>
        <w:r w:rsidRPr="001851EA" w:rsidDel="001E2427">
          <w:rPr>
            <w:i/>
            <w:iCs/>
          </w:rPr>
          <w:t>Q(i)</w:t>
        </w:r>
        <w:r w:rsidRPr="001851EA" w:rsidDel="001E2427">
          <w:t xml:space="preserve"> = 0 (excluded) or </w:t>
        </w:r>
        <w:r w:rsidRPr="001851EA" w:rsidDel="001E2427">
          <w:rPr>
            <w:i/>
            <w:iCs/>
          </w:rPr>
          <w:t>Q(i)</w:t>
        </w:r>
        <w:r w:rsidRPr="001851EA" w:rsidDel="001E2427">
          <w:t xml:space="preserve"> = 1 (included). For example, SR1.5 excluded scenarios with negative CO</w:t>
        </w:r>
        <w:r w:rsidRPr="001851EA" w:rsidDel="001E2427">
          <w:rPr>
            <w:vertAlign w:val="subscript"/>
          </w:rPr>
          <w:t>2</w:t>
        </w:r>
        <w:r w:rsidRPr="001851EA" w:rsidDel="001E2427">
          <w:t xml:space="preserve"> emissions from agriculture, forestry and other land-use (AFOLU) in 2020 due to the perceived implausibility of AFOLU CO</w:t>
        </w:r>
        <w:r w:rsidRPr="001851EA" w:rsidDel="001E2427">
          <w:rPr>
            <w:vertAlign w:val="subscript"/>
          </w:rPr>
          <w:t>2</w:t>
        </w:r>
        <w:r w:rsidRPr="001851EA" w:rsidDel="001E2427">
          <w:t xml:space="preserve"> emissions becoming negative within two years of the report’s publication</w:t>
        </w:r>
        <w:r w:rsidRPr="001851EA" w:rsidDel="001E2427">
          <w:fldChar w:fldCharType="begin"/>
        </w:r>
        <w:r w:rsidR="00372D27" w:rsidDel="001E2427">
          <w:instrText xml:space="preserve"> ADDIN ZOTERO_ITEM CSL_CITATION {"citationID":"NjLcyZrG","properties":{"formattedCitation":"\\super 7,18\\nosupersub{}","plainCitation":"7,18","noteIndex":0},"citationItems":[{"id":"akMpUoZw/jacpdbCG","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akMpUoZw/r35tbDd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Pr="001851EA" w:rsidDel="001E2427">
          <w:fldChar w:fldCharType="separate"/>
        </w:r>
        <w:r w:rsidR="008E4B41" w:rsidRPr="008E4B41" w:rsidDel="001E2427">
          <w:rPr>
            <w:rFonts w:ascii="Calibri" w:hAnsi="Calibri" w:cs="Calibri"/>
            <w:szCs w:val="24"/>
            <w:vertAlign w:val="superscript"/>
          </w:rPr>
          <w:t>7,18</w:t>
        </w:r>
        <w:r w:rsidRPr="001851EA" w:rsidDel="001E2427">
          <w:fldChar w:fldCharType="end"/>
        </w:r>
        <w:r w:rsidRPr="001851EA" w:rsidDel="001E2427">
          <w:t>. In addition, SR1.5 excluded a further 30 scenarios from its analysis of global and sectorial emissions evolutions (see Table 2.4 and Figure SPM.3 in ref. </w:t>
        </w:r>
        <w:r w:rsidRPr="001851EA" w:rsidDel="001E2427">
          <w:fldChar w:fldCharType="begin"/>
        </w:r>
        <w:r w:rsidR="00372D27" w:rsidDel="001E2427">
          <w:instrText xml:space="preserve"> ADDIN ZOTERO_ITEM CSL_CITATION {"citationID":"FoRjJfkX","properties":{"formattedCitation":"\\super 5\\nosupersub{}","plainCitation":"5","noteIndex":0},"citationItems":[{"id":"akMpUoZw/puRJF7Uc","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Pr="001851EA" w:rsidDel="001E2427">
          <w:fldChar w:fldCharType="separate"/>
        </w:r>
        <w:r w:rsidRPr="001851EA" w:rsidDel="001E2427">
          <w:rPr>
            <w:rFonts w:ascii="Calibri" w:hAnsi="Calibri" w:cs="Calibri"/>
          </w:rPr>
          <w:t>5</w:t>
        </w:r>
        <w:r w:rsidRPr="001851EA" w:rsidDel="001E2427">
          <w:fldChar w:fldCharType="end"/>
        </w:r>
        <w:r w:rsidRPr="001851EA" w:rsidDel="001E2427">
          <w:t xml:space="preserve">) for having greenhouse gas emissions in 2010 outside the range of historical estimates. </w:t>
        </w:r>
        <w:r w:rsidDel="001E2427">
          <w:t>O</w:t>
        </w:r>
        <w:r w:rsidRPr="001851EA" w:rsidDel="001E2427">
          <w:t xml:space="preserve">ther parts of the report that explore scenario dimensions orthogonal to global and sectorial emissions evolutions, </w:t>
        </w:r>
        <w:r w:rsidDel="001E2427">
          <w:t>include all</w:t>
        </w:r>
        <w:r w:rsidRPr="001851EA" w:rsidDel="001E2427">
          <w:t xml:space="preserve"> scenarios. </w:t>
        </w:r>
        <w:r w:rsidDel="001E2427">
          <w:t xml:space="preserve">In both above-mentioned cases, </w:t>
        </w:r>
        <w:r w:rsidRPr="001851EA" w:rsidDel="001E2427">
          <w:rPr>
            <w:i/>
            <w:iCs/>
          </w:rPr>
          <w:t>f</w:t>
        </w:r>
        <w:r w:rsidRPr="001851EA" w:rsidDel="001E2427">
          <w:rPr>
            <w:i/>
            <w:iCs/>
            <w:vertAlign w:val="subscript"/>
          </w:rPr>
          <w:t>j</w:t>
        </w:r>
        <w:r w:rsidRPr="001851EA" w:rsidDel="001E2427">
          <w:rPr>
            <w:i/>
            <w:iCs/>
          </w:rPr>
          <w:t>(d)</w:t>
        </w:r>
        <w:r w:rsidDel="001E2427">
          <w:t xml:space="preserve"> would take a functional form that returns 1 when a scenario variable in a given year falls inside a set range and zero when not.</w:t>
        </w:r>
      </w:moveFrom>
    </w:p>
    <w:p w14:paraId="555202AE" w14:textId="0D98B78C" w:rsidR="00A011B5" w:rsidRPr="001851EA" w:rsidDel="001E2427" w:rsidRDefault="00A011B5" w:rsidP="00310B99">
      <w:pPr>
        <w:pStyle w:val="Heading3"/>
        <w:rPr>
          <w:moveFrom w:id="47" w:author="Beath, Hamish R" w:date="2026-01-04T16:19:00Z" w16du:dateUtc="2026-01-04T16:19:00Z"/>
        </w:rPr>
      </w:pPr>
      <w:moveFrom w:id="48" w:author="Beath, Hamish R" w:date="2026-01-04T16:19:00Z" w16du:dateUtc="2026-01-04T16:19:00Z">
        <w:r w:rsidRPr="001851EA" w:rsidDel="001E2427">
          <w:t>Weighting based on scenario diversity</w:t>
        </w:r>
      </w:moveFrom>
    </w:p>
    <w:p w14:paraId="463DA421" w14:textId="4008083C" w:rsidR="00A011B5" w:rsidRPr="001851EA" w:rsidDel="001E2427" w:rsidRDefault="00A011B5" w:rsidP="00A011B5">
      <w:pPr>
        <w:rPr>
          <w:moveFrom w:id="49" w:author="Beath, Hamish R" w:date="2026-01-04T16:19:00Z" w16du:dateUtc="2026-01-04T16:19:00Z"/>
        </w:rPr>
      </w:pPr>
      <w:moveFrom w:id="50" w:author="Beath, Hamish R" w:date="2026-01-04T16:19:00Z" w16du:dateUtc="2026-01-04T16:19:00Z">
        <w:r w:rsidRPr="001851EA" w:rsidDel="001E2427">
          <w:t>Scenario diversity provides a metric of distance or proximity between scenarios. It requires expert judgment and a clear research question to identify relevant variables</w:t>
        </w:r>
        <w:r w:rsidDel="001E2427">
          <w:t xml:space="preserve"> to consider</w:t>
        </w:r>
        <w:r w:rsidRPr="001851EA" w:rsidDel="001E2427">
          <w:t xml:space="preserve">. For example, to explore emissions statistics consistent with limiting global warming to a specific level, considering the diversity in scenarios’ emission evolutions could be sufficient. </w:t>
        </w:r>
        <w:r w:rsidDel="001E2427">
          <w:t>For</w:t>
        </w:r>
        <w:r w:rsidRPr="001851EA" w:rsidDel="001E2427">
          <w:t xml:space="preserve"> questions </w:t>
        </w:r>
        <w:r w:rsidDel="001E2427">
          <w:t>possible</w:t>
        </w:r>
        <w:r w:rsidRPr="001851EA" w:rsidDel="001E2427">
          <w:t xml:space="preserve"> energy system configurations compatible with a specific climate goal, another set of variables could be selected for determining that diversity.</w:t>
        </w:r>
      </w:moveFrom>
    </w:p>
    <w:p w14:paraId="45CE5470" w14:textId="0AA62663" w:rsidR="00A011B5" w:rsidRPr="001851EA" w:rsidDel="001E2427" w:rsidRDefault="00A011B5" w:rsidP="00A011B5">
      <w:pPr>
        <w:rPr>
          <w:moveFrom w:id="51" w:author="Beath, Hamish R" w:date="2026-01-04T16:19:00Z" w16du:dateUtc="2026-01-04T16:19:00Z"/>
        </w:rPr>
      </w:pPr>
      <w:moveFrom w:id="52" w:author="Beath, Hamish R" w:date="2026-01-04T16:19:00Z" w16du:dateUtc="2026-01-04T16:19:00Z">
        <w:r w:rsidRPr="001851EA" w:rsidDel="001E2427">
          <w:t>We use an adapted version of the method to estimate effective repetitions in Earth System Model projections</w:t>
        </w:r>
        <w:r w:rsidRPr="001851EA" w:rsidDel="001E2427">
          <w:fldChar w:fldCharType="begin"/>
        </w:r>
        <w:r w:rsidR="00372D27" w:rsidDel="001E2427">
          <w:instrText xml:space="preserve"> ADDIN ZOTERO_ITEM CSL_CITATION {"citationID":"VREwcljB","properties":{"formattedCitation":"\\super 20,21\\nosupersub{}","plainCitation":"20,21","noteIndex":0},"citationItems":[{"id":"akMpUoZw/Yj2SmrRq","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akMpUoZw/8BaQ0gHR","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r w:rsidRPr="001851EA" w:rsidDel="001E2427">
          <w:fldChar w:fldCharType="separate"/>
        </w:r>
        <w:r w:rsidR="008E4B41" w:rsidRPr="008E4B41" w:rsidDel="001E2427">
          <w:rPr>
            <w:rFonts w:ascii="Calibri" w:hAnsi="Calibri" w:cs="Calibri"/>
            <w:szCs w:val="24"/>
            <w:vertAlign w:val="superscript"/>
          </w:rPr>
          <w:t>20,21</w:t>
        </w:r>
        <w:r w:rsidRPr="001851EA" w:rsidDel="001E2427">
          <w:fldChar w:fldCharType="end"/>
        </w:r>
        <w:r w:rsidRPr="001851EA" w:rsidDel="001E2427">
          <w:t xml:space="preserve"> that uses a Gaussian function:</w:t>
        </w:r>
      </w:moveFrom>
    </w:p>
    <w:p w14:paraId="178A2D59" w14:textId="63E744B2" w:rsidR="00A011B5" w:rsidRPr="001851EA" w:rsidDel="001E2427" w:rsidRDefault="00DA071F" w:rsidP="00A011B5">
      <w:pPr>
        <w:rPr>
          <w:moveFrom w:id="53" w:author="Beath, Hamish R" w:date="2026-01-04T16:19:00Z" w16du:dateUtc="2026-01-04T16:19:00Z"/>
        </w:rPr>
      </w:pPr>
      <m:oMathPara>
        <m:oMath>
          <m:eqArr>
            <m:eqArrPr>
              <m:maxDist m:val="1"/>
              <m:ctrlPr>
                <w:rPr>
                  <w:rFonts w:ascii="Cambria Math" w:hAnsi="Cambria Math"/>
                  <w:i/>
                </w:rPr>
              </m:ctrlPr>
            </m:eqArrPr>
            <m:e>
              <m:r>
                <w:rPr>
                  <w:rFonts w:ascii="Cambria Math" w:hAnsi="Cambria Math"/>
                </w:rPr>
                <m:t>D</m:t>
              </m:r>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r>
                        <w:rPr>
                          <w:rFonts w:ascii="Cambria Math" w:hAnsi="Cambria Math"/>
                        </w:rPr>
                        <m:t>'≠</m:t>
                      </m:r>
                      <m:r>
                        <w:rPr>
                          <w:rFonts w:ascii="Cambria Math" w:hAnsi="Cambria Math"/>
                        </w:rPr>
                        <m:t>i</m:t>
                      </m:r>
                    </m:sub>
                    <m:sup/>
                    <m:e>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ii</m:t>
                                  </m:r>
                                  <m:r>
                                    <w:rPr>
                                      <w:rFonts w:ascii="Cambria Math" w:hAnsi="Cambria Math"/>
                                    </w:rPr>
                                    <m: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den>
                          </m:f>
                        </m:e>
                      </m:d>
                    </m:e>
                  </m:nary>
                </m:e>
              </m:d>
              <m:r>
                <w:rPr>
                  <w:rFonts w:ascii="Cambria Math" w:hAnsi="Cambria Math"/>
                </w:rPr>
                <m:t>#</m:t>
              </m:r>
              <m:d>
                <m:dPr>
                  <m:ctrlPr>
                    <w:rPr>
                      <w:rFonts w:ascii="Cambria Math" w:hAnsi="Cambria Math"/>
                      <w:i/>
                    </w:rPr>
                  </m:ctrlPr>
                </m:dPr>
                <m:e>
                  <m:r>
                    <w:rPr>
                      <w:rFonts w:ascii="Cambria Math" w:hAnsi="Cambria Math"/>
                    </w:rPr>
                    <m:t>5</m:t>
                  </m:r>
                </m:e>
              </m:d>
            </m:e>
          </m:eqArr>
        </m:oMath>
      </m:oMathPara>
    </w:p>
    <w:p w14:paraId="2AFA6EF3" w14:textId="3A027B47" w:rsidR="00A011B5" w:rsidRPr="001851EA" w:rsidDel="001E2427" w:rsidRDefault="00A011B5" w:rsidP="00A011B5">
      <w:pPr>
        <w:rPr>
          <w:moveFrom w:id="54" w:author="Beath, Hamish R" w:date="2026-01-04T16:19:00Z" w16du:dateUtc="2026-01-04T16:19:00Z"/>
        </w:rPr>
      </w:pPr>
      <w:moveFrom w:id="55" w:author="Beath, Hamish R" w:date="2026-01-04T16:19:00Z" w16du:dateUtc="2026-01-04T16:19:00Z">
        <w:r w:rsidRPr="001851EA" w:rsidDel="001E2427">
          <w:t>where S</w:t>
        </w:r>
        <w:r w:rsidRPr="001851EA" w:rsidDel="001E2427">
          <w:rPr>
            <w:vertAlign w:val="subscript"/>
          </w:rPr>
          <w:t>ii’</w:t>
        </w:r>
        <w:r w:rsidRPr="001851EA" w:rsidDel="001E2427">
          <w:t xml:space="preserve"> is a similarity distance metric between two scenarios </w:t>
        </w:r>
        <w:r w:rsidRPr="001851EA" w:rsidDel="001E2427">
          <w:rPr>
            <w:i/>
            <w:iCs/>
          </w:rPr>
          <w:t>i</w:t>
        </w:r>
        <w:r w:rsidRPr="001851EA" w:rsidDel="001E2427">
          <w:t xml:space="preserve"> and </w:t>
        </w:r>
        <w:r w:rsidRPr="001851EA" w:rsidDel="001E2427">
          <w:rPr>
            <w:i/>
            <w:iCs/>
          </w:rPr>
          <w:t>i'</w:t>
        </w:r>
        <w:r w:rsidRPr="001851EA" w:rsidDel="001E2427">
          <w:t xml:space="preserve"> for a single variable, and is taken as a root-mean-square difference between two time series</w:t>
        </w:r>
        <w:r w:rsidDel="001E2427">
          <w:t xml:space="preserve">; </w:t>
        </w:r>
        <w:r w:rsidRPr="00215508" w:rsidDel="001E2427">
          <w:t xml:space="preserve">and </w:t>
        </w:r>
        <w:r w:rsidRPr="00215508" w:rsidDel="001E2427">
          <w:rPr>
            <w:i/>
            <w:iCs/>
          </w:rPr>
          <w:t>σ</w:t>
        </w:r>
        <w:r w:rsidRPr="00215508" w:rsidDel="001E2427">
          <w:rPr>
            <w:i/>
            <w:iCs/>
            <w:vertAlign w:val="subscript"/>
          </w:rPr>
          <w:t>S</w:t>
        </w:r>
        <w:r w:rsidRPr="004571AB" w:rsidDel="001E2427">
          <w:rPr>
            <w:vertAlign w:val="subscript"/>
          </w:rPr>
          <w:t xml:space="preserve"> </w:t>
        </w:r>
        <w:r w:rsidDel="001E2427">
          <w:rPr>
            <w:vertAlign w:val="subscript"/>
          </w:rPr>
          <w:t xml:space="preserve"> </w:t>
        </w:r>
        <w:r w:rsidDel="001E2427">
          <w:t>is t</w:t>
        </w:r>
        <w:r w:rsidRPr="001851EA" w:rsidDel="001E2427">
          <w:t>he “radius of scenario similarity”</w:t>
        </w:r>
        <w:r w:rsidRPr="001851EA" w:rsidDel="001E2427">
          <w:fldChar w:fldCharType="begin"/>
        </w:r>
        <w:r w:rsidR="00372D27" w:rsidDel="001E2427">
          <w:instrText xml:space="preserve"> ADDIN ZOTERO_ITEM CSL_CITATION {"citationID":"v1qmpZvA","properties":{"formattedCitation":"\\super 21\\nosupersub{}","plainCitation":"21","noteIndex":0},"citationItems":[{"id":"akMpUoZw/8BaQ0gHR","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r w:rsidRPr="001851EA" w:rsidDel="001E2427">
          <w:fldChar w:fldCharType="separate"/>
        </w:r>
        <w:r w:rsidR="008E4B41" w:rsidRPr="008E4B41" w:rsidDel="001E2427">
          <w:rPr>
            <w:rFonts w:ascii="Calibri" w:hAnsi="Calibri" w:cs="Calibri"/>
            <w:szCs w:val="24"/>
            <w:vertAlign w:val="superscript"/>
          </w:rPr>
          <w:t>21</w:t>
        </w:r>
        <w:r w:rsidRPr="001851EA" w:rsidDel="001E2427">
          <w:fldChar w:fldCharType="end"/>
        </w:r>
        <w:r w:rsidRPr="004571AB" w:rsidDel="001E2427">
          <w:t>.</w:t>
        </w:r>
        <w:r w:rsidDel="001E2427">
          <w:t xml:space="preserve"> </w:t>
        </w:r>
        <w:r w:rsidRPr="001851EA" w:rsidDel="001E2427">
          <w:rPr>
            <w:i/>
            <w:iCs/>
          </w:rPr>
          <w:t>σ</w:t>
        </w:r>
        <w:r w:rsidRPr="001851EA" w:rsidDel="001E2427">
          <w:rPr>
            <w:i/>
            <w:iCs/>
            <w:vertAlign w:val="subscript"/>
          </w:rPr>
          <w:t>S</w:t>
        </w:r>
        <w:r w:rsidRPr="001851EA" w:rsidDel="001E2427">
          <w:t xml:space="preserve"> defines how close models need to be to be effectively down-weighted and is a</w:t>
        </w:r>
        <w:r w:rsidDel="001E2427">
          <w:t xml:space="preserve">n assessment </w:t>
        </w:r>
        <w:r w:rsidRPr="001851EA" w:rsidDel="001E2427">
          <w:t>choice.</w:t>
        </w:r>
        <w:r w:rsidRPr="00215508" w:rsidDel="001E2427">
          <w:t xml:space="preserve"> </w:t>
        </w:r>
        <w:r w:rsidRPr="001851EA" w:rsidDel="001E2427">
          <w:t xml:space="preserve">If two scenarios </w:t>
        </w:r>
        <w:r w:rsidRPr="001851EA" w:rsidDel="001E2427">
          <w:rPr>
            <w:i/>
            <w:iCs/>
          </w:rPr>
          <w:t>i</w:t>
        </w:r>
        <w:r w:rsidRPr="001851EA" w:rsidDel="001E2427">
          <w:t xml:space="preserve"> and </w:t>
        </w:r>
        <w:r w:rsidRPr="001851EA" w:rsidDel="001E2427">
          <w:rPr>
            <w:i/>
            <w:iCs/>
          </w:rPr>
          <w:t>i'</w:t>
        </w:r>
        <w:r w:rsidRPr="001851EA" w:rsidDel="001E2427">
          <w:t xml:space="preserve"> are exactly the same, </w:t>
        </w:r>
        <w:r w:rsidRPr="001851EA" w:rsidDel="001E2427">
          <w:rPr>
            <w:i/>
            <w:iCs/>
          </w:rPr>
          <w:t>S</w:t>
        </w:r>
        <w:r w:rsidRPr="001851EA" w:rsidDel="001E2427">
          <w:rPr>
            <w:i/>
            <w:iCs/>
            <w:vertAlign w:val="subscript"/>
          </w:rPr>
          <w:t>ii’</w:t>
        </w:r>
        <w:r w:rsidRPr="001851EA" w:rsidDel="001E2427">
          <w:t xml:space="preserve"> = 0 and </w:t>
        </w:r>
        <w:r w:rsidRPr="001851EA" w:rsidDel="001E2427">
          <w:rPr>
            <w:i/>
            <w:iCs/>
          </w:rPr>
          <w:t>D(i)</w:t>
        </w:r>
        <w:r w:rsidRPr="001851EA" w:rsidDel="001E2427">
          <w:t xml:space="preserve"> = 2, weighting each model as 1/2. Eq. (5) can be generalised to compare scenario similarity across </w:t>
        </w:r>
        <w:r w:rsidRPr="004C731B" w:rsidDel="001E2427">
          <w:rPr>
            <w:i/>
            <w:iCs/>
          </w:rPr>
          <w:t>N</w:t>
        </w:r>
        <w:r w:rsidRPr="001851EA" w:rsidDel="001E2427">
          <w:t xml:space="preserve"> variables:</w:t>
        </w:r>
      </w:moveFrom>
    </w:p>
    <w:p w14:paraId="647F1BEB" w14:textId="79CE185D" w:rsidR="00A011B5" w:rsidRPr="001851EA" w:rsidDel="001E2427" w:rsidRDefault="00DA071F" w:rsidP="00A011B5">
      <w:pPr>
        <w:rPr>
          <w:moveFrom w:id="56" w:author="Beath, Hamish R" w:date="2026-01-04T16:19:00Z" w16du:dateUtc="2026-01-04T16:19:00Z"/>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n</m:t>
                  </m:r>
                </m:sub>
              </m:sSub>
              <m:d>
                <m:dPr>
                  <m:ctrlPr>
                    <w:rPr>
                      <w:rFonts w:ascii="Cambria Math" w:hAnsi="Cambria Math"/>
                      <w:i/>
                    </w:rPr>
                  </m:ctrlPr>
                </m:dPr>
                <m:e>
                  <m:r>
                    <w:rPr>
                      <w:rFonts w:ascii="Cambria Math" w:hAnsi="Cambria Math"/>
                    </w:rPr>
                    <m:t>i</m:t>
                  </m:r>
                </m:e>
              </m:d>
              <m:r>
                <w:rPr>
                  <w:rFonts w:ascii="Cambria Math" w:hAnsi="Cambria Math"/>
                </w:rPr>
                <m:t>=1+</m:t>
              </m:r>
              <m:nary>
                <m:naryPr>
                  <m:chr m:val="∑"/>
                  <m:limLoc m:val="undOvr"/>
                  <m:ctrlPr>
                    <w:rPr>
                      <w:rFonts w:ascii="Cambria Math" w:hAnsi="Cambria Math"/>
                      <w:i/>
                    </w:rPr>
                  </m:ctrlPr>
                </m:naryPr>
                <m:sub>
                  <m:r>
                    <w:rPr>
                      <w:rFonts w:ascii="Cambria Math" w:hAnsi="Cambria Math"/>
                    </w:rPr>
                    <m:t>n</m:t>
                  </m:r>
                  <m:r>
                    <w:rPr>
                      <w:rFonts w:ascii="Cambria Math" w:hAnsi="Cambria Math"/>
                    </w:rPr>
                    <m:t>=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m:t>
                      </m:r>
                      <m: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ii</m:t>
                                  </m:r>
                                  <m:r>
                                    <w:rPr>
                                      <w:rFonts w:ascii="Cambria Math" w:hAnsi="Cambria Math"/>
                                    </w:rPr>
                                    <m:t>',</m:t>
                                  </m:r>
                                  <m:r>
                                    <w:rPr>
                                      <w:rFonts w:ascii="Cambria Math" w:hAnsi="Cambria Math"/>
                                    </w:rPr>
                                    <m:t>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S</m:t>
                                  </m:r>
                                  <m:r>
                                    <w:rPr>
                                      <w:rFonts w:ascii="Cambria Math" w:hAnsi="Cambria Math"/>
                                    </w:rPr>
                                    <m:t>,</m:t>
                                  </m:r>
                                  <m:r>
                                    <w:rPr>
                                      <w:rFonts w:ascii="Cambria Math" w:hAnsi="Cambria Math"/>
                                    </w:rPr>
                                    <m:t>n</m:t>
                                  </m:r>
                                </m:sub>
                                <m:sup>
                                  <m:r>
                                    <w:rPr>
                                      <w:rFonts w:ascii="Cambria Math" w:hAnsi="Cambria Math"/>
                                    </w:rPr>
                                    <m:t>2</m:t>
                                  </m:r>
                                </m:sup>
                              </m:sSubSup>
                            </m:den>
                          </m:f>
                        </m:e>
                      </m:d>
                    </m:e>
                  </m:nary>
                </m:e>
              </m:nary>
              <m:r>
                <w:rPr>
                  <w:rFonts w:ascii="Cambria Math" w:hAnsi="Cambria Math"/>
                </w:rPr>
                <m:t>#</m:t>
              </m:r>
              <m:d>
                <m:dPr>
                  <m:ctrlPr>
                    <w:rPr>
                      <w:rFonts w:ascii="Cambria Math" w:hAnsi="Cambria Math"/>
                      <w:i/>
                    </w:rPr>
                  </m:ctrlPr>
                </m:dPr>
                <m:e>
                  <m:r>
                    <w:rPr>
                      <w:rFonts w:ascii="Cambria Math" w:hAnsi="Cambria Math"/>
                    </w:rPr>
                    <m:t>6</m:t>
                  </m:r>
                </m:e>
              </m:d>
            </m:e>
          </m:eqArr>
        </m:oMath>
      </m:oMathPara>
    </w:p>
    <w:p w14:paraId="7B5EF6AF" w14:textId="7B2BB30E" w:rsidR="00A011B5" w:rsidRPr="001851EA" w:rsidDel="001E2427" w:rsidRDefault="00A011B5" w:rsidP="00A011B5">
      <w:pPr>
        <w:rPr>
          <w:moveFrom w:id="57" w:author="Beath, Hamish R" w:date="2026-01-04T16:19:00Z" w16du:dateUtc="2026-01-04T16:19:00Z"/>
        </w:rPr>
      </w:pPr>
      <w:moveFrom w:id="58" w:author="Beath, Hamish R" w:date="2026-01-04T16:19:00Z" w16du:dateUtc="2026-01-04T16:19:00Z">
        <w:r w:rsidRPr="001851EA" w:rsidDel="001E2427">
          <w:t xml:space="preserve">where </w:t>
        </w:r>
        <w:r w:rsidRPr="001851EA" w:rsidDel="001E2427">
          <w:rPr>
            <w:i/>
            <w:iCs/>
          </w:rPr>
          <w:t>b</w:t>
        </w:r>
        <w:r w:rsidRPr="001851EA" w:rsidDel="001E2427">
          <w:rPr>
            <w:i/>
            <w:iCs/>
            <w:vertAlign w:val="subscript"/>
          </w:rPr>
          <w:t>n</w:t>
        </w:r>
        <w:r w:rsidRPr="001851EA" w:rsidDel="001E2427">
          <w:t xml:space="preserve"> are relative contributions of each variable to the total diversity weighting that sum to 1 across all variables </w:t>
        </w:r>
        <w:r w:rsidRPr="001851EA" w:rsidDel="001E2427">
          <w:rPr>
            <w:i/>
            <w:iCs/>
          </w:rPr>
          <w:t>n</w:t>
        </w:r>
        <w:r w:rsidRPr="001851EA" w:rsidDel="001E2427">
          <w:t xml:space="preserve">. Besides selecting </w:t>
        </w:r>
        <w:r w:rsidRPr="001851EA" w:rsidDel="001E2427">
          <w:rPr>
            <w:i/>
            <w:iCs/>
          </w:rPr>
          <w:t>σ</w:t>
        </w:r>
        <w:r w:rsidRPr="001851EA" w:rsidDel="001E2427">
          <w:rPr>
            <w:i/>
            <w:iCs/>
            <w:vertAlign w:val="subscript"/>
          </w:rPr>
          <w:t>S,n</w:t>
        </w:r>
        <w:r w:rsidRPr="001851EA" w:rsidDel="001E2427">
          <w:t xml:space="preserve"> for each variable </w:t>
        </w:r>
        <w:r w:rsidRPr="001851EA" w:rsidDel="001E2427">
          <w:rPr>
            <w:i/>
            <w:iCs/>
          </w:rPr>
          <w:t>n</w:t>
        </w:r>
        <w:r w:rsidRPr="001851EA" w:rsidDel="001E2427">
          <w:t xml:space="preserve">, Equation 6 also requires the selection of the appropriate constants </w:t>
        </w:r>
        <w:r w:rsidRPr="001851EA" w:rsidDel="001E2427">
          <w:rPr>
            <w:i/>
            <w:iCs/>
          </w:rPr>
          <w:t>b</w:t>
        </w:r>
        <w:r w:rsidRPr="001851EA" w:rsidDel="001E2427">
          <w:rPr>
            <w:i/>
            <w:iCs/>
            <w:vertAlign w:val="subscript"/>
          </w:rPr>
          <w:t>n</w:t>
        </w:r>
        <w:r w:rsidRPr="001851EA" w:rsidDel="001E2427">
          <w:t xml:space="preserve">. The simplest case could be to set </w:t>
        </w:r>
        <w:r w:rsidRPr="001851EA" w:rsidDel="001E2427">
          <w:rPr>
            <w:i/>
            <w:iCs/>
          </w:rPr>
          <w:t>b</w:t>
        </w:r>
        <w:r w:rsidRPr="001851EA" w:rsidDel="001E2427">
          <w:rPr>
            <w:i/>
            <w:iCs/>
            <w:vertAlign w:val="subscript"/>
          </w:rPr>
          <w:t>n</w:t>
        </w:r>
        <w:r w:rsidRPr="001851EA" w:rsidDel="001E2427">
          <w:t xml:space="preserve"> = 1/</w:t>
        </w:r>
        <w:r w:rsidRPr="004C731B" w:rsidDel="001E2427">
          <w:rPr>
            <w:i/>
            <w:iCs/>
          </w:rPr>
          <w:t>N</w:t>
        </w:r>
        <w:r w:rsidRPr="001851EA" w:rsidDel="001E2427">
          <w:t>, but some variables may be more important than others in relative terms</w:t>
        </w:r>
        <w:r w:rsidDel="001E2427">
          <w:t>.</w:t>
        </w:r>
      </w:moveFrom>
    </w:p>
    <w:p w14:paraId="052AA27F" w14:textId="2E2F45F2" w:rsidR="00A011B5" w:rsidRPr="001851EA" w:rsidDel="001E2427" w:rsidRDefault="00A011B5" w:rsidP="00A011B5">
      <w:pPr>
        <w:rPr>
          <w:moveFrom w:id="59" w:author="Beath, Hamish R" w:date="2026-01-04T16:19:00Z" w16du:dateUtc="2026-01-04T16:19:00Z"/>
        </w:rPr>
      </w:pPr>
      <w:moveFrom w:id="60" w:author="Beath, Hamish R" w:date="2026-01-04T16:19:00Z" w16du:dateUtc="2026-01-04T16:19:00Z">
        <w:r w:rsidRPr="001851EA" w:rsidDel="001E2427">
          <w:t xml:space="preserve">Other ways of defining </w:t>
        </w:r>
        <w:r w:rsidRPr="001851EA" w:rsidDel="001E2427">
          <w:rPr>
            <w:i/>
            <w:iCs/>
          </w:rPr>
          <w:t>D(i)</w:t>
        </w:r>
        <w:r w:rsidRPr="001851EA" w:rsidDel="001E2427">
          <w:t xml:space="preserve"> could also draw on an analysis of the underlying energy model fingerprint of mitigation scenarios</w:t>
        </w:r>
        <w:r w:rsidRPr="001851EA" w:rsidDel="001E2427">
          <w:fldChar w:fldCharType="begin"/>
        </w:r>
        <w:r w:rsidR="00372D27" w:rsidDel="001E2427">
          <w:instrText xml:space="preserve"> ADDIN ZOTERO_ITEM CSL_CITATION {"citationID":"GStfHbg2","properties":{"formattedCitation":"\\super 44\\nosupersub{}","plainCitation":"44","noteIndex":0},"citationItems":[{"id":"akMpUoZw/npFqJsWH","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schema":"https://github.com/citation-style-language/schema/raw/master/csl-citation.json"} </w:instrText>
        </w:r>
        <w:r w:rsidRPr="001851EA" w:rsidDel="001E2427">
          <w:fldChar w:fldCharType="separate"/>
        </w:r>
        <w:r w:rsidR="00372D27" w:rsidRPr="00372D27" w:rsidDel="001E2427">
          <w:rPr>
            <w:rFonts w:ascii="Calibri" w:hAnsi="Calibri" w:cs="Calibri"/>
            <w:szCs w:val="24"/>
            <w:vertAlign w:val="superscript"/>
          </w:rPr>
          <w:t>44</w:t>
        </w:r>
        <w:r w:rsidRPr="001851EA" w:rsidDel="001E2427">
          <w:fldChar w:fldCharType="end"/>
        </w:r>
        <w:r w:rsidRPr="001851EA" w:rsidDel="001E2427">
          <w:t xml:space="preserve"> or alternative ways of conceptualising distance, for example, through principal component analysis</w:t>
        </w:r>
        <w:r w:rsidDel="001E2427">
          <w:fldChar w:fldCharType="begin"/>
        </w:r>
        <w:r w:rsidR="00372D27" w:rsidDel="001E2427">
          <w:instrText xml:space="preserve"> ADDIN ZOTERO_ITEM CSL_CITATION {"citationID":"a1re6au5v1m","properties":{"formattedCitation":"\\super 45\\nosupersub{}","plainCitation":"45","noteIndex":0},"citationItems":[{"id":18,"uris":["http://zotero.org/users/18111444/items/G2BT2ISY"],"itemData":{"id":18,"type":"article-journal","abstract":"Abstract\n            \n              Analysis of climate policy scenarios has become an important tool for identifying mitigation strategies, as shown in the latest Intergovernmental Panel on Climate Change Working Group III report\n              1\n              . The key outcomes of these scenarios differ substantially not only because of model and climate target differences but also because of different assumptions on behavioural, technological and socio-economic developments\n              2–4\n              . A comprehensive attribution of the spread in climate policy scenarios helps policymakers, stakeholders and scientists to cope with large uncertainties in this field. Here we attribute this spread to the underlying drivers using Sobol decomposition\n              5\n              ,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0028-0836, 1476-4687","issue":"7991","journalAbbreviation":"Nature","language":"en","page":"309-316","source":"DOI.org (Crossref)","title":"Spread in climate policy scenarios unravelled","volume":"624","author":[{"family":"Dekker","given":"Mark M."},{"family":"Hof","given":"Andries F."},{"family":"Van Den Berg","given":"Maarten"},{"family":"Daioglou","given":"Vassilis"},{"family":"Van Heerden","given":"Rik"},{"family":"Van Der Wijst","given":"Kaj-Ivar"},{"family":"Van Vuuren","given":"Detlef P."}],"issued":{"date-parts":[["2023",12,14]]}}}],"schema":"https://github.com/citation-style-language/schema/raw/master/csl-citation.json"} </w:instrText>
        </w:r>
        <w:r w:rsidDel="001E2427">
          <w:fldChar w:fldCharType="separate"/>
        </w:r>
        <w:r w:rsidR="00372D27" w:rsidRPr="00372D27" w:rsidDel="001E2427">
          <w:rPr>
            <w:rFonts w:ascii="Calibri" w:cs="Calibri"/>
            <w:szCs w:val="24"/>
            <w:vertAlign w:val="superscript"/>
          </w:rPr>
          <w:t>45</w:t>
        </w:r>
        <w:r w:rsidDel="001E2427">
          <w:fldChar w:fldCharType="end"/>
        </w:r>
        <w:r w:rsidDel="001E2427">
          <w:t xml:space="preserve">. </w:t>
        </w:r>
      </w:moveFrom>
    </w:p>
    <w:p w14:paraId="50A09E92" w14:textId="6669A14E" w:rsidR="0034691B" w:rsidRPr="001851EA" w:rsidDel="001E2427" w:rsidRDefault="0034691B" w:rsidP="009F4083">
      <w:pPr>
        <w:pStyle w:val="Heading3"/>
        <w:rPr>
          <w:moveFrom w:id="61" w:author="Beath, Hamish R" w:date="2026-01-04T16:19:00Z" w16du:dateUtc="2026-01-04T16:19:00Z"/>
        </w:rPr>
      </w:pPr>
      <w:moveFrom w:id="62" w:author="Beath, Hamish R" w:date="2026-01-04T16:19:00Z" w16du:dateUtc="2026-01-04T16:19:00Z">
        <w:r w:rsidRPr="001851EA" w:rsidDel="001E2427">
          <w:t>Dependencies between weighting applications</w:t>
        </w:r>
      </w:moveFrom>
    </w:p>
    <w:p w14:paraId="3CF01FC1" w14:textId="1438931A" w:rsidR="0034691B" w:rsidRPr="001851EA" w:rsidDel="001E2427" w:rsidRDefault="0034691B" w:rsidP="0034691B">
      <w:pPr>
        <w:rPr>
          <w:moveFrom w:id="63" w:author="Beath, Hamish R" w:date="2026-01-04T16:19:00Z" w16du:dateUtc="2026-01-04T16:19:00Z"/>
        </w:rPr>
      </w:pPr>
      <w:moveFrom w:id="64" w:author="Beath, Hamish R" w:date="2026-01-04T16:19:00Z" w16du:dateUtc="2026-01-04T16:19:00Z">
        <w:r w:rsidRPr="001851EA" w:rsidDel="001E2427">
          <w:t xml:space="preserve">Our method uses multiple weights which can interact with one another. For instance, the definition and calculation of quality </w:t>
        </w:r>
        <w:r w:rsidRPr="001851EA" w:rsidDel="001E2427">
          <w:rPr>
            <w:i/>
            <w:iCs/>
          </w:rPr>
          <w:t>Q(i)</w:t>
        </w:r>
        <w:r w:rsidRPr="001851EA" w:rsidDel="001E2427">
          <w:t xml:space="preserve"> and diversity </w:t>
        </w:r>
        <w:r w:rsidRPr="001851EA" w:rsidDel="001E2427">
          <w:rPr>
            <w:i/>
            <w:iCs/>
          </w:rPr>
          <w:t>D(i)</w:t>
        </w:r>
        <w:r w:rsidRPr="001851EA" w:rsidDel="001E2427">
          <w:t xml:space="preserve"> weights is informed by the scope of relevance weights </w:t>
        </w:r>
        <w:r w:rsidRPr="001851EA" w:rsidDel="001E2427">
          <w:rPr>
            <w:i/>
            <w:iCs/>
          </w:rPr>
          <w:t>R(i)</w:t>
        </w:r>
        <w:r w:rsidRPr="001851EA" w:rsidDel="001E2427">
          <w:t xml:space="preserve"> being applied. </w:t>
        </w:r>
        <w:r w:rsidDel="001E2427">
          <w:t xml:space="preserve">Further, </w:t>
        </w:r>
        <w:r w:rsidRPr="004A5998" w:rsidDel="001E2427">
          <w:t>quality and relevance can be multidimensional,</w:t>
        </w:r>
        <w:r w:rsidDel="001E2427">
          <w:t xml:space="preserve"> and individual dimensions can be weighted differently.</w:t>
        </w:r>
        <w:r w:rsidRPr="001851EA" w:rsidDel="001E2427">
          <w:t xml:space="preserve"> As a result, a set of final scenario weights and the analysis outcomes of the weighted dataset may change based on the scope of the research question.</w:t>
        </w:r>
        <w:r w:rsidRPr="004A5998" w:rsidDel="001E2427">
          <w:t xml:space="preserve"> </w:t>
        </w:r>
        <w:r w:rsidRPr="001851EA" w:rsidDel="001E2427">
          <w:t xml:space="preserve">Our weighting method allows this dependency to be communicated in a structured and transparent way. </w:t>
        </w:r>
      </w:moveFrom>
    </w:p>
    <w:p w14:paraId="62FF0B59" w14:textId="718A12CD" w:rsidR="0034691B" w:rsidRPr="001851EA" w:rsidDel="001E2427" w:rsidRDefault="0034691B" w:rsidP="0034691B">
      <w:pPr>
        <w:rPr>
          <w:moveFrom w:id="65" w:author="Beath, Hamish R" w:date="2026-01-04T16:19:00Z" w16du:dateUtc="2026-01-04T16:19:00Z"/>
        </w:rPr>
      </w:pPr>
      <w:moveFrom w:id="66" w:author="Beath, Hamish R" w:date="2026-01-04T16:19:00Z" w16du:dateUtc="2026-01-04T16:19:00Z">
        <w:r w:rsidRPr="001851EA" w:rsidDel="001E2427">
          <w:t xml:space="preserve">Consider two analyses of interest. The first interrogates a scenario dataset based on temperature outcomes. In this case, </w:t>
        </w:r>
        <w:r w:rsidRPr="001851EA" w:rsidDel="001E2427">
          <w:rPr>
            <w:i/>
            <w:iCs/>
          </w:rPr>
          <w:t>Q(i)</w:t>
        </w:r>
        <w:r w:rsidRPr="001851EA" w:rsidDel="001E2427">
          <w:t xml:space="preserve"> may comprise weights based on proximity to historical emissions inventories. However, for a research question focused on investments needed to achieve a given temperature limit, </w:t>
        </w:r>
        <w:r w:rsidRPr="001851EA" w:rsidDel="001E2427">
          <w:rPr>
            <w:i/>
            <w:iCs/>
          </w:rPr>
          <w:t>Q(i)′</w:t>
        </w:r>
        <w:r w:rsidRPr="001851EA" w:rsidDel="001E2427">
          <w:t xml:space="preserve"> would additionally weight scenarios based on their historical investment and near-term investment outcomes. In this case, </w:t>
        </w:r>
        <w:r w:rsidRPr="001851EA" w:rsidDel="001E2427">
          <w:rPr>
            <w:i/>
            <w:iCs/>
          </w:rPr>
          <w:t xml:space="preserve">Q(i) </w:t>
        </w:r>
        <w:r w:rsidRPr="001851EA" w:rsidDel="001E2427">
          <w:rPr>
            <w:rFonts w:cstheme="minorHAnsi"/>
          </w:rPr>
          <w:t>differs from</w:t>
        </w:r>
        <w:r w:rsidRPr="001851EA" w:rsidDel="001E2427">
          <w:rPr>
            <w:i/>
            <w:iCs/>
          </w:rPr>
          <w:t xml:space="preserve"> Q(i)′</w:t>
        </w:r>
        <w:r w:rsidRPr="001851EA" w:rsidDel="001E2427">
          <w:t xml:space="preserve"> and secondary analysis outcomes will reflect these different research demands.</w:t>
        </w:r>
      </w:moveFrom>
    </w:p>
    <w:p w14:paraId="3DFED9B4" w14:textId="59003B68" w:rsidR="00C00DC9" w:rsidDel="001E2427" w:rsidRDefault="00C00DC9" w:rsidP="00285FB1">
      <w:pPr>
        <w:pStyle w:val="Heading3"/>
        <w:rPr>
          <w:moveFrom w:id="67" w:author="Beath, Hamish R" w:date="2026-01-04T16:19:00Z" w16du:dateUtc="2026-01-04T16:19:00Z"/>
        </w:rPr>
      </w:pPr>
    </w:p>
    <w:p w14:paraId="77EA5A74" w14:textId="747F213D" w:rsidR="0063790A" w:rsidRPr="001851EA" w:rsidDel="001E2427" w:rsidRDefault="0063790A" w:rsidP="00310B99">
      <w:pPr>
        <w:pStyle w:val="Heading3"/>
        <w:rPr>
          <w:moveFrom w:id="68" w:author="Beath, Hamish R" w:date="2026-01-04T16:19:00Z" w16du:dateUtc="2026-01-04T16:19:00Z"/>
        </w:rPr>
      </w:pPr>
      <w:moveFrom w:id="69" w:author="Beath, Hamish R" w:date="2026-01-04T16:19:00Z" w16du:dateUtc="2026-01-04T16:19:00Z">
        <w:r w:rsidDel="001E2427">
          <w:t xml:space="preserve">Application of </w:t>
        </w:r>
        <w:r w:rsidR="00AE2A15" w:rsidDel="001E2427">
          <w:t>Weighting to AR6 Scenarios</w:t>
        </w:r>
      </w:moveFrom>
    </w:p>
    <w:p w14:paraId="14301AA4" w14:textId="4C2B1E4A" w:rsidR="00AE2A15" w:rsidDel="001E2427" w:rsidRDefault="00AE2A15" w:rsidP="008939A0">
      <w:pPr>
        <w:rPr>
          <w:moveFrom w:id="70" w:author="Beath, Hamish R" w:date="2026-01-04T16:19:00Z" w16du:dateUtc="2026-01-04T16:19:00Z"/>
        </w:rPr>
      </w:pPr>
    </w:p>
    <w:p w14:paraId="47B695A2" w14:textId="36A4CA0E" w:rsidR="008939A0" w:rsidRPr="001851EA" w:rsidDel="001E2427" w:rsidRDefault="00965654" w:rsidP="008939A0">
      <w:pPr>
        <w:rPr>
          <w:moveFrom w:id="71" w:author="Beath, Hamish R" w:date="2026-01-04T16:19:00Z" w16du:dateUtc="2026-01-04T16:19:00Z"/>
        </w:rPr>
      </w:pPr>
      <w:moveFrom w:id="72" w:author="Beath, Hamish R" w:date="2026-01-04T16:19:00Z" w16du:dateUtc="2026-01-04T16:19:00Z">
        <w:r w:rsidRPr="001851EA" w:rsidDel="001E2427">
          <w:t>Here we provide the w</w:t>
        </w:r>
        <w:r w:rsidR="00675D4B" w:rsidRPr="001851EA" w:rsidDel="001E2427">
          <w:t>eighting specifications for the illustrative application of the framework to the IPCC AR6 database</w:t>
        </w:r>
        <w:r w:rsidR="00675D4B" w:rsidRPr="001851EA" w:rsidDel="001E2427">
          <w:fldChar w:fldCharType="begin"/>
        </w:r>
        <w:r w:rsidR="00372D27" w:rsidDel="001E2427">
          <w:instrText xml:space="preserve"> ADDIN ZOTERO_ITEM CSL_CITATION {"citationID":"GjN27Urr","properties":{"formattedCitation":"\\super 10\\nosupersub{}","plainCitation":"10","noteIndex":0},"citationItems":[{"id":"akMpUoZw/tkjVrNNk","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675D4B" w:rsidRPr="001851EA" w:rsidDel="001E2427">
          <w:fldChar w:fldCharType="separate"/>
        </w:r>
        <w:r w:rsidR="00120977" w:rsidRPr="00120977" w:rsidDel="001E2427">
          <w:rPr>
            <w:rFonts w:ascii="Calibri" w:hAnsi="Calibri" w:cs="Calibri"/>
            <w:szCs w:val="24"/>
            <w:vertAlign w:val="superscript"/>
          </w:rPr>
          <w:t>10</w:t>
        </w:r>
        <w:r w:rsidR="00675D4B" w:rsidRPr="001851EA" w:rsidDel="001E2427">
          <w:fldChar w:fldCharType="end"/>
        </w:r>
        <w:r w:rsidR="00675D4B" w:rsidRPr="001851EA" w:rsidDel="001E2427">
          <w:t xml:space="preserve">. </w:t>
        </w:r>
        <w:r w:rsidRPr="001851EA" w:rsidDel="001E2427">
          <w:t xml:space="preserve">Integrating expressions for all weighting components, the application-specific scenario weighting equation becomes: </w:t>
        </w:r>
      </w:moveFrom>
    </w:p>
    <w:p w14:paraId="47B695A3" w14:textId="162F2E62" w:rsidR="008939A0" w:rsidRPr="001851EA" w:rsidDel="001E2427" w:rsidRDefault="00DA071F" w:rsidP="008939A0">
      <w:pPr>
        <w:rPr>
          <w:moveFrom w:id="73" w:author="Beath, Hamish R" w:date="2026-01-04T16:19:00Z" w16du:dateUtc="2026-01-04T16:19:00Z"/>
        </w:rPr>
      </w:pPr>
      <m:oMathPara>
        <m:oMath>
          <m:eqArr>
            <m:eqArrPr>
              <m:maxDist m:val="1"/>
              <m:ctrlPr>
                <w:rPr>
                  <w:rFonts w:ascii="Cambria Math" w:hAnsi="Cambria Math"/>
                  <w:i/>
                </w:rPr>
              </m:ctrlPr>
            </m:eqArrPr>
            <m:e>
              <m:r>
                <w:rPr>
                  <w:rFonts w:ascii="Cambria Math" w:hAnsi="Cambria Math"/>
                </w:rPr>
                <m:t>g</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i</m:t>
                      </m:r>
                    </m:e>
                  </m:d>
                  <m:r>
                    <w:rPr>
                      <w:rFonts w:ascii="Cambria Math" w:hAnsi="Cambria Math"/>
                    </w:rPr>
                    <m:t>.</m:t>
                  </m:r>
                  <m:r>
                    <w:rPr>
                      <w:rFonts w:ascii="Cambria Math" w:hAnsi="Cambria Math"/>
                    </w:rPr>
                    <m:t>Q</m:t>
                  </m:r>
                  <m:d>
                    <m:dPr>
                      <m:ctrlPr>
                        <w:rPr>
                          <w:rFonts w:ascii="Cambria Math" w:hAnsi="Cambria Math"/>
                          <w:i/>
                        </w:rPr>
                      </m:ctrlPr>
                    </m:dPr>
                    <m:e>
                      <m:r>
                        <w:rPr>
                          <w:rFonts w:ascii="Cambria Math" w:hAnsi="Cambria Math"/>
                        </w:rPr>
                        <m:t>i</m:t>
                      </m:r>
                    </m:e>
                  </m:d>
                </m:num>
                <m:den>
                  <m:r>
                    <w:rPr>
                      <w:rFonts w:ascii="Cambria Math" w:hAnsi="Cambria Math"/>
                    </w:rPr>
                    <m:t>D</m:t>
                  </m:r>
                  <m:d>
                    <m:dPr>
                      <m:ctrlPr>
                        <w:rPr>
                          <w:rFonts w:ascii="Cambria Math" w:hAnsi="Cambria Math"/>
                          <w:i/>
                        </w:rPr>
                      </m:ctrlPr>
                    </m:dPr>
                    <m:e>
                      <m:r>
                        <w:rPr>
                          <w:rFonts w:ascii="Cambria Math" w:hAnsi="Cambria Math"/>
                        </w:rPr>
                        <m:t>i</m:t>
                      </m:r>
                    </m:e>
                  </m:d>
                </m:den>
              </m:f>
              <m:r>
                <w:rPr>
                  <w:rFonts w:ascii="Cambria Math" w:hAnsi="Cambria Math"/>
                </w:rPr>
                <m:t>=</m:t>
              </m:r>
              <m:r>
                <w:rPr>
                  <w:rFonts w:ascii="Cambria Math" w:hAnsi="Cambria Math"/>
                </w:rPr>
                <m:t>R</m:t>
              </m:r>
              <m:d>
                <m:dPr>
                  <m:ctrlPr>
                    <w:rPr>
                      <w:rFonts w:ascii="Cambria Math" w:hAnsi="Cambria Math"/>
                      <w:i/>
                      <w:iCs/>
                    </w:rPr>
                  </m:ctrlPr>
                </m:dPr>
                <m:e>
                  <m:r>
                    <w:rPr>
                      <w:rFonts w:ascii="Cambria Math" w:hAnsi="Cambria Math"/>
                    </w:rPr>
                    <m:t>i</m:t>
                  </m:r>
                </m:e>
              </m:d>
              <m:r>
                <w:rPr>
                  <w:rFonts w:ascii="Cambria Math" w:hAnsi="Cambria Math"/>
                </w:rPr>
                <m:t>.</m:t>
              </m:r>
              <m:r>
                <w:rPr>
                  <w:rFonts w:ascii="Cambria Math" w:hAnsi="Cambria Math"/>
                </w:rPr>
                <m:t>Q</m:t>
              </m:r>
              <m:d>
                <m:dPr>
                  <m:ctrlPr>
                    <w:rPr>
                      <w:rFonts w:ascii="Cambria Math" w:hAnsi="Cambria Math"/>
                      <w:i/>
                      <w:iCs/>
                    </w:rPr>
                  </m:ctrlPr>
                </m:dPr>
                <m:e>
                  <m:r>
                    <w:rPr>
                      <w:rFonts w:ascii="Cambria Math" w:hAnsi="Cambria Math"/>
                    </w:rPr>
                    <m:t>i</m:t>
                  </m:r>
                </m:e>
              </m:d>
              <m:r>
                <m:rPr>
                  <m:lit/>
                </m:rPr>
                <w:rPr>
                  <w:rFonts w:ascii="Cambria Math" w:hAnsi="Cambria Math"/>
                </w:rPr>
                <m:t>/</m:t>
              </m:r>
              <m:d>
                <m:dPr>
                  <m:ctrlPr>
                    <w:rPr>
                      <w:rFonts w:ascii="Cambria Math" w:hAnsi="Cambria Math"/>
                      <w:i/>
                    </w:rPr>
                  </m:ctrlPr>
                </m:dPr>
                <m:e>
                  <m:r>
                    <w:rPr>
                      <w:rFonts w:ascii="Cambria Math" w:hAnsi="Cambria Math"/>
                    </w:rPr>
                    <m:t>1+</m:t>
                  </m:r>
                  <m:nary>
                    <m:naryPr>
                      <m:chr m:val="∑"/>
                      <m:limLoc m:val="undOvr"/>
                      <m:ctrlPr>
                        <w:rPr>
                          <w:rFonts w:ascii="Cambria Math" w:hAnsi="Cambria Math"/>
                          <w:i/>
                        </w:rPr>
                      </m:ctrlPr>
                    </m:naryPr>
                    <m:sub>
                      <m:r>
                        <w:rPr>
                          <w:rFonts w:ascii="Cambria Math" w:hAnsi="Cambria Math"/>
                        </w:rPr>
                        <m:t>n</m:t>
                      </m:r>
                      <m:r>
                        <w:rPr>
                          <w:rFonts w:ascii="Cambria Math" w:hAnsi="Cambria Math"/>
                        </w:rPr>
                        <m:t>=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m:t>
                          </m:r>
                          <m: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ii</m:t>
                                      </m:r>
                                      <m:r>
                                        <w:rPr>
                                          <w:rFonts w:ascii="Cambria Math" w:hAnsi="Cambria Math"/>
                                        </w:rPr>
                                        <m:t>',</m:t>
                                      </m:r>
                                      <m:r>
                                        <w:rPr>
                                          <w:rFonts w:ascii="Cambria Math" w:hAnsi="Cambria Math"/>
                                        </w:rPr>
                                        <m:t>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S</m:t>
                                      </m:r>
                                      <m:r>
                                        <w:rPr>
                                          <w:rFonts w:ascii="Cambria Math" w:hAnsi="Cambria Math"/>
                                        </w:rPr>
                                        <m:t>,</m:t>
                                      </m:r>
                                      <m:r>
                                        <w:rPr>
                                          <w:rFonts w:ascii="Cambria Math" w:hAnsi="Cambria Math"/>
                                        </w:rPr>
                                        <m:t>n</m:t>
                                      </m:r>
                                    </m:sub>
                                    <m:sup>
                                      <m:r>
                                        <w:rPr>
                                          <w:rFonts w:ascii="Cambria Math" w:hAnsi="Cambria Math"/>
                                        </w:rPr>
                                        <m:t>2</m:t>
                                      </m:r>
                                    </m:sup>
                                  </m:sSubSup>
                                </m:den>
                              </m:f>
                            </m:e>
                          </m:d>
                        </m:e>
                      </m:nary>
                    </m:e>
                  </m:nary>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2E921930" w14:textId="179EBB77" w:rsidR="0036151D" w:rsidDel="001E2427" w:rsidRDefault="0036151D" w:rsidP="00310B99">
      <w:pPr>
        <w:pStyle w:val="Heading4"/>
        <w:keepNext/>
        <w:rPr>
          <w:moveFrom w:id="74" w:author="Beath, Hamish R" w:date="2026-01-04T16:19:00Z" w16du:dateUtc="2026-01-04T16:19:00Z"/>
        </w:rPr>
      </w:pPr>
      <w:moveFrom w:id="75" w:author="Beath, Hamish R" w:date="2026-01-04T16:19:00Z" w16du:dateUtc="2026-01-04T16:19:00Z">
        <w:r w:rsidDel="001E2427">
          <w:t>Relevance Weighting</w:t>
        </w:r>
      </w:moveFrom>
    </w:p>
    <w:p w14:paraId="47B695A4" w14:textId="0B6E2B4F" w:rsidR="00A164D4" w:rsidRPr="001851EA" w:rsidDel="001E2427" w:rsidRDefault="00965654" w:rsidP="00B70DCF">
      <w:pPr>
        <w:rPr>
          <w:moveFrom w:id="76" w:author="Beath, Hamish R" w:date="2026-01-04T16:19:00Z" w16du:dateUtc="2026-01-04T16:19:00Z"/>
        </w:rPr>
      </w:pPr>
      <w:moveFrom w:id="77" w:author="Beath, Hamish R" w:date="2026-01-04T16:19:00Z" w16du:dateUtc="2026-01-04T16:19:00Z">
        <w:r w:rsidRPr="001851EA" w:rsidDel="001E2427">
          <w:t>For analysis of scenarios that limit global warming to 1.5°C with no or limited overshoot</w:t>
        </w:r>
        <w:r w:rsidR="00023465" w:rsidRPr="001851EA" w:rsidDel="001E2427">
          <w:t xml:space="preserve"> (IPCC AR6 category C1)</w:t>
        </w:r>
        <w:r w:rsidR="00D03955" w:rsidRPr="001851EA" w:rsidDel="001E2427">
          <w:t xml:space="preserve">, or scenarios that return warming to 1.5°C after a </w:t>
        </w:r>
        <w:r w:rsidR="00FE093C" w:rsidRPr="001851EA" w:rsidDel="001E2427">
          <w:t>high overshoot</w:t>
        </w:r>
        <w:r w:rsidR="00023465" w:rsidRPr="001851EA" w:rsidDel="001E2427">
          <w:t xml:space="preserve"> (IPCC AR6 category C2)</w:t>
        </w:r>
        <w:r w:rsidR="00FE093C" w:rsidRPr="001851EA" w:rsidDel="001E2427">
          <w:t xml:space="preserve">, respectively, we apply binary question-specific relevance weights </w:t>
        </w:r>
        <w:r w:rsidR="00FE093C" w:rsidRPr="001851EA" w:rsidDel="001E2427">
          <w:rPr>
            <w:i/>
            <w:iCs/>
          </w:rPr>
          <w:t xml:space="preserve">R(i) </w:t>
        </w:r>
        <w:r w:rsidR="00FE093C" w:rsidRPr="001851EA" w:rsidDel="001E2427">
          <w:t xml:space="preserve">that select scenarios with the specific </w:t>
        </w:r>
        <w:r w:rsidR="00844A48" w:rsidRPr="001851EA" w:rsidDel="001E2427">
          <w:t>global warming characteristics</w:t>
        </w:r>
        <w:r w:rsidR="00D03955" w:rsidRPr="001851EA" w:rsidDel="001E2427">
          <w:t xml:space="preserve"> </w:t>
        </w:r>
        <w:r w:rsidR="00023465" w:rsidRPr="001851EA" w:rsidDel="001E2427">
          <w:t xml:space="preserve">as defined in </w:t>
        </w:r>
        <w:r w:rsidR="00B85BFC" w:rsidRPr="001851EA" w:rsidDel="001E2427">
          <w:t>IPCC AR6</w:t>
        </w:r>
        <w:r w:rsidR="00B85BFC" w:rsidRPr="001851EA" w:rsidDel="001E2427">
          <w:fldChar w:fldCharType="begin"/>
        </w:r>
        <w:r w:rsidR="00372D27" w:rsidDel="001E2427">
          <w:instrText xml:space="preserve"> ADDIN ZOTERO_ITEM CSL_CITATION {"citationID":"56GJuQ8e","properties":{"formattedCitation":"\\super 6\\nosupersub{}","plainCitation":"6","noteIndex":0},"citationItems":[{"id":"akMpUoZw/OpEZ4Z4S","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B85BFC" w:rsidRPr="001851EA" w:rsidDel="001E2427">
          <w:fldChar w:fldCharType="separate"/>
        </w:r>
        <w:r w:rsidR="00120977" w:rsidRPr="00120977" w:rsidDel="001E2427">
          <w:rPr>
            <w:rFonts w:ascii="Calibri" w:hAnsi="Calibri" w:cs="Calibri"/>
            <w:szCs w:val="24"/>
            <w:vertAlign w:val="superscript"/>
          </w:rPr>
          <w:t>6</w:t>
        </w:r>
        <w:r w:rsidR="00B85BFC" w:rsidRPr="001851EA" w:rsidDel="001E2427">
          <w:fldChar w:fldCharType="end"/>
        </w:r>
        <w:r w:rsidR="00B85BFC" w:rsidRPr="001851EA" w:rsidDel="001E2427">
          <w:t>.</w:t>
        </w:r>
      </w:moveFrom>
    </w:p>
    <w:p w14:paraId="47B695A5" w14:textId="5C739B44" w:rsidR="00A164D4" w:rsidRPr="001851EA" w:rsidDel="001E2427" w:rsidRDefault="00DA071F" w:rsidP="00A164D4">
      <w:pPr>
        <w:rPr>
          <w:moveFrom w:id="78" w:author="Beath, Hamish R" w:date="2026-01-04T16:19:00Z" w16du:dateUtc="2026-01-04T16:19:00Z"/>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C</m:t>
                  </m:r>
                  <m:r>
                    <w:rPr>
                      <w:rFonts w:ascii="Cambria Math" w:hAnsi="Cambria Math"/>
                    </w:rPr>
                    <m:t>1</m:t>
                  </m:r>
                </m:sub>
              </m:sSub>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w:rPr>
                          <w:rFonts w:ascii="Cambria Math" w:hAnsi="Cambria Math"/>
                        </w:rPr>
                        <m:t>P</m:t>
                      </m:r>
                      <m:r>
                        <w:rPr>
                          <w:rFonts w:ascii="Cambria Math" w:hAnsi="Cambria Math"/>
                        </w:rPr>
                        <m:t>(</m:t>
                      </m:r>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21</m:t>
                          </m:r>
                          <m:r>
                            <w:rPr>
                              <w:rFonts w:ascii="Cambria Math" w:hAnsi="Cambria Math"/>
                            </w:rPr>
                            <m:t>st</m:t>
                          </m:r>
                          <m:r>
                            <w:rPr>
                              <w:rFonts w:ascii="Cambria Math" w:hAnsi="Cambria Math"/>
                            </w:rPr>
                            <m:t xml:space="preserve"> </m:t>
                          </m:r>
                          <m:r>
                            <w:rPr>
                              <w:rFonts w:ascii="Cambria Math" w:hAnsi="Cambria Math"/>
                            </w:rPr>
                            <m:t>century</m:t>
                          </m:r>
                        </m:sub>
                      </m:sSub>
                      <m:r>
                        <w:rPr>
                          <w:rFonts w:ascii="Cambria Math" w:hAnsi="Cambria Math"/>
                        </w:rPr>
                        <m:t>&gt;1.5°</m:t>
                      </m:r>
                      <m:r>
                        <w:rPr>
                          <w:rFonts w:ascii="Cambria Math" w:hAnsi="Cambria Math"/>
                        </w:rPr>
                        <m:t>C</m:t>
                      </m:r>
                      <m:r>
                        <w:rPr>
                          <w:rFonts w:ascii="Cambria Math" w:hAnsi="Cambria Math"/>
                        </w:rPr>
                        <m:t>)≤67% &amp;&amp;&amp;&amp;&amp;∧</m:t>
                      </m:r>
                      <m:r>
                        <w:rPr>
                          <w:rFonts w:ascii="Cambria Math" w:hAnsi="Cambria Math"/>
                        </w:rPr>
                        <m:t>P</m:t>
                      </m:r>
                      <m:r>
                        <w:rPr>
                          <w:rFonts w:ascii="Cambria Math" w:hAnsi="Cambria Math"/>
                        </w:rPr>
                        <m:t>(</m:t>
                      </m:r>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2100</m:t>
                          </m:r>
                        </m:sub>
                      </m:sSub>
                      <m:r>
                        <w:rPr>
                          <w:rFonts w:ascii="Cambria Math" w:hAnsi="Cambria Math"/>
                        </w:rPr>
                        <m:t>&lt;1.5°</m:t>
                      </m:r>
                      <m:r>
                        <w:rPr>
                          <w:rFonts w:ascii="Cambria Math" w:hAnsi="Cambria Math"/>
                        </w:rPr>
                        <m:t>C</m:t>
                      </m:r>
                      <m:r>
                        <w:rPr>
                          <w:rFonts w:ascii="Cambria Math" w:hAnsi="Cambria Math"/>
                        </w:rPr>
                        <m:t>)&gt;50%  &amp;</m:t>
                      </m:r>
                    </m:e>
                    <m:e>
                      <m:r>
                        <w:rPr>
                          <w:rFonts w:ascii="Cambria Math" w:hAnsi="Cambria Math"/>
                        </w:rPr>
                        <m:t xml:space="preserve">0,  </m:t>
                      </m:r>
                      <m:r>
                        <w:rPr>
                          <w:rFonts w:ascii="Cambria Math" w:hAnsi="Cambria Math"/>
                        </w:rPr>
                        <m:t>else</m:t>
                      </m:r>
                    </m:e>
                  </m:eqArr>
                </m:e>
              </m:d>
              <m:r>
                <w:rPr>
                  <w:rFonts w:ascii="Cambria Math" w:hAnsi="Cambria Math"/>
                </w:rPr>
                <m:t>#</m:t>
              </m:r>
              <m:d>
                <m:dPr>
                  <m:ctrlPr>
                    <w:rPr>
                      <w:rFonts w:ascii="Cambria Math" w:hAnsi="Cambria Math"/>
                      <w:i/>
                    </w:rPr>
                  </m:ctrlPr>
                </m:dPr>
                <m:e>
                  <m:r>
                    <w:rPr>
                      <w:rFonts w:ascii="Cambria Math" w:hAnsi="Cambria Math"/>
                    </w:rPr>
                    <m:t>8</m:t>
                  </m:r>
                </m:e>
              </m:d>
            </m:e>
          </m:eqArr>
        </m:oMath>
      </m:oMathPara>
    </w:p>
    <w:p w14:paraId="47B695A6" w14:textId="778E28DB" w:rsidR="003F7C32" w:rsidRPr="001851EA" w:rsidDel="001E2427" w:rsidRDefault="00965654" w:rsidP="00B70DCF">
      <w:pPr>
        <w:rPr>
          <w:moveFrom w:id="79" w:author="Beath, Hamish R" w:date="2026-01-04T16:19:00Z" w16du:dateUtc="2026-01-04T16:19:00Z"/>
        </w:rPr>
      </w:pPr>
      <w:moveFrom w:id="80" w:author="Beath, Hamish R" w:date="2026-01-04T16:19:00Z" w16du:dateUtc="2026-01-04T16:19:00Z">
        <w:r w:rsidRPr="001851EA" w:rsidDel="001E2427">
          <w:t>And separately:</w:t>
        </w:r>
      </w:moveFrom>
    </w:p>
    <w:p w14:paraId="47B695A7" w14:textId="333C82FE" w:rsidR="003F7C32" w:rsidRPr="001851EA" w:rsidDel="001E2427" w:rsidRDefault="00DA071F" w:rsidP="00B70DCF">
      <w:pPr>
        <w:rPr>
          <w:moveFrom w:id="81" w:author="Beath, Hamish R" w:date="2026-01-04T16:19:00Z" w16du:dateUtc="2026-01-04T16:19:00Z"/>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C</m:t>
                  </m:r>
                  <m:r>
                    <w:rPr>
                      <w:rFonts w:ascii="Cambria Math" w:hAnsi="Cambria Math"/>
                    </w:rPr>
                    <m:t>2</m:t>
                  </m:r>
                </m:sub>
              </m:sSub>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w:rPr>
                          <w:rFonts w:ascii="Cambria Math" w:hAnsi="Cambria Math"/>
                        </w:rPr>
                        <m:t>P</m:t>
                      </m:r>
                      <m:r>
                        <w:rPr>
                          <w:rFonts w:ascii="Cambria Math" w:hAnsi="Cambria Math"/>
                        </w:rPr>
                        <m:t>(</m:t>
                      </m:r>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21</m:t>
                          </m:r>
                          <m:r>
                            <w:rPr>
                              <w:rFonts w:ascii="Cambria Math" w:hAnsi="Cambria Math"/>
                            </w:rPr>
                            <m:t>st</m:t>
                          </m:r>
                          <m:r>
                            <w:rPr>
                              <w:rFonts w:ascii="Cambria Math" w:hAnsi="Cambria Math"/>
                            </w:rPr>
                            <m:t xml:space="preserve"> </m:t>
                          </m:r>
                          <m:r>
                            <w:rPr>
                              <w:rFonts w:ascii="Cambria Math" w:hAnsi="Cambria Math"/>
                            </w:rPr>
                            <m:t>century</m:t>
                          </m:r>
                        </m:sub>
                      </m:sSub>
                      <m:r>
                        <w:rPr>
                          <w:rFonts w:ascii="Cambria Math" w:hAnsi="Cambria Math"/>
                        </w:rPr>
                        <m:t>&gt;1.5°</m:t>
                      </m:r>
                      <m:r>
                        <w:rPr>
                          <w:rFonts w:ascii="Cambria Math" w:hAnsi="Cambria Math"/>
                        </w:rPr>
                        <m:t>C</m:t>
                      </m:r>
                      <m:r>
                        <w:rPr>
                          <w:rFonts w:ascii="Cambria Math" w:hAnsi="Cambria Math"/>
                        </w:rPr>
                        <m:t>)&gt;67% &amp;&amp;&amp;&amp;&amp;∧</m:t>
                      </m:r>
                      <m:r>
                        <w:rPr>
                          <w:rFonts w:ascii="Cambria Math" w:hAnsi="Cambria Math"/>
                        </w:rPr>
                        <m:t>P</m:t>
                      </m:r>
                      <m:r>
                        <w:rPr>
                          <w:rFonts w:ascii="Cambria Math" w:hAnsi="Cambria Math"/>
                        </w:rPr>
                        <m:t>(</m:t>
                      </m:r>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2100</m:t>
                          </m:r>
                        </m:sub>
                      </m:sSub>
                      <m:r>
                        <w:rPr>
                          <w:rFonts w:ascii="Cambria Math" w:hAnsi="Cambria Math"/>
                        </w:rPr>
                        <m:t>&lt;1.5°</m:t>
                      </m:r>
                      <m:r>
                        <w:rPr>
                          <w:rFonts w:ascii="Cambria Math" w:hAnsi="Cambria Math"/>
                        </w:rPr>
                        <m:t>C</m:t>
                      </m:r>
                      <m:r>
                        <w:rPr>
                          <w:rFonts w:ascii="Cambria Math" w:hAnsi="Cambria Math"/>
                        </w:rPr>
                        <m:t>)&gt;50%  &amp;</m:t>
                      </m:r>
                    </m:e>
                    <m:e>
                      <m:r>
                        <w:rPr>
                          <w:rFonts w:ascii="Cambria Math" w:hAnsi="Cambria Math"/>
                        </w:rPr>
                        <m:t xml:space="preserve">0,  </m:t>
                      </m:r>
                      <m:r>
                        <w:rPr>
                          <w:rFonts w:ascii="Cambria Math" w:hAnsi="Cambria Math"/>
                        </w:rPr>
                        <m:t>else</m:t>
                      </m:r>
                    </m:e>
                  </m:eqArr>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47B695A8" w14:textId="6CD9FFF5" w:rsidR="00821C67" w:rsidRPr="001851EA" w:rsidDel="001E2427" w:rsidRDefault="00965654" w:rsidP="00B70DCF">
      <w:pPr>
        <w:rPr>
          <w:moveFrom w:id="82" w:author="Beath, Hamish R" w:date="2026-01-04T16:19:00Z" w16du:dateUtc="2026-01-04T16:19:00Z"/>
        </w:rPr>
      </w:pPr>
      <w:moveFrom w:id="83" w:author="Beath, Hamish R" w:date="2026-01-04T16:19:00Z" w16du:dateUtc="2026-01-04T16:19:00Z">
        <w:r w:rsidRPr="001851EA" w:rsidDel="001E2427">
          <w:t xml:space="preserve">C1a scenarios are a subset of C1 scenarios in which net GHG emissions reach zero levels in the second half of the century. </w:t>
        </w:r>
      </w:moveFrom>
    </w:p>
    <w:p w14:paraId="2B77BEBC" w14:textId="06DFD340" w:rsidR="0036151D" w:rsidDel="001E2427" w:rsidRDefault="0036151D" w:rsidP="00310B99">
      <w:pPr>
        <w:pStyle w:val="Heading4"/>
        <w:keepNext/>
        <w:rPr>
          <w:moveFrom w:id="84" w:author="Beath, Hamish R" w:date="2026-01-04T16:19:00Z" w16du:dateUtc="2026-01-04T16:19:00Z"/>
        </w:rPr>
      </w:pPr>
      <w:moveFrom w:id="85" w:author="Beath, Hamish R" w:date="2026-01-04T16:19:00Z" w16du:dateUtc="2026-01-04T16:19:00Z">
        <w:r w:rsidDel="001E2427">
          <w:t>Quality Weighting</w:t>
        </w:r>
      </w:moveFrom>
    </w:p>
    <w:p w14:paraId="2A9F9156" w14:textId="67BA643F" w:rsidR="002A16E1" w:rsidDel="001E2427" w:rsidRDefault="00965654" w:rsidP="00B70DCF">
      <w:pPr>
        <w:rPr>
          <w:moveFrom w:id="86" w:author="Beath, Hamish R" w:date="2026-01-04T16:19:00Z" w16du:dateUtc="2026-01-04T16:19:00Z"/>
        </w:rPr>
      </w:pPr>
      <w:moveFrom w:id="87" w:author="Beath, Hamish R" w:date="2026-01-04T16:19:00Z" w16du:dateUtc="2026-01-04T16:19:00Z">
        <w:r w:rsidRPr="009570B7" w:rsidDel="001E2427">
          <w:t xml:space="preserve">We </w:t>
        </w:r>
        <w:r w:rsidR="007428B2" w:rsidDel="001E2427">
          <w:t>test</w:t>
        </w:r>
        <w:r w:rsidR="007428B2" w:rsidRPr="009570B7" w:rsidDel="001E2427">
          <w:t xml:space="preserve"> </w:t>
        </w:r>
        <w:r w:rsidRPr="009570B7" w:rsidDel="001E2427">
          <w:t>a</w:t>
        </w:r>
        <w:r w:rsidR="00E35861" w:rsidRPr="007B0D0F" w:rsidDel="001E2427">
          <w:t xml:space="preserve"> continuous</w:t>
        </w:r>
        <w:r w:rsidRPr="009570B7" w:rsidDel="001E2427">
          <w:t xml:space="preserve"> quality weighting </w:t>
        </w:r>
        <w:r w:rsidRPr="009570B7" w:rsidDel="001E2427">
          <w:rPr>
            <w:i/>
            <w:iCs/>
          </w:rPr>
          <w:t>Q(i)</w:t>
        </w:r>
        <w:r w:rsidR="00E35861" w:rsidRPr="00D34F3D" w:rsidDel="001E2427">
          <w:t xml:space="preserve">, adapted from the </w:t>
        </w:r>
        <w:r w:rsidRPr="009570B7" w:rsidDel="001E2427">
          <w:t xml:space="preserve">IPCC AR6 </w:t>
        </w:r>
        <w:r w:rsidR="00555E0B" w:rsidRPr="009570B7" w:rsidDel="001E2427">
          <w:t>procedures</w:t>
        </w:r>
        <w:r w:rsidR="007B0B76" w:rsidRPr="009570B7" w:rsidDel="001E2427">
          <w:t xml:space="preserve"> and </w:t>
        </w:r>
        <w:r w:rsidR="00FE6E77" w:rsidRPr="009570B7" w:rsidDel="001E2427">
          <w:t>reported in Table 11 in ref.</w:t>
        </w:r>
        <w:r w:rsidR="00AF409C" w:rsidRPr="009570B7" w:rsidDel="001E2427">
          <w:t> </w:t>
        </w:r>
        <w:r w:rsidR="00555E0B" w:rsidRPr="009570B7" w:rsidDel="001E2427">
          <w:fldChar w:fldCharType="begin"/>
        </w:r>
        <w:r w:rsidR="00372D27" w:rsidDel="001E2427">
          <w:instrText xml:space="preserve"> ADDIN ZOTERO_ITEM CSL_CITATION {"citationID":"tu5gsWBr","properties":{"formattedCitation":"\\super 26\\nosupersub{}","plainCitation":"26","noteIndex":0},"citationItems":[{"id":"akMpUoZw/hdNUcu4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55E0B" w:rsidRPr="009570B7" w:rsidDel="001E2427">
          <w:fldChar w:fldCharType="separate"/>
        </w:r>
        <w:r w:rsidR="007127F6" w:rsidRPr="007127F6" w:rsidDel="001E2427">
          <w:rPr>
            <w:rFonts w:ascii="Calibri" w:hAnsi="Calibri" w:cs="Calibri"/>
            <w:szCs w:val="24"/>
            <w:vertAlign w:val="superscript"/>
          </w:rPr>
          <w:t>26</w:t>
        </w:r>
        <w:r w:rsidR="00555E0B" w:rsidRPr="009570B7" w:rsidDel="001E2427">
          <w:fldChar w:fldCharType="end"/>
        </w:r>
        <w:r w:rsidR="00A54CFC" w:rsidRPr="009570B7" w:rsidDel="001E2427">
          <w:t xml:space="preserve"> (reproduced in Supplementary Table S</w:t>
        </w:r>
        <w:r w:rsidR="007866C2" w:rsidRPr="009570B7" w:rsidDel="001E2427">
          <w:t>3</w:t>
        </w:r>
        <w:r w:rsidR="00A54CFC" w:rsidRPr="009570B7" w:rsidDel="001E2427">
          <w:t>)</w:t>
        </w:r>
        <w:r w:rsidR="00555E0B" w:rsidRPr="009570B7" w:rsidDel="001E2427">
          <w:t xml:space="preserve">. </w:t>
        </w:r>
        <w:r w:rsidR="00E35861" w:rsidRPr="009570B7" w:rsidDel="001E2427">
          <w:t xml:space="preserve">For each </w:t>
        </w:r>
        <w:r w:rsidR="00AF74DB" w:rsidRPr="009570B7" w:rsidDel="001E2427">
          <w:t xml:space="preserve">quality criterion, </w:t>
        </w:r>
        <m:oMath>
          <m:r>
            <w:rPr>
              <w:rFonts w:ascii="Cambria Math" w:hAnsi="Cambria Math"/>
            </w:rPr>
            <m:t>j</m:t>
          </m:r>
        </m:oMath>
        <w:moveFrom w:id="88" w:author="Beath, Hamish R" w:date="2026-01-04T16:19:00Z" w16du:dateUtc="2026-01-04T16:19:00Z">
          <w:r w:rsidR="00AF74DB" w:rsidRPr="009570B7" w:rsidDel="001E2427">
            <w:t>,</w:t>
          </w:r>
          <w:r w:rsidR="00E35861" w:rsidRPr="009570B7" w:rsidDel="001E2427">
            <w:t xml:space="preserve"> that </w:t>
          </w:r>
          <w:r w:rsidR="00147108" w:rsidRPr="009570B7" w:rsidDel="001E2427">
            <w:t>specified</w:t>
          </w:r>
          <w:r w:rsidR="00E35861" w:rsidRPr="009570B7" w:rsidDel="001E2427">
            <w:t xml:space="preserve"> </w:t>
          </w:r>
          <w:r w:rsidR="00171E5B" w:rsidRPr="009570B7" w:rsidDel="001E2427">
            <w:t>a range, we use the distance</w:t>
          </w:r>
          <w:r w:rsidR="002938B8" w:rsidRPr="009570B7" w:rsidDel="001E2427">
            <w:t xml:space="preserve"> of the modelled value, </w:t>
          </w:r>
          <m:oMath>
            <m:r>
              <w:rPr>
                <w:rFonts w:ascii="Cambria Math" w:hAnsi="Cambria Math"/>
              </w:rPr>
              <m:t>k</m:t>
            </m:r>
          </m:oMath>
          <w:moveFrom w:id="89" w:author="Beath, Hamish R" w:date="2026-01-04T16:19:00Z" w16du:dateUtc="2026-01-04T16:19:00Z">
            <w:r w:rsidR="002938B8" w:rsidRPr="009570B7" w:rsidDel="001E2427">
              <w:t xml:space="preserve"> for each scenario </w:t>
            </w:r>
            <m:oMath>
              <m:r>
                <w:rPr>
                  <w:rFonts w:ascii="Cambria Math" w:hAnsi="Cambria Math"/>
                </w:rPr>
                <m:t>i</m:t>
              </m:r>
            </m:oMath>
            <w:moveFrom w:id="90" w:author="Beath, Hamish R" w:date="2026-01-04T16:19:00Z" w16du:dateUtc="2026-01-04T16:19:00Z">
              <w:r w:rsidR="00AF74DB" w:rsidRPr="009570B7" w:rsidDel="001E2427">
                <w:t xml:space="preserve"> </w:t>
              </w:r>
              <w:r w:rsidR="00171E5B" w:rsidRPr="009570B7" w:rsidDel="001E2427">
                <w:t>from</w:t>
              </w:r>
              <w:r w:rsidR="00171E5B" w:rsidDel="001E2427">
                <w:t xml:space="preserve"> the </w:t>
              </w:r>
              <w:r w:rsidR="00AF74DB" w:rsidDel="001E2427">
                <w:t>reference value</w:t>
              </w:r>
              <w:r w:rsidR="004E5893" w:rsidDel="001E2427">
                <w:t>,</w:t>
              </w:r>
              <w:r w:rsidR="00AF74DB" w:rsidDel="001E2427">
                <w:t xml:space="preserve"> </w:t>
              </w:r>
              <m:oMath>
                <m:sSub>
                  <m:sSubPr>
                    <m:ctrlPr>
                      <w:rPr>
                        <w:rFonts w:ascii="Cambria Math" w:hAnsi="Cambria Math"/>
                        <w:i/>
                      </w:rPr>
                    </m:ctrlPr>
                  </m:sSubPr>
                  <m:e>
                    <m:r>
                      <w:rPr>
                        <w:rFonts w:ascii="Cambria Math" w:hAnsi="Cambria Math"/>
                      </w:rPr>
                      <m:t>d</m:t>
                    </m:r>
                  </m:e>
                  <m:sub>
                    <m:r>
                      <w:rPr>
                        <w:rFonts w:ascii="Cambria Math" w:hAnsi="Cambria Math"/>
                      </w:rPr>
                      <m:t>k,i</m:t>
                    </m:r>
                  </m:sub>
                </m:sSub>
              </m:oMath>
              <w:moveFrom w:id="91" w:author="Beath, Hamish R" w:date="2026-01-04T16:19:00Z" w16du:dateUtc="2026-01-04T16:19:00Z">
                <w:r w:rsidR="002A16E1" w:rsidDel="001E2427">
                  <w:t xml:space="preserve"> </w:t>
                </w:r>
                <w:r w:rsidR="004E5893" w:rsidDel="001E2427">
                  <w:t>,</w:t>
                </w:r>
                <w:r w:rsidR="007E0D76" w:rsidDel="001E2427">
                  <w:t>normalising</w:t>
                </w:r>
                <w:r w:rsidR="002A16E1" w:rsidDel="001E2427">
                  <w:t xml:space="preserve"> by the interquartile range, </w:t>
                </w:r>
                <m:oMath>
                  <m:r>
                    <w:rPr>
                      <w:rFonts w:ascii="Cambria Math" w:hAnsi="Cambria Math"/>
                    </w:rPr>
                    <m:t>IQR</m:t>
                  </m:r>
                </m:oMath>
                <w:moveFrom w:id="92" w:author="Beath, Hamish R" w:date="2026-01-04T16:19:00Z" w16du:dateUtc="2026-01-04T16:19:00Z">
                  <w:r w:rsidR="002A16E1" w:rsidDel="001E2427">
                    <w:t>, of the scenarios</w:t>
                  </w:r>
                </w:moveFrom>
              </w:moveFrom>
            </w:moveFrom>
          </w:moveFrom>
        </w:moveFrom>
      </w:moveFrom>
    </w:p>
    <w:p w14:paraId="0DCF803F" w14:textId="4F332C5C" w:rsidR="002A16E1" w:rsidRPr="00253A25" w:rsidDel="001E2427" w:rsidRDefault="00DA071F" w:rsidP="00B70DCF">
      <w:pPr>
        <w:rPr>
          <w:moveFrom w:id="93" w:author="Beath, Hamish R" w:date="2026-01-04T16:19:00Z" w16du:dateUtc="2026-01-04T16:19:00Z"/>
        </w:rPr>
      </w:pPr>
      <m:oMathPara>
        <m:oMathParaPr>
          <m:jc m:val="right"/>
        </m:oMathParaPr>
        <m:oMath>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k</m:t>
                  </m:r>
                  <m:r>
                    <w:rPr>
                      <w:rFonts w:ascii="Cambria Math" w:hAnsi="Cambria Math"/>
                    </w:rPr>
                    <m:t>,</m:t>
                  </m:r>
                  <m:r>
                    <w:rPr>
                      <w:rFonts w:ascii="Cambria Math" w:hAnsi="Cambria Math"/>
                    </w:rPr>
                    <m:t>i</m:t>
                  </m:r>
                </m:sub>
              </m:sSub>
            </m:e>
          </m:acc>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k</m:t>
                  </m:r>
                  <m:r>
                    <w:rPr>
                      <w:rFonts w:ascii="Cambria Math" w:hAnsi="Cambria Math"/>
                    </w:rPr>
                    <m:t>,</m:t>
                  </m:r>
                  <m:r>
                    <w:rPr>
                      <w:rFonts w:ascii="Cambria Math" w:hAnsi="Cambria Math"/>
                    </w:rPr>
                    <m:t>i</m:t>
                  </m:r>
                </m:sub>
              </m:sSub>
            </m:num>
            <m:den>
              <m:r>
                <w:rPr>
                  <w:rFonts w:ascii="Cambria Math" w:hAnsi="Cambria Math"/>
                </w:rPr>
                <m:t>IQR</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k</m:t>
                      </m:r>
                    </m:sub>
                  </m:sSub>
                </m:e>
              </m:d>
            </m:den>
          </m:f>
          <m:r>
            <w:rPr>
              <w:rFonts w:ascii="Cambria Math" w:hAnsi="Cambria Math"/>
            </w:rPr>
            <m:t xml:space="preserve">                                                                            (10)</m:t>
          </m:r>
        </m:oMath>
      </m:oMathPara>
    </w:p>
    <w:p w14:paraId="77C75711" w14:textId="5452707B" w:rsidR="002938B8" w:rsidDel="001E2427" w:rsidRDefault="002938B8" w:rsidP="00B70DCF">
      <w:pPr>
        <w:rPr>
          <w:moveFrom w:id="94" w:author="Beath, Hamish R" w:date="2026-01-04T16:19:00Z" w16du:dateUtc="2026-01-04T16:19:00Z"/>
        </w:rPr>
      </w:pPr>
      <w:moveFrom w:id="95" w:author="Beath, Hamish R" w:date="2026-01-04T16:19:00Z" w16du:dateUtc="2026-01-04T16:19:00Z">
        <w:r w:rsidDel="001E2427">
          <w:t xml:space="preserve">We then use a </w:t>
        </w:r>
        <w:r w:rsidR="009940EC" w:rsidDel="001E2427">
          <w:t>Gaussian</w:t>
        </w:r>
        <w:r w:rsidDel="001E2427">
          <w:t xml:space="preserve"> function to produce the continuous weight</w:t>
        </w:r>
        <w:r w:rsidR="00912F1C" w:rsidDel="001E2427">
          <w:t xml:space="preserve">, </w:t>
        </w:r>
        <m:oMath>
          <m:r>
            <w:rPr>
              <w:rFonts w:ascii="Cambria Math" w:hAnsi="Cambria Math"/>
            </w:rPr>
            <m:t>w</m:t>
          </m:r>
        </m:oMath>
        <w:moveFrom w:id="96" w:author="Beath, Hamish R" w:date="2026-01-04T16:19:00Z" w16du:dateUtc="2026-01-04T16:19:00Z">
          <w:r w:rsidR="00912F1C" w:rsidDel="001E2427">
            <w:t xml:space="preserve">, </w:t>
          </w:r>
          <w:r w:rsidDel="001E2427">
            <w:t xml:space="preserve">for each criterion, </w:t>
          </w:r>
          <m:oMath>
            <m:r>
              <w:rPr>
                <w:rFonts w:ascii="Cambria Math" w:hAnsi="Cambria Math"/>
              </w:rPr>
              <m:t>j,</m:t>
            </m:r>
          </m:oMath>
          <w:moveFrom w:id="97" w:author="Beath, Hamish R" w:date="2026-01-04T16:19:00Z" w16du:dateUtc="2026-01-04T16:19:00Z">
            <w:r w:rsidDel="001E2427">
              <w:t>:</w:t>
            </w:r>
          </w:moveFrom>
        </w:moveFrom>
      </w:moveFrom>
    </w:p>
    <w:p w14:paraId="45FC8C29" w14:textId="6AE41E0A" w:rsidR="00171E5B" w:rsidRPr="00310B99" w:rsidDel="001E2427" w:rsidRDefault="00DA071F" w:rsidP="00310B99">
      <w:pPr>
        <w:jc w:val="right"/>
        <w:rPr>
          <w:moveFrom w:id="98" w:author="Beath, Hamish R" w:date="2026-01-04T16:19:00Z" w16du:dateUtc="2026-01-04T16:19:00Z"/>
        </w:rPr>
      </w:pPr>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i</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k</m:t>
                                </m:r>
                                <m:r>
                                  <w:rPr>
                                    <w:rFonts w:ascii="Cambria Math" w:hAnsi="Cambria Math"/>
                                  </w:rPr>
                                  <m:t>,</m:t>
                                </m:r>
                                <m:r>
                                  <w:rPr>
                                    <w:rFonts w:ascii="Cambria Math" w:hAnsi="Cambria Math"/>
                                  </w:rPr>
                                  <m:t>i</m:t>
                                </m:r>
                              </m:sub>
                            </m:sSub>
                          </m:e>
                        </m:acc>
                      </m:e>
                    </m:d>
                  </m:e>
                  <m:sup>
                    <m:r>
                      <w:rPr>
                        <w:rFonts w:ascii="Cambria Math" w:hAnsi="Cambria Math"/>
                      </w:rPr>
                      <m:t>2</m:t>
                    </m:r>
                  </m:sup>
                </m:sSup>
              </m:e>
            </m:d>
            <m:r>
              <w:rPr>
                <w:rFonts w:ascii="Cambria Math" w:hAnsi="Cambria Math"/>
              </w:rPr>
              <m:t xml:space="preserve">                                                                    </m:t>
            </m:r>
          </m:e>
        </m:func>
        <m:r>
          <w:rPr>
            <w:rFonts w:ascii="Cambria Math" w:hAnsi="Cambria Math"/>
          </w:rPr>
          <m:t>(11)</m:t>
        </m:r>
      </m:oMath>
      <w:moveFrom w:id="99" w:author="Beath, Hamish R" w:date="2026-01-04T16:19:00Z" w16du:dateUtc="2026-01-04T16:19:00Z">
        <w:r w:rsidR="00253A25" w:rsidDel="001E2427">
          <w:t xml:space="preserve"> </w:t>
        </w:r>
      </w:moveFrom>
    </w:p>
    <w:p w14:paraId="7DEFAA0A" w14:textId="2DF41F86" w:rsidR="0006156C" w:rsidDel="001E2427" w:rsidRDefault="002938B8" w:rsidP="00B70DCF">
      <w:pPr>
        <w:rPr>
          <w:moveFrom w:id="100" w:author="Beath, Hamish R" w:date="2026-01-04T16:19:00Z" w16du:dateUtc="2026-01-04T16:19:00Z"/>
        </w:rPr>
      </w:pPr>
      <w:moveFrom w:id="101" w:author="Beath, Hamish R" w:date="2026-01-04T16:19:00Z" w16du:dateUtc="2026-01-04T16:19:00Z">
        <w:r w:rsidDel="001E2427">
          <w:t xml:space="preserve">This yields a weight of 1 when there is perfect agreement with the reference value. </w:t>
        </w:r>
        <w:r w:rsidR="00DF592E" w:rsidDel="001E2427">
          <w:t>W</w:t>
        </w:r>
        <w:r w:rsidDel="001E2427">
          <w:t xml:space="preserve">e treat </w:t>
        </w:r>
        <w:r w:rsidR="00912F1C" w:rsidDel="001E2427">
          <w:t>each criterion evenly</w:t>
        </w:r>
        <w:r w:rsidR="00DF592E" w:rsidDel="001E2427">
          <w:t xml:space="preserve"> and</w:t>
        </w:r>
        <w:r w:rsidR="00912F1C" w:rsidDel="001E2427">
          <w:t xml:space="preserve"> combining to give a single quality weighting: </w:t>
        </w:r>
      </w:moveFrom>
    </w:p>
    <w:p w14:paraId="79431B08" w14:textId="3A37BB4C" w:rsidR="00912F1C" w:rsidRPr="00407E51" w:rsidDel="001E2427" w:rsidRDefault="000074CE" w:rsidP="006743FB">
      <w:pPr>
        <w:rPr>
          <w:moveFrom w:id="102" w:author="Beath, Hamish R" w:date="2026-01-04T16:19:00Z" w16du:dateUtc="2026-01-04T16:19:00Z"/>
        </w:rPr>
      </w:pPr>
      <m:oMathPara>
        <m:oMathParaPr>
          <m:jc m:val="right"/>
        </m:oMathParaPr>
        <m:oMath>
          <m:r>
            <w:rPr>
              <w:rFonts w:ascii="Cambria Math" w:hAnsi="Cambria Math"/>
            </w:rPr>
            <m:t>Q</m:t>
          </m:r>
          <m:d>
            <m:dPr>
              <m:ctrlPr>
                <w:rPr>
                  <w:rFonts w:ascii="Cambria Math" w:hAnsi="Cambria Math"/>
                  <w:i/>
                </w:rPr>
              </m:ctrlPr>
            </m:dPr>
            <m:e>
              <m:r>
                <w:rPr>
                  <w:rFonts w:ascii="Cambria Math" w:hAnsi="Cambria Math"/>
                </w:rPr>
                <m:t>i</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i</m:t>
                  </m:r>
                </m:e>
              </m:d>
              <m:r>
                <w:rPr>
                  <w:rFonts w:ascii="Cambria Math" w:hAnsi="Cambria Math"/>
                </w:rPr>
                <m:t xml:space="preserve">                                                                        (12)</m:t>
              </m:r>
            </m:e>
          </m:nary>
        </m:oMath>
      </m:oMathPara>
    </w:p>
    <w:p w14:paraId="5B319AE4" w14:textId="07192A81" w:rsidR="007428B2" w:rsidRPr="004E5893" w:rsidDel="001E2427" w:rsidRDefault="007428B2" w:rsidP="00B70DCF">
      <w:pPr>
        <w:rPr>
          <w:moveFrom w:id="103" w:author="Beath, Hamish R" w:date="2026-01-04T16:19:00Z" w16du:dateUtc="2026-01-04T16:19:00Z"/>
        </w:rPr>
      </w:pPr>
    </w:p>
    <w:p w14:paraId="18A74487" w14:textId="340F9903" w:rsidR="0036151D" w:rsidDel="001E2427" w:rsidRDefault="0036151D" w:rsidP="00310B99">
      <w:pPr>
        <w:pStyle w:val="Heading4"/>
        <w:keepNext/>
        <w:rPr>
          <w:moveFrom w:id="104" w:author="Beath, Hamish R" w:date="2026-01-04T16:19:00Z" w16du:dateUtc="2026-01-04T16:19:00Z"/>
        </w:rPr>
      </w:pPr>
      <w:moveFrom w:id="105" w:author="Beath, Hamish R" w:date="2026-01-04T16:19:00Z" w16du:dateUtc="2026-01-04T16:19:00Z">
        <w:r w:rsidDel="001E2427">
          <w:t>Diversity Weighting</w:t>
        </w:r>
      </w:moveFrom>
    </w:p>
    <w:p w14:paraId="47B695AA" w14:textId="460D803F" w:rsidR="006743FB" w:rsidRPr="001851EA" w:rsidDel="001E2427" w:rsidRDefault="00965654" w:rsidP="006743FB">
      <w:pPr>
        <w:rPr>
          <w:moveFrom w:id="106" w:author="Beath, Hamish R" w:date="2026-01-04T16:19:00Z" w16du:dateUtc="2026-01-04T16:19:00Z"/>
        </w:rPr>
      </w:pPr>
      <w:moveFrom w:id="107" w:author="Beath, Hamish R" w:date="2026-01-04T16:19:00Z" w16du:dateUtc="2026-01-04T16:19:00Z">
        <w:r w:rsidRPr="001851EA" w:rsidDel="001E2427">
          <w:t xml:space="preserve">Diversity weighting </w:t>
        </w:r>
        <w:r w:rsidRPr="001851EA" w:rsidDel="001E2427">
          <w:rPr>
            <w:i/>
            <w:iCs/>
          </w:rPr>
          <w:t>D(i)</w:t>
        </w:r>
        <w:r w:rsidRPr="001851EA" w:rsidDel="001E2427">
          <w:t xml:space="preserve"> accounts for </w:t>
        </w:r>
        <w:r w:rsidR="00EE4148" w:rsidRPr="001851EA" w:rsidDel="001E2427">
          <w:t>variations</w:t>
        </w:r>
        <w:r w:rsidR="00F70E8A" w:rsidRPr="001851EA" w:rsidDel="001E2427">
          <w:t xml:space="preserve"> in 1</w:t>
        </w:r>
        <w:r w:rsidR="00EC7DD1" w:rsidRPr="001851EA" w:rsidDel="001E2427">
          <w:t>5</w:t>
        </w:r>
        <w:r w:rsidR="00F70E8A" w:rsidRPr="001851EA" w:rsidDel="001E2427">
          <w:t xml:space="preserve"> variables across</w:t>
        </w:r>
        <w:r w:rsidRPr="001851EA" w:rsidDel="001E2427">
          <w:t xml:space="preserve"> </w:t>
        </w:r>
        <w:r w:rsidR="00457D5E" w:rsidRPr="001851EA" w:rsidDel="001E2427">
          <w:t>four key dimensions (emissions, economy, mitigation strategy, and energy</w:t>
        </w:r>
        <w:r w:rsidR="00F70E8A" w:rsidRPr="001851EA" w:rsidDel="001E2427">
          <w:t>, Methods Table 1)</w:t>
        </w:r>
        <w:r w:rsidR="00457D5E" w:rsidRPr="001851EA" w:rsidDel="001E2427">
          <w:t xml:space="preserve">. </w:t>
        </w:r>
        <w:r w:rsidRPr="001851EA" w:rsidDel="001E2427">
          <w:t>These 1</w:t>
        </w:r>
        <w:r w:rsidR="00267EF4" w:rsidRPr="001851EA" w:rsidDel="001E2427">
          <w:t>5</w:t>
        </w:r>
        <w:r w:rsidRPr="001851EA" w:rsidDel="001E2427">
          <w:t xml:space="preserve"> variables are </w:t>
        </w:r>
        <w:r w:rsidR="002426F9" w:rsidRPr="001851EA" w:rsidDel="001E2427">
          <w:t xml:space="preserve">part of </w:t>
        </w:r>
        <w:r w:rsidRPr="001851EA" w:rsidDel="001E2427">
          <w:t xml:space="preserve">the minimum data requirement for a scenario to be considered as part of the </w:t>
        </w:r>
        <w:r w:rsidR="002426F9" w:rsidRPr="001851EA" w:rsidDel="001E2427">
          <w:t xml:space="preserve">IPCC AR6 </w:t>
        </w:r>
        <w:r w:rsidRPr="001851EA" w:rsidDel="001E2427">
          <w:t>ensemble</w:t>
        </w:r>
        <w:r w:rsidR="002426F9" w:rsidRPr="001851EA" w:rsidDel="001E2427">
          <w:t xml:space="preserve"> and therefore available </w:t>
        </w:r>
        <w:r w:rsidR="009E6FBC" w:rsidRPr="001851EA" w:rsidDel="001E2427">
          <w:t>for each scenario</w:t>
        </w:r>
        <w:r w:rsidRPr="001851EA" w:rsidDel="001E2427">
          <w:t xml:space="preserve">. The illustrative variable weights </w:t>
        </w:r>
        <w:r w:rsidRPr="001851EA" w:rsidDel="001E2427">
          <w:rPr>
            <w:i/>
            <w:iCs/>
          </w:rPr>
          <w:t>b</w:t>
        </w:r>
        <w:r w:rsidRPr="001851EA" w:rsidDel="001E2427">
          <w:rPr>
            <w:i/>
            <w:iCs/>
            <w:vertAlign w:val="subscript"/>
          </w:rPr>
          <w:t>n</w:t>
        </w:r>
        <w:r w:rsidRPr="001851EA" w:rsidDel="001E2427">
          <w:t xml:space="preserve"> for each variable are a subjective choice and here chosen to put equal weights on each of the four </w:t>
        </w:r>
        <w:r w:rsidR="009E6FBC" w:rsidRPr="001851EA" w:rsidDel="001E2427">
          <w:t>key dimensions</w:t>
        </w:r>
        <w:r w:rsidRPr="001851EA" w:rsidDel="001E2427">
          <w:t xml:space="preserve">. Sub-weighting of the variables in each group attempts to limit the overall influence of variables that </w:t>
        </w:r>
        <w:r w:rsidR="005E0B46" w:rsidRPr="001851EA" w:rsidDel="001E2427">
          <w:t xml:space="preserve">are similar in nature and </w:t>
        </w:r>
        <w:r w:rsidRPr="001851EA" w:rsidDel="001E2427">
          <w:t>could bias the total</w:t>
        </w:r>
        <w:r w:rsidR="00D37F30" w:rsidRPr="001851EA" w:rsidDel="001E2427">
          <w:t>,</w:t>
        </w:r>
        <w:r w:rsidRPr="001851EA" w:rsidDel="001E2427">
          <w:t xml:space="preserve"> or put</w:t>
        </w:r>
        <w:r w:rsidR="009E6FBC" w:rsidRPr="001851EA" w:rsidDel="001E2427">
          <w:t>s</w:t>
        </w:r>
        <w:r w:rsidRPr="001851EA" w:rsidDel="001E2427">
          <w:t xml:space="preserve"> weight on more important variables. For example, in the Energy category, the </w:t>
        </w:r>
        <w:r w:rsidR="00744E14" w:rsidRPr="001851EA" w:rsidDel="001E2427">
          <w:t xml:space="preserve">six </w:t>
        </w:r>
        <w:r w:rsidRPr="001851EA" w:rsidDel="001E2427">
          <w:t>Primary Energy variables combined are worth the same as the single variable of Final Energy. In the Emissions category, the aggregate weighting of all non-CO</w:t>
        </w:r>
        <w:r w:rsidRPr="001851EA" w:rsidDel="001E2427">
          <w:rPr>
            <w:vertAlign w:val="subscript"/>
          </w:rPr>
          <w:t>2</w:t>
        </w:r>
        <w:r w:rsidRPr="001851EA" w:rsidDel="001E2427">
          <w:t xml:space="preserve"> emissions </w:t>
        </w:r>
        <w:r w:rsidR="009E6FBC" w:rsidRPr="001851EA" w:rsidDel="001E2427">
          <w:t>variables</w:t>
        </w:r>
        <w:r w:rsidRPr="001851EA" w:rsidDel="001E2427">
          <w:t xml:space="preserve"> equals that of CO</w:t>
        </w:r>
        <w:r w:rsidRPr="001851EA" w:rsidDel="001E2427">
          <w:rPr>
            <w:vertAlign w:val="subscript"/>
          </w:rPr>
          <w:t>2</w:t>
        </w:r>
        <w:r w:rsidRPr="001851EA" w:rsidDel="001E2427">
          <w:t>, recognising that CO</w:t>
        </w:r>
        <w:r w:rsidRPr="001851EA" w:rsidDel="001E2427">
          <w:rPr>
            <w:vertAlign w:val="subscript"/>
          </w:rPr>
          <w:t>2</w:t>
        </w:r>
        <w:r w:rsidRPr="001851EA" w:rsidDel="001E2427">
          <w:t xml:space="preserve"> </w:t>
        </w:r>
        <w:r w:rsidR="009E6FBC" w:rsidRPr="001851EA" w:rsidDel="001E2427">
          <w:t>is</w:t>
        </w:r>
        <w:r w:rsidRPr="001851EA" w:rsidDel="001E2427">
          <w:t xml:space="preserve"> the primary </w:t>
        </w:r>
        <w:r w:rsidR="009E6FBC" w:rsidRPr="001851EA" w:rsidDel="001E2427">
          <w:t xml:space="preserve">anthropogenic </w:t>
        </w:r>
        <w:r w:rsidRPr="001851EA" w:rsidDel="001E2427">
          <w:t>driver of climate change</w:t>
        </w:r>
        <w:r w:rsidR="009E6FBC" w:rsidRPr="001851EA" w:rsidDel="001E2427">
          <w:fldChar w:fldCharType="begin"/>
        </w:r>
        <w:r w:rsidR="00372D27" w:rsidDel="001E2427">
          <w:instrText xml:space="preserve"> ADDIN ZOTERO_ITEM CSL_CITATION {"citationID":"dIR2WbeG","properties":{"formattedCitation":"\\super 46\\nosupersub{}","plainCitation":"46","noteIndex":0},"citationItems":[{"id":"akMpUoZw/WEEpac7k","uris":["http://zotero.org/users/7044370/items/ISIKIZSV"],"itemData":{"id":9253,"type":"chapter","container-title":"Climate Change 2021: The Physical Science Basis. Contribution of Working Group I to the Sixth Assessment Report of the Intergovernmental Panel on Climate Change","event-place":"Cambridge, United Kingdom and New York, NY, USA","note":"type: Book Section\nDOI: 10.1017/9781009157896.001","page":"3−32","publisher":"Cambridge University Press","publisher-place":"Cambridge, United Kingdom and New York, NY, USA","title":"Summary for Policymakers","author":[{"literal":"IPCC"}],"editor":[{"family":"Masson-Delmotte","given":"V."},{"family":"Zhai","given":"P."},{"family":"Pirani","given":"A."},{"family":"Connors","given":"S.L."},{"family":"Péan","given":"C."},{"family":"Berger","given":"S."},{"family":"Caud","given":"N."},{"family":"Chen","given":"Y."},{"family":"Goldfarb","given":"L."},{"family":"Gomis","given":"M.I."},{"family":"Huang","given":"M."},{"family":"Leitzell","given":"K."},{"family":"Lonnoy","given":"E."},{"family":"Matthews","given":"J.B.R."},{"family":"Maycock","given":"T.K."},{"family":"Waterfield","given":"T."},{"family":"Yelekçi","given":"O."},{"family":"Yu","given":"R."},{"family":"Zhou","given":"B."}],"issued":{"date-parts":[["2021"]]}}}],"schema":"https://github.com/citation-style-language/schema/raw/master/csl-citation.json"} </w:instrText>
        </w:r>
        <w:r w:rsidR="009E6FBC" w:rsidRPr="001851EA" w:rsidDel="001E2427">
          <w:fldChar w:fldCharType="separate"/>
        </w:r>
        <w:r w:rsidR="00372D27" w:rsidRPr="00372D27" w:rsidDel="001E2427">
          <w:rPr>
            <w:rFonts w:ascii="Calibri" w:hAnsi="Calibri" w:cs="Calibri"/>
            <w:szCs w:val="24"/>
            <w:vertAlign w:val="superscript"/>
          </w:rPr>
          <w:t>46</w:t>
        </w:r>
        <w:r w:rsidR="009E6FBC" w:rsidRPr="001851EA" w:rsidDel="001E2427">
          <w:fldChar w:fldCharType="end"/>
        </w:r>
        <w:r w:rsidRPr="001851EA" w:rsidDel="001E2427">
          <w:t>.</w:t>
        </w:r>
      </w:moveFrom>
    </w:p>
    <w:p w14:paraId="1F05B271" w14:textId="4D8C4783" w:rsidR="00306AEC" w:rsidDel="001E2427" w:rsidRDefault="00965654" w:rsidP="00F70E8A">
      <w:pPr>
        <w:rPr>
          <w:moveFrom w:id="108" w:author="Beath, Hamish R" w:date="2026-01-04T16:19:00Z" w16du:dateUtc="2026-01-04T16:19:00Z"/>
        </w:rPr>
      </w:pPr>
      <w:moveFrom w:id="109" w:author="Beath, Hamish R" w:date="2026-01-04T16:19:00Z" w16du:dateUtc="2026-01-04T16:19:00Z">
        <w:r w:rsidRPr="001851EA" w:rsidDel="001E2427">
          <w:t>Although not applicable here, s</w:t>
        </w:r>
        <w:r w:rsidR="006743FB" w:rsidRPr="001851EA" w:rsidDel="001E2427">
          <w:t xml:space="preserve">cenarios that do not report all variables can also be included by rescaling coefficients </w:t>
        </w:r>
        <w:r w:rsidR="006743FB" w:rsidRPr="001851EA" w:rsidDel="001E2427">
          <w:rPr>
            <w:i/>
            <w:iCs/>
          </w:rPr>
          <w:t>b</w:t>
        </w:r>
        <w:r w:rsidR="006743FB" w:rsidRPr="001851EA" w:rsidDel="001E2427">
          <w:rPr>
            <w:i/>
            <w:iCs/>
            <w:vertAlign w:val="subscript"/>
          </w:rPr>
          <w:t>n</w:t>
        </w:r>
        <w:r w:rsidR="006743FB" w:rsidRPr="001851EA" w:rsidDel="001E2427">
          <w:t xml:space="preserve"> </w:t>
        </w:r>
        <w:r w:rsidRPr="001851EA" w:rsidDel="001E2427">
          <w:t>for</w:t>
        </w:r>
        <w:r w:rsidR="006743FB" w:rsidRPr="001851EA" w:rsidDel="001E2427">
          <w:t xml:space="preserve"> the variables that are </w:t>
        </w:r>
        <w:r w:rsidR="00964BE6" w:rsidRPr="001851EA" w:rsidDel="001E2427">
          <w:t>available</w:t>
        </w:r>
        <w:r w:rsidR="006743FB" w:rsidRPr="001851EA" w:rsidDel="001E2427">
          <w:t xml:space="preserve">. </w:t>
        </w:r>
        <w:r w:rsidRPr="001851EA" w:rsidDel="001E2427">
          <w:t>This rescaling is first achieved</w:t>
        </w:r>
        <w:r w:rsidR="006743FB" w:rsidRPr="001851EA" w:rsidDel="001E2427">
          <w:t xml:space="preserve"> within each variable group, </w:t>
        </w:r>
        <w:r w:rsidRPr="001851EA" w:rsidDel="001E2427">
          <w:t xml:space="preserve">or across </w:t>
        </w:r>
        <w:r w:rsidR="006B257A" w:rsidRPr="001851EA" w:rsidDel="001E2427">
          <w:t>all remaining groups if one variable group would end up having no reported variables.</w:t>
        </w:r>
        <w:r w:rsidR="006743FB" w:rsidRPr="001851EA" w:rsidDel="001E2427">
          <w:t xml:space="preserve"> </w:t>
        </w:r>
        <w:r w:rsidR="006B257A" w:rsidRPr="001851EA" w:rsidDel="001E2427">
          <w:t>T</w:t>
        </w:r>
        <w:r w:rsidR="006743FB" w:rsidRPr="001851EA" w:rsidDel="001E2427">
          <w:t xml:space="preserve">he sum of </w:t>
        </w:r>
        <w:r w:rsidR="006743FB" w:rsidRPr="001851EA" w:rsidDel="001E2427">
          <w:rPr>
            <w:i/>
            <w:iCs/>
          </w:rPr>
          <w:t>b</w:t>
        </w:r>
        <w:r w:rsidR="006743FB" w:rsidRPr="001851EA" w:rsidDel="001E2427">
          <w:rPr>
            <w:i/>
            <w:iCs/>
            <w:vertAlign w:val="subscript"/>
          </w:rPr>
          <w:t>n</w:t>
        </w:r>
        <w:r w:rsidR="006743FB" w:rsidRPr="001851EA" w:rsidDel="001E2427">
          <w:t xml:space="preserve"> is always unity. </w:t>
        </w:r>
      </w:moveFrom>
    </w:p>
    <w:p w14:paraId="5DA77D89" w14:textId="4F8BC965" w:rsidR="0006156C" w:rsidDel="001E2427" w:rsidRDefault="00686BA9" w:rsidP="00F70E8A">
      <w:pPr>
        <w:rPr>
          <w:moveFrom w:id="110" w:author="Beath, Hamish R" w:date="2026-01-04T16:19:00Z" w16du:dateUtc="2026-01-04T16:19:00Z"/>
        </w:rPr>
      </w:pPr>
      <w:moveFrom w:id="111" w:author="Beath, Hamish R" w:date="2026-01-04T16:19:00Z" w16du:dateUtc="2026-01-04T16:19:00Z">
        <w:r w:rsidDel="001E2427">
          <w:t>Acknowledging</w:t>
        </w:r>
        <w:r w:rsidR="00516F46" w:rsidDel="001E2427">
          <w:t xml:space="preserve"> </w:t>
        </w:r>
        <w:r w:rsidR="00306AEC" w:rsidDel="001E2427">
          <w:t>the</w:t>
        </w:r>
        <w:r w:rsidR="0006156C" w:rsidDel="001E2427">
          <w:t xml:space="preserve"> subjectivity in variable weighting</w:t>
        </w:r>
        <w:r w:rsidR="00306AEC" w:rsidDel="001E2427">
          <w:t>, w</w:t>
        </w:r>
        <w:r w:rsidR="00516F46" w:rsidDel="001E2427">
          <w:t>e</w:t>
        </w:r>
        <w:r w:rsidR="00306AEC" w:rsidDel="001E2427">
          <w:t xml:space="preserve"> also explored </w:t>
        </w:r>
        <w:r w:rsidR="00516F46" w:rsidDel="001E2427">
          <w:t xml:space="preserve">using only energy variables, as well </w:t>
        </w:r>
        <w:r w:rsidR="00306AEC" w:rsidDel="001E2427">
          <w:t>only</w:t>
        </w:r>
        <w:r w:rsidR="00516F46" w:rsidDel="001E2427">
          <w:t xml:space="preserve"> emissions variables from our </w:t>
        </w:r>
        <w:r w:rsidR="00516F46" w:rsidRPr="00306AEC" w:rsidDel="001E2427">
          <w:t>selection (Supplementary Results</w:t>
        </w:r>
        <w:r w:rsidR="00306AEC" w:rsidRPr="00310B99" w:rsidDel="001E2427">
          <w:t xml:space="preserve"> 2</w:t>
        </w:r>
        <w:r w:rsidR="00516F46" w:rsidRPr="00306AEC" w:rsidDel="001E2427">
          <w:t>).</w:t>
        </w:r>
        <w:r w:rsidR="00516F46" w:rsidDel="001E2427">
          <w:t xml:space="preserve"> </w:t>
        </w:r>
        <w:r w:rsidR="00612F0D" w:rsidDel="001E2427">
          <w:t>T</w:t>
        </w:r>
        <w:r w:rsidR="00516F46" w:rsidDel="001E2427">
          <w:t>o account for correlation between variables, we adjusted our variable weights using a correlation matrix and hierarchical clustering</w:t>
        </w:r>
        <w:r w:rsidR="008059AE" w:rsidDel="001E2427">
          <w:t xml:space="preserve"> </w:t>
        </w:r>
        <w:r w:rsidR="008059AE" w:rsidRPr="00B37514" w:rsidDel="001E2427">
          <w:t>(Supplementary Methods</w:t>
        </w:r>
        <w:r w:rsidR="002F1459" w:rsidDel="001E2427">
          <w:t> </w:t>
        </w:r>
        <w:r w:rsidR="00B37514" w:rsidRPr="00310B99" w:rsidDel="001E2427">
          <w:t>1</w:t>
        </w:r>
        <w:r w:rsidR="008059AE" w:rsidRPr="00B37514" w:rsidDel="001E2427">
          <w:t>)</w:t>
        </w:r>
        <w:r w:rsidR="00516F46" w:rsidRPr="00B37514" w:rsidDel="001E2427">
          <w:t>.</w:t>
        </w:r>
        <w:r w:rsidR="00637BCE" w:rsidDel="001E2427">
          <w:t xml:space="preserve"> This results in a set of ‘correlation adjusted’ variable weights, with a reduced number of 8</w:t>
        </w:r>
        <w:r w:rsidR="00306AEC" w:rsidDel="001E2427">
          <w:t xml:space="preserve"> variables</w:t>
        </w:r>
        <w:r w:rsidR="00637BCE" w:rsidDel="001E2427">
          <w:t xml:space="preserve"> utilised following correlation assessment and clustering. </w:t>
        </w:r>
        <w:r w:rsidR="00306AEC" w:rsidDel="001E2427">
          <w:t>W</w:t>
        </w:r>
        <w:r w:rsidR="00306AEC" w:rsidRPr="00306AEC" w:rsidDel="001E2427">
          <w:t>e adopt an even weighting across the variables as we preserve emphasis on originally higher weighted variables in selection of our representative cluster variables</w:t>
        </w:r>
        <w:r w:rsidR="00306AEC" w:rsidDel="001E2427">
          <w:t xml:space="preserve"> (see Supplementary Methods 1 &amp; Table 1). We present our correlation adjusted weights in the main paper but also show results from our full set of variables in Supplementary Results 2.</w:t>
        </w:r>
      </w:moveFrom>
    </w:p>
    <w:p w14:paraId="47B695AB" w14:textId="56BD3E8E" w:rsidR="00EC7DD1" w:rsidRPr="001851EA" w:rsidDel="001E2427" w:rsidRDefault="00B37514" w:rsidP="00F70E8A">
      <w:pPr>
        <w:rPr>
          <w:moveFrom w:id="112" w:author="Beath, Hamish R" w:date="2026-01-04T16:19:00Z" w16du:dateUtc="2026-01-04T16:19:00Z"/>
        </w:rPr>
      </w:pPr>
      <w:moveFrom w:id="113" w:author="Beath, Hamish R" w:date="2026-01-04T16:19:00Z" w16du:dateUtc="2026-01-04T16:19:00Z">
        <w:r w:rsidRPr="00310B99" w:rsidDel="001E2427">
          <w:t>Our</w:t>
        </w:r>
        <w:r w:rsidR="006743FB" w:rsidRPr="00B37514" w:rsidDel="001E2427">
          <w:t xml:space="preserve"> </w:t>
        </w:r>
        <w:r w:rsidDel="001E2427">
          <w:t xml:space="preserve">conceptual </w:t>
        </w:r>
        <w:r w:rsidR="006743FB" w:rsidRPr="00B37514" w:rsidDel="001E2427">
          <w:t xml:space="preserve">choice of </w:t>
        </w:r>
        <w:r w:rsidR="006743FB" w:rsidRPr="00B37514" w:rsidDel="001E2427">
          <w:rPr>
            <w:i/>
            <w:iCs/>
          </w:rPr>
          <w:t>σ</w:t>
        </w:r>
        <w:r w:rsidR="006743FB" w:rsidRPr="00B37514" w:rsidDel="001E2427">
          <w:rPr>
            <w:i/>
            <w:iCs/>
            <w:vertAlign w:val="subscript"/>
          </w:rPr>
          <w:t>S,n</w:t>
        </w:r>
        <w:r w:rsidR="006743FB" w:rsidRPr="00B37514" w:rsidDel="001E2427">
          <w:t xml:space="preserve"> (radius of similarity) between two scenarios </w:t>
        </w:r>
        <w:r w:rsidRPr="00310B99" w:rsidDel="001E2427">
          <w:t>is guided by</w:t>
        </w:r>
        <w:r w:rsidR="00532325" w:rsidRPr="00B37514" w:rsidDel="001E2427">
          <w:t xml:space="preserve"> expert judgment and should be seen as an informed </w:t>
        </w:r>
        <w:r w:rsidR="003B39B4" w:rsidRPr="00B37514" w:rsidDel="001E2427">
          <w:t xml:space="preserve">yet </w:t>
        </w:r>
        <w:r w:rsidR="00532325" w:rsidRPr="00B37514" w:rsidDel="001E2427">
          <w:t xml:space="preserve">illustrative </w:t>
        </w:r>
        <w:r w:rsidR="003B39B4" w:rsidRPr="00B37514" w:rsidDel="001E2427">
          <w:t xml:space="preserve">choice </w:t>
        </w:r>
        <w:r w:rsidR="00532325" w:rsidRPr="00B37514" w:rsidDel="001E2427">
          <w:t xml:space="preserve">rather than a conclusive </w:t>
        </w:r>
        <w:r w:rsidR="003B39B4" w:rsidRPr="00B37514" w:rsidDel="001E2427">
          <w:t>one</w:t>
        </w:r>
        <w:r w:rsidR="006743FB" w:rsidRPr="00B37514" w:rsidDel="001E2427">
          <w:t>. We define</w:t>
        </w:r>
        <w:r w:rsidR="006743FB" w:rsidRPr="001851EA" w:rsidDel="001E2427">
          <w:t xml:space="preserve"> </w:t>
        </w:r>
        <w:r w:rsidR="006743FB" w:rsidRPr="001851EA" w:rsidDel="001E2427">
          <w:rPr>
            <w:i/>
            <w:iCs/>
          </w:rPr>
          <w:t>σ</w:t>
        </w:r>
        <w:r w:rsidR="006743FB" w:rsidRPr="001851EA" w:rsidDel="001E2427">
          <w:rPr>
            <w:i/>
            <w:iCs/>
            <w:vertAlign w:val="subscript"/>
          </w:rPr>
          <w:t>S,n</w:t>
        </w:r>
        <w:r w:rsidR="006743FB" w:rsidRPr="001851EA" w:rsidDel="001E2427">
          <w:t xml:space="preserve"> as </w:t>
        </w:r>
        <w:r w:rsidDel="001E2427">
          <w:t xml:space="preserve">the root mean square </w:t>
        </w:r>
        <w:r w:rsidR="006743FB" w:rsidRPr="001851EA" w:rsidDel="001E2427">
          <w:t xml:space="preserve">difference between different IAMs running the same SSP-RCP combination </w:t>
        </w:r>
        <w:r w:rsidR="00446612" w:rsidRPr="001851EA" w:rsidDel="001E2427">
          <w:t>available from ref.</w:t>
        </w:r>
        <w:r w:rsidR="008E60CF" w:rsidRPr="001851EA" w:rsidDel="001E2427">
          <w:t> </w:t>
        </w:r>
        <w:r w:rsidR="004F1E03" w:rsidRPr="001851EA" w:rsidDel="001E2427">
          <w:fldChar w:fldCharType="begin"/>
        </w:r>
        <w:r w:rsidR="00372D27" w:rsidDel="001E2427">
          <w:instrText xml:space="preserve"> ADDIN ZOTERO_ITEM CSL_CITATION {"citationID":"CQFGYhke","properties":{"formattedCitation":"\\super 9\\nosupersub{}","plainCitation":"9","noteIndex":0},"citationItems":[{"id":"akMpUoZw/R7oc0ow7","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r w:rsidR="004F1E03" w:rsidRPr="001851EA" w:rsidDel="001E2427">
          <w:fldChar w:fldCharType="separate"/>
        </w:r>
        <w:r w:rsidR="00120977" w:rsidRPr="00120977" w:rsidDel="001E2427">
          <w:rPr>
            <w:rFonts w:ascii="Calibri" w:hAnsi="Calibri" w:cs="Calibri"/>
            <w:szCs w:val="24"/>
            <w:vertAlign w:val="superscript"/>
          </w:rPr>
          <w:t>9</w:t>
        </w:r>
        <w:r w:rsidR="004F1E03" w:rsidRPr="001851EA" w:rsidDel="001E2427">
          <w:fldChar w:fldCharType="end"/>
        </w:r>
        <w:r w:rsidR="006743FB" w:rsidRPr="001851EA" w:rsidDel="001E2427">
          <w:t xml:space="preserve"> using 10-year timesteps from 2020 to 2100.</w:t>
        </w:r>
        <w:r w:rsidDel="001E2427">
          <w:t xml:space="preserve"> </w:t>
        </w:r>
        <w:r w:rsidR="006743FB" w:rsidRPr="001851EA" w:rsidDel="001E2427">
          <w:t xml:space="preserve"> </w:t>
        </w:r>
        <w:r w:rsidRPr="001851EA" w:rsidDel="001E2427">
          <w:t>This choice is made on the basis that two independent IAMs running the same scenario are structurally different yet subject to a set of common constraints (exogenously provided population and GDP projections, and year-2100 radiative forcing).</w:t>
        </w:r>
        <w:r w:rsidDel="001E2427">
          <w:t xml:space="preserve"> We explore a range of values between the minimum and maximum of the SSP-RCP model differences, selecting a value that </w:t>
        </w:r>
        <w:r w:rsidR="00217325" w:rsidDel="001E2427">
          <w:t>achieves a high</w:t>
        </w:r>
        <w:r w:rsidDel="001E2427">
          <w:t xml:space="preserve"> median spread in diversity weights across our variables</w:t>
        </w:r>
        <w:r w:rsidR="00217325" w:rsidDel="001E2427">
          <w:t xml:space="preserve">, whilst ensuring a relatively even impact across all variables </w:t>
        </w:r>
        <w:r w:rsidDel="001E2427">
          <w:t xml:space="preserve"> (Supplementary Results 2). </w:t>
        </w:r>
        <w:r w:rsidRPr="009570B7" w:rsidDel="001E2427">
          <w:t xml:space="preserve">For </w:t>
        </w:r>
        <w:r w:rsidR="006743FB" w:rsidRPr="009570B7" w:rsidDel="001E2427">
          <w:t>no-policy, no-mitigation or “business-as-usual” scenarios</w:t>
        </w:r>
        <w:r w:rsidRPr="00310B99" w:rsidDel="001E2427">
          <w:t>, we remove the Mitigation group variables</w:t>
        </w:r>
        <w:r w:rsidR="006743FB" w:rsidRPr="009570B7" w:rsidDel="001E2427">
          <w:t xml:space="preserve"> from determining the distances of </w:t>
        </w:r>
        <w:r w:rsidR="00446612" w:rsidRPr="009570B7" w:rsidDel="001E2427">
          <w:rPr>
            <w:i/>
            <w:iCs/>
          </w:rPr>
          <w:t>σ</w:t>
        </w:r>
        <w:r w:rsidR="00446612" w:rsidRPr="009570B7" w:rsidDel="001E2427">
          <w:rPr>
            <w:i/>
            <w:iCs/>
            <w:vertAlign w:val="subscript"/>
          </w:rPr>
          <w:t>S,n</w:t>
        </w:r>
        <w:r w:rsidR="00446612" w:rsidRPr="009570B7" w:rsidDel="001E2427">
          <w:t xml:space="preserve"> </w:t>
        </w:r>
        <w:r w:rsidR="006743FB" w:rsidRPr="009570B7" w:rsidDel="001E2427">
          <w:t xml:space="preserve">as </w:t>
        </w:r>
        <w:r w:rsidRPr="00310B99" w:rsidDel="001E2427">
          <w:t>these</w:t>
        </w:r>
        <w:r w:rsidR="006743FB" w:rsidRPr="009570B7" w:rsidDel="001E2427">
          <w:t xml:space="preserve"> are zero by definition in these scenarios.</w:t>
        </w:r>
        <w:r w:rsidR="008E5F43" w:rsidDel="001E2427">
          <w:t xml:space="preserve"> </w:t>
        </w:r>
      </w:moveFrom>
    </w:p>
    <w:p w14:paraId="3742A9C6" w14:textId="59ADCCB7" w:rsidR="00217325" w:rsidDel="001E2427" w:rsidRDefault="00FB2217" w:rsidP="00217325">
      <w:pPr>
        <w:pStyle w:val="Heading4"/>
        <w:rPr>
          <w:moveFrom w:id="114" w:author="Beath, Hamish R" w:date="2026-01-04T16:19:00Z" w16du:dateUtc="2026-01-04T16:19:00Z"/>
        </w:rPr>
      </w:pPr>
      <w:moveFrom w:id="115" w:author="Beath, Hamish R" w:date="2026-01-04T16:19:00Z" w16du:dateUtc="2026-01-04T16:19:00Z">
        <w:r w:rsidDel="001E2427">
          <w:t xml:space="preserve">Calculation of </w:t>
        </w:r>
        <w:r w:rsidR="00FC52F5" w:rsidDel="001E2427">
          <w:t>W</w:t>
        </w:r>
        <w:r w:rsidDel="001E2427">
          <w:t xml:space="preserve">eighted </w:t>
        </w:r>
        <w:r w:rsidR="00A35138" w:rsidDel="001E2427">
          <w:t>Q</w:t>
        </w:r>
        <w:r w:rsidDel="001E2427">
          <w:t xml:space="preserve">uantiles </w:t>
        </w:r>
      </w:moveFrom>
    </w:p>
    <w:p w14:paraId="3066C337" w14:textId="6246B2F1" w:rsidR="00FB2217" w:rsidDel="001E2427" w:rsidRDefault="00FB2217" w:rsidP="00217325">
      <w:pPr>
        <w:rPr>
          <w:moveFrom w:id="116" w:author="Beath, Hamish R" w:date="2026-01-04T16:19:00Z" w16du:dateUtc="2026-01-04T16:19:00Z"/>
        </w:rPr>
      </w:pPr>
      <w:moveFrom w:id="117" w:author="Beath, Hamish R" w:date="2026-01-04T16:19:00Z" w16du:dateUtc="2026-01-04T16:19:00Z">
        <w:r w:rsidDel="001E2427">
          <w:t xml:space="preserve">Quantiles are calculated without interpolation. Reported quantile values are the lowest scenario values equal to or above the quantile. When applying to weighted distributions, quantiles are calculated using the same approach, but rather than scenarios having an equal weight in the distribution, scenarios contribute according to its assigned weight. </w:t>
        </w:r>
        <w:r w:rsidR="00011457" w:rsidDel="001E2427">
          <w:t>Therefore,</w:t>
        </w:r>
        <w:r w:rsidDel="001E2427">
          <w:t xml:space="preserve"> the cumulative sum of weights is used to identify the quantile threshold.</w:t>
        </w:r>
        <w:r w:rsidR="00011457" w:rsidDel="001E2427">
          <w:t xml:space="preserve"> </w:t>
        </w:r>
      </w:moveFrom>
    </w:p>
    <w:p w14:paraId="3627A6C7" w14:textId="4D4BBBD7" w:rsidR="003356BD" w:rsidDel="001E2427" w:rsidRDefault="003356BD" w:rsidP="003953CB">
      <w:pPr>
        <w:pStyle w:val="Heading4"/>
        <w:rPr>
          <w:moveFrom w:id="118" w:author="Beath, Hamish R" w:date="2026-01-04T16:19:00Z" w16du:dateUtc="2026-01-04T16:19:00Z"/>
        </w:rPr>
      </w:pPr>
    </w:p>
    <w:p w14:paraId="72C5425E" w14:textId="3E6CE457" w:rsidR="00FC52F5" w:rsidDel="001E2427" w:rsidRDefault="00E045A0" w:rsidP="00310B99">
      <w:pPr>
        <w:pStyle w:val="Heading4"/>
        <w:rPr>
          <w:moveFrom w:id="119" w:author="Beath, Hamish R" w:date="2026-01-04T16:19:00Z" w16du:dateUtc="2026-01-04T16:19:00Z"/>
        </w:rPr>
      </w:pPr>
      <w:moveFrom w:id="120" w:author="Beath, Hamish R" w:date="2026-01-04T16:19:00Z" w16du:dateUtc="2026-01-04T16:19:00Z">
        <w:r w:rsidDel="001E2427">
          <w:t>Calculation of</w:t>
        </w:r>
        <w:r w:rsidR="0061098B" w:rsidDel="001E2427">
          <w:t xml:space="preserve"> Herfindalh-Hirschman</w:t>
        </w:r>
        <w:r w:rsidR="00FC52F5" w:rsidDel="001E2427">
          <w:t xml:space="preserve"> Index</w:t>
        </w:r>
        <w:r w:rsidR="004E4775" w:rsidDel="001E2427">
          <w:t xml:space="preserve"> (HHI)</w:t>
        </w:r>
      </w:moveFrom>
    </w:p>
    <w:p w14:paraId="51FD32F0" w14:textId="0708CC34" w:rsidR="00FC52F5" w:rsidDel="001E2427" w:rsidRDefault="00DA596E" w:rsidP="00FC52F5">
      <w:pPr>
        <w:rPr>
          <w:moveFrom w:id="121" w:author="Beath, Hamish R" w:date="2026-01-04T16:19:00Z" w16du:dateUtc="2026-01-04T16:19:00Z"/>
        </w:rPr>
      </w:pPr>
      <w:moveFrom w:id="122" w:author="Beath, Hamish R" w:date="2026-01-04T16:19:00Z" w16du:dateUtc="2026-01-04T16:19:00Z">
        <w:r w:rsidDel="001E2427">
          <w:t xml:space="preserve">To </w:t>
        </w:r>
        <w:r w:rsidR="003953CB" w:rsidDel="001E2427">
          <w:t xml:space="preserve">quantify </w:t>
        </w:r>
        <w:r w:rsidR="004E4775" w:rsidDel="001E2427">
          <w:t>changes in model or project concentration in our unweighted and weighted ensembles, we use the Herfin</w:t>
        </w:r>
        <w:r w:rsidR="00BE017B" w:rsidDel="001E2427">
          <w:t>dalh-Hirschman Index</w:t>
        </w:r>
        <w:r w:rsidR="00BE017B" w:rsidDel="001E2427">
          <w:fldChar w:fldCharType="begin"/>
        </w:r>
        <w:r w:rsidR="007127F6" w:rsidDel="001E2427">
          <w:instrText xml:space="preserve"> ADDIN ZOTERO_ITEM CSL_CITATION {"citationID":"a2jji8kc2uu","properties":{"formattedCitation":"\\super 31\\nosupersub{}","plainCitation":"31","noteIndex":0},"citationItems":[{"id":21,"uris":["http://zotero.org/users/18111444/items/JCZH66VX"],"itemData":{"id":21,"type":"chapter","abstract":"By Gideon Rosenbluth; Measures of Concentration","container-title":"Business Concentration and Price Policy","note":"collection-title: NBER Chapters","page":"57-99","publisher":"National Bureau of Economic Research, Inc","source":"EconPapers","title":"Measures of Concentration","URL":"https://EconPapers.repec.org/RePEc:nbr:nberch:0953","author":[{"family":"Rosenbluth","given":"Gideon"}],"accessed":{"date-parts":[["2025",9,19]]},"issued":{"date-parts":[["1955"]]}}}],"schema":"https://github.com/citation-style-language/schema/raw/master/csl-citation.json"} </w:instrText>
        </w:r>
        <w:r w:rsidR="00BE017B" w:rsidDel="001E2427">
          <w:fldChar w:fldCharType="separate"/>
        </w:r>
        <w:r w:rsidR="007127F6" w:rsidRPr="007127F6" w:rsidDel="001E2427">
          <w:rPr>
            <w:rFonts w:ascii="Calibri" w:cs="Calibri"/>
            <w:szCs w:val="24"/>
            <w:vertAlign w:val="superscript"/>
          </w:rPr>
          <w:t>31</w:t>
        </w:r>
        <w:r w:rsidR="00BE017B" w:rsidDel="001E2427">
          <w:fldChar w:fldCharType="end"/>
        </w:r>
        <w:r w:rsidR="00BE017B" w:rsidDel="001E2427">
          <w:t xml:space="preserve">. This has historically been used for measuring market concentration in economics but can be applied more broadly to a dataset to understand dominance of components. </w:t>
        </w:r>
        <w:r w:rsidR="00BA4E9C" w:rsidDel="001E2427">
          <w:t xml:space="preserve">It is defined by the sum of squared shares of each component: </w:t>
        </w:r>
      </w:moveFrom>
    </w:p>
    <w:p w14:paraId="60426C07" w14:textId="60E09471" w:rsidR="00BA4E9C" w:rsidRPr="0007360A" w:rsidDel="001E2427" w:rsidRDefault="000074CE" w:rsidP="00FC52F5">
      <w:pPr>
        <w:rPr>
          <w:moveFrom w:id="123" w:author="Beath, Hamish R" w:date="2026-01-04T16:19:00Z" w16du:dateUtc="2026-01-04T16:19:00Z"/>
        </w:rPr>
      </w:pPr>
      <m:oMathPara>
        <m:oMathParaPr>
          <m:jc m:val="right"/>
        </m:oMathParaPr>
        <m:oMath>
          <m:r>
            <w:rPr>
              <w:rFonts w:ascii="Cambria Math" w:hAnsi="Cambria Math"/>
            </w:rPr>
            <m:t xml:space="preserve">HHI=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2</m:t>
                  </m:r>
                </m:sup>
              </m:sSubSup>
            </m:e>
          </m:nary>
          <m:r>
            <w:rPr>
              <w:rFonts w:ascii="Cambria Math" w:hAnsi="Cambria Math"/>
            </w:rPr>
            <m:t xml:space="preserve">                                                                              (13)</m:t>
          </m:r>
        </m:oMath>
      </m:oMathPara>
    </w:p>
    <w:p w14:paraId="37BA09A9" w14:textId="0ACF0154" w:rsidR="00BE017B" w:rsidRPr="00FC52F5" w:rsidDel="001E2427" w:rsidRDefault="0007360A" w:rsidP="00310B99">
      <w:pPr>
        <w:rPr>
          <w:moveFrom w:id="124" w:author="Beath, Hamish R" w:date="2026-01-04T16:19:00Z" w16du:dateUtc="2026-01-04T16:19:00Z"/>
        </w:rPr>
      </w:pPr>
      <w:moveFrom w:id="125" w:author="Beath, Hamish R" w:date="2026-01-04T16:19:00Z" w16du:dateUtc="2026-01-04T16:19:00Z">
        <w:r w:rsidDel="001E2427">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moveFrom w:id="126" w:author="Beath, Hamish R" w:date="2026-01-04T16:19:00Z" w16du:dateUtc="2026-01-04T16:19:00Z">
          <w:r w:rsidR="00D57935" w:rsidDel="001E2427">
            <w:t xml:space="preserve"> is the of </w:t>
          </w:r>
          <w:r w:rsidR="001B3D26" w:rsidDel="001E2427">
            <w:t>the component</w:t>
          </w:r>
          <w:r w:rsidR="007155C1" w:rsidDel="001E2427">
            <w:t xml:space="preserve"> </w:t>
          </w:r>
          <m:oMath>
            <m:r>
              <w:rPr>
                <w:rFonts w:ascii="Cambria Math" w:hAnsi="Cambria Math"/>
              </w:rPr>
              <m:t>i</m:t>
            </m:r>
          </m:oMath>
          <w:moveFrom w:id="127" w:author="Beath, Hamish R" w:date="2026-01-04T16:19:00Z" w16du:dateUtc="2026-01-04T16:19:00Z">
            <w:r w:rsidR="007155C1" w:rsidDel="001E2427">
              <w:t xml:space="preserve"> in relation to the total. </w:t>
            </w:r>
            <w:r w:rsidR="002B6EE4" w:rsidDel="001E2427">
              <w:t xml:space="preserve">A higher HHI value indicates increased dominance of </w:t>
            </w:r>
            <w:r w:rsidR="003356BD" w:rsidDel="001E2427">
              <w:t xml:space="preserve">single components. </w:t>
            </w:r>
          </w:moveFrom>
        </w:moveFrom>
      </w:moveFrom>
    </w:p>
    <w:p w14:paraId="5724963D" w14:textId="42729DC6" w:rsidR="00217325" w:rsidRPr="00217325" w:rsidDel="001E2427" w:rsidRDefault="00217325" w:rsidP="00310B99">
      <w:pPr>
        <w:rPr>
          <w:moveFrom w:id="128" w:author="Beath, Hamish R" w:date="2026-01-04T16:19:00Z" w16du:dateUtc="2026-01-04T16:19:00Z"/>
        </w:rPr>
      </w:pPr>
    </w:p>
    <w:p w14:paraId="47B695AD" w14:textId="33B515DF" w:rsidR="00EC7DD1" w:rsidRPr="001851EA" w:rsidDel="001E2427" w:rsidRDefault="00965654" w:rsidP="00EC7DD1">
      <w:pPr>
        <w:rPr>
          <w:moveFrom w:id="129" w:author="Beath, Hamish R" w:date="2026-01-04T16:19:00Z" w16du:dateUtc="2026-01-04T16:19:00Z"/>
        </w:rPr>
      </w:pPr>
      <w:moveFrom w:id="130" w:author="Beath, Hamish R" w:date="2026-01-04T16:19:00Z" w16du:dateUtc="2026-01-04T16:19:00Z">
        <w:r w:rsidRPr="001851EA" w:rsidDel="001E2427">
          <w:rPr>
            <w:b/>
            <w:bCs/>
          </w:rPr>
          <w:t xml:space="preserve">Table 1 | </w:t>
        </w:r>
        <w:r w:rsidR="003C77F5" w:rsidRPr="001851EA" w:rsidDel="001E2427">
          <w:rPr>
            <w:b/>
            <w:bCs/>
          </w:rPr>
          <w:t xml:space="preserve">Variable for estimation of scenario similarity or diversity. </w:t>
        </w:r>
        <w:r w:rsidRPr="001851EA" w:rsidDel="001E2427">
          <w:t>The 15 variables used from the IPCC AR6 Database</w:t>
        </w:r>
        <w:r w:rsidR="003C77F5" w:rsidRPr="001851EA" w:rsidDel="001E2427">
          <w:fldChar w:fldCharType="begin"/>
        </w:r>
        <w:r w:rsidR="00372D27" w:rsidDel="001E2427">
          <w:instrText xml:space="preserve"> ADDIN ZOTERO_ITEM CSL_CITATION {"citationID":"U9bW3Wqr","properties":{"formattedCitation":"\\super 10\\nosupersub{}","plainCitation":"10","noteIndex":0},"citationItems":[{"id":"akMpUoZw/tkjVrNNk","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3C77F5" w:rsidRPr="001851EA" w:rsidDel="001E2427">
          <w:fldChar w:fldCharType="separate"/>
        </w:r>
        <w:r w:rsidR="00120977" w:rsidRPr="00120977" w:rsidDel="001E2427">
          <w:rPr>
            <w:rFonts w:ascii="Calibri" w:hAnsi="Calibri" w:cs="Calibri"/>
            <w:szCs w:val="24"/>
            <w:vertAlign w:val="superscript"/>
          </w:rPr>
          <w:t>10</w:t>
        </w:r>
        <w:r w:rsidR="003C77F5" w:rsidRPr="001851EA" w:rsidDel="001E2427">
          <w:fldChar w:fldCharType="end"/>
        </w:r>
        <w:r w:rsidRPr="001851EA" w:rsidDel="001E2427">
          <w:t xml:space="preserve"> to determine the scenario similarity. For each variable the importance weighting </w:t>
        </w:r>
        <m:oMath>
          <m:sSub>
            <m:sSubPr>
              <m:ctrlPr>
                <w:rPr>
                  <w:rFonts w:ascii="Cambria Math" w:hAnsi="Cambria Math"/>
                  <w:i/>
                </w:rPr>
              </m:ctrlPr>
            </m:sSubPr>
            <m:e>
              <m:r>
                <w:rPr>
                  <w:rFonts w:ascii="Cambria Math" w:hAnsi="Cambria Math"/>
                </w:rPr>
                <m:t>b</m:t>
              </m:r>
            </m:e>
            <m:sub>
              <m:r>
                <w:rPr>
                  <w:rFonts w:ascii="Cambria Math" w:hAnsi="Cambria Math"/>
                </w:rPr>
                <m:t>n</m:t>
              </m:r>
            </m:sub>
          </m:sSub>
        </m:oMath>
        <w:moveFrom w:id="131" w:author="Beath, Hamish R" w:date="2026-01-04T16:19:00Z" w16du:dateUtc="2026-01-04T16:19:00Z">
          <w:r w:rsidRPr="001851EA" w:rsidDel="001E2427">
            <w:t xml:space="preserve"> assigned to each is shown (eq</w:t>
          </w:r>
          <w:r w:rsidR="00A54CFC" w:rsidRPr="001851EA" w:rsidDel="001E2427">
            <w:t>uation 6</w:t>
          </w:r>
          <w:r w:rsidRPr="001851EA" w:rsidDel="001E2427">
            <w:t xml:space="preserve">) along with the </w:t>
          </w:r>
          <w:r w:rsidRPr="001851EA" w:rsidDel="001E2427">
            <w:rPr>
              <w:i/>
              <w:iCs/>
            </w:rPr>
            <w:t xml:space="preserve">radius of </w:t>
          </w:r>
          <w:r w:rsidR="00A54CFC" w:rsidRPr="001851EA" w:rsidDel="001E2427">
            <w:rPr>
              <w:i/>
              <w:iCs/>
            </w:rPr>
            <w:t xml:space="preserve">scenario </w:t>
          </w:r>
          <w:r w:rsidRPr="001851EA" w:rsidDel="001E2427">
            <w:rPr>
              <w:i/>
              <w:iCs/>
            </w:rPr>
            <w:t xml:space="preserve">similarity </w:t>
          </w:r>
          <m:oMath>
            <m:sSub>
              <m:sSubPr>
                <m:ctrlPr>
                  <w:rPr>
                    <w:rFonts w:ascii="Cambria Math" w:hAnsi="Cambria Math"/>
                    <w:i/>
                    <w:iCs/>
                  </w:rPr>
                </m:ctrlPr>
              </m:sSubPr>
              <m:e>
                <m:r>
                  <w:rPr>
                    <w:rFonts w:ascii="Cambria Math" w:hAnsi="Cambria Math"/>
                  </w:rPr>
                  <m:t>σ</m:t>
                </m:r>
              </m:e>
              <m:sub>
                <m:r>
                  <w:rPr>
                    <w:rFonts w:ascii="Cambria Math" w:hAnsi="Cambria Math"/>
                  </w:rPr>
                  <m:t>S, n</m:t>
                </m:r>
              </m:sub>
            </m:sSub>
          </m:oMath>
          <w:moveFrom w:id="132" w:author="Beath, Hamish R" w:date="2026-01-04T16:19:00Z" w16du:dateUtc="2026-01-04T16:19:00Z">
            <w:r w:rsidRPr="001851EA" w:rsidDel="001E2427">
              <w:rPr>
                <w:i/>
                <w:iCs/>
              </w:rPr>
              <w:t xml:space="preserve">. </w:t>
            </w:r>
            <w:r w:rsidRPr="001851EA" w:rsidDel="001E2427">
              <w:t xml:space="preserve">The group that each variable applies to is shown, with each group having a total weight of 1/4. </w:t>
            </w:r>
            <w:r w:rsidRPr="001851EA" w:rsidDel="001E2427">
              <w:rPr>
                <w:i/>
                <w:iCs/>
              </w:rPr>
              <w:t xml:space="preserve"> </w:t>
            </w:r>
          </w:moveFrom>
        </w:moveFrom>
      </w:moveFrom>
    </w:p>
    <w:tbl>
      <w:tblPr>
        <w:tblStyle w:val="TableGrid"/>
        <w:tblW w:w="9272" w:type="dxa"/>
        <w:tblLook w:val="04A0" w:firstRow="1" w:lastRow="0" w:firstColumn="1" w:lastColumn="0" w:noHBand="0" w:noVBand="1"/>
      </w:tblPr>
      <w:tblGrid>
        <w:gridCol w:w="2690"/>
        <w:gridCol w:w="1699"/>
        <w:gridCol w:w="2124"/>
        <w:gridCol w:w="1699"/>
        <w:gridCol w:w="1060"/>
      </w:tblGrid>
      <w:tr w:rsidR="00786D99" w:rsidDel="001E2427" w14:paraId="47B695B2" w14:textId="7AEE1B2F" w:rsidTr="00310B99">
        <w:trPr>
          <w:trHeight w:val="309"/>
        </w:trPr>
        <w:tc>
          <w:tcPr>
            <w:tcW w:w="2694" w:type="dxa"/>
            <w:tcBorders>
              <w:bottom w:val="single" w:sz="2" w:space="0" w:color="auto"/>
              <w:right w:val="single" w:sz="4" w:space="0" w:color="auto"/>
            </w:tcBorders>
          </w:tcPr>
          <w:p w14:paraId="47B695AE" w14:textId="4B922716" w:rsidR="00786D99" w:rsidRPr="001851EA" w:rsidDel="001E2427" w:rsidRDefault="00786D99" w:rsidP="00484A71">
            <w:pPr>
              <w:rPr>
                <w:moveFrom w:id="133" w:author="Beath, Hamish R" w:date="2026-01-04T16:19:00Z" w16du:dateUtc="2026-01-04T16:19:00Z"/>
                <w:b/>
                <w:bCs/>
              </w:rPr>
            </w:pPr>
            <w:moveFrom w:id="134" w:author="Beath, Hamish R" w:date="2026-01-04T16:19:00Z" w16du:dateUtc="2026-01-04T16:19:00Z">
              <w:r w:rsidRPr="001851EA" w:rsidDel="001E2427">
                <w:rPr>
                  <w:b/>
                  <w:bCs/>
                </w:rPr>
                <w:t>Variable</w:t>
              </w:r>
            </w:moveFrom>
          </w:p>
        </w:tc>
        <w:tc>
          <w:tcPr>
            <w:tcW w:w="1701" w:type="dxa"/>
            <w:tcBorders>
              <w:left w:val="single" w:sz="4" w:space="0" w:color="auto"/>
              <w:bottom w:val="single" w:sz="2" w:space="0" w:color="auto"/>
              <w:right w:val="single" w:sz="4" w:space="0" w:color="auto"/>
            </w:tcBorders>
          </w:tcPr>
          <w:p w14:paraId="47B695AF" w14:textId="306CA1D7" w:rsidR="00786D99" w:rsidRPr="001851EA" w:rsidDel="001E2427" w:rsidRDefault="00DA071F" w:rsidP="00484A71">
            <w:pPr>
              <w:rPr>
                <w:moveFrom w:id="135" w:author="Beath, Hamish R" w:date="2026-01-04T16:19:00Z" w16du:dateUtc="2026-01-04T16:19:00Z"/>
                <w:b/>
                <w:bCs/>
              </w:rPr>
            </w:pPr>
            <m:oMath>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n</m:t>
                  </m:r>
                </m:sub>
              </m:sSub>
            </m:oMath>
            <w:moveFrom w:id="136" w:author="Beath, Hamish R" w:date="2026-01-04T16:19:00Z" w16du:dateUtc="2026-01-04T16:19:00Z">
              <w:r w:rsidR="00786D99" w:rsidDel="001E2427">
                <w:rPr>
                  <w:b/>
                  <w:bCs/>
                </w:rPr>
                <w:t xml:space="preserve"> expert</w:t>
              </w:r>
            </w:moveFrom>
          </w:p>
        </w:tc>
        <w:tc>
          <w:tcPr>
            <w:tcW w:w="2126" w:type="dxa"/>
            <w:tcBorders>
              <w:left w:val="single" w:sz="4" w:space="0" w:color="auto"/>
              <w:bottom w:val="single" w:sz="2" w:space="0" w:color="auto"/>
              <w:right w:val="single" w:sz="4" w:space="0" w:color="auto"/>
            </w:tcBorders>
          </w:tcPr>
          <w:p w14:paraId="29462727" w14:textId="2D4C5BB4" w:rsidR="00786D99" w:rsidDel="001E2427" w:rsidRDefault="00DA071F" w:rsidP="00310B99">
            <w:pPr>
              <w:jc w:val="left"/>
              <w:rPr>
                <w:moveFrom w:id="137" w:author="Beath, Hamish R" w:date="2026-01-04T16:19:00Z" w16du:dateUtc="2026-01-04T16:19:00Z"/>
                <w:rFonts w:ascii="Calibri" w:eastAsia="Yu Mincho" w:hAnsi="Calibri" w:cs="Arial"/>
                <w:b/>
                <w:bCs/>
              </w:rPr>
            </w:pPr>
            <m:oMath>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n</m:t>
                  </m:r>
                </m:sub>
              </m:sSub>
            </m:oMath>
            <w:moveFrom w:id="138" w:author="Beath, Hamish R" w:date="2026-01-04T16:19:00Z" w16du:dateUtc="2026-01-04T16:19:00Z">
              <w:r w:rsidR="00786D99" w:rsidDel="001E2427">
                <w:rPr>
                  <w:b/>
                  <w:bCs/>
                </w:rPr>
                <w:t>correlation adjusted</w:t>
              </w:r>
            </w:moveFrom>
          </w:p>
        </w:tc>
        <w:tc>
          <w:tcPr>
            <w:tcW w:w="1701" w:type="dxa"/>
            <w:tcBorders>
              <w:left w:val="single" w:sz="4" w:space="0" w:color="auto"/>
              <w:bottom w:val="single" w:sz="2" w:space="0" w:color="auto"/>
              <w:right w:val="single" w:sz="4" w:space="0" w:color="auto"/>
            </w:tcBorders>
          </w:tcPr>
          <w:p w14:paraId="47B695B0" w14:textId="053DB9DD" w:rsidR="00786D99" w:rsidRPr="001851EA" w:rsidDel="001E2427" w:rsidRDefault="00DA071F" w:rsidP="00484A71">
            <w:pPr>
              <w:rPr>
                <w:moveFrom w:id="139" w:author="Beath, Hamish R" w:date="2026-01-04T16:19:00Z" w16du:dateUtc="2026-01-04T16:19:00Z"/>
                <w:b/>
                <w:bCs/>
              </w:rPr>
            </w:pPr>
            <m:oMathPara>
              <m:oMath>
                <m:sSub>
                  <m:sSubPr>
                    <m:ctrlPr>
                      <w:rPr>
                        <w:rFonts w:ascii="Cambria Math" w:hAnsi="Cambria Math"/>
                        <w:b/>
                        <w:bCs/>
                        <w:i/>
                      </w:rPr>
                    </m:ctrlPr>
                  </m:sSubPr>
                  <m:e>
                    <m:r>
                      <m:rPr>
                        <m:sty m:val="bi"/>
                      </m:rPr>
                      <w:rPr>
                        <w:rFonts w:ascii="Cambria Math" w:hAnsi="Cambria Math"/>
                      </w:rPr>
                      <m:t>σ</m:t>
                    </m:r>
                  </m:e>
                  <m:sub>
                    <m:r>
                      <m:rPr>
                        <m:sty m:val="bi"/>
                      </m:rPr>
                      <w:rPr>
                        <w:rFonts w:ascii="Cambria Math" w:hAnsi="Cambria Math"/>
                      </w:rPr>
                      <m:t>S</m:t>
                    </m:r>
                    <m:r>
                      <m:rPr>
                        <m:sty m:val="bi"/>
                      </m:rPr>
                      <w:rPr>
                        <w:rFonts w:ascii="Cambria Math" w:hAnsi="Cambria Math"/>
                      </w:rPr>
                      <m:t xml:space="preserve">, </m:t>
                    </m:r>
                    <m:r>
                      <m:rPr>
                        <m:sty m:val="bi"/>
                      </m:rPr>
                      <w:rPr>
                        <w:rFonts w:ascii="Cambria Math" w:hAnsi="Cambria Math"/>
                      </w:rPr>
                      <m:t>n</m:t>
                    </m:r>
                  </m:sub>
                </m:sSub>
              </m:oMath>
            </m:oMathPara>
          </w:p>
        </w:tc>
        <w:tc>
          <w:tcPr>
            <w:tcW w:w="1050" w:type="dxa"/>
            <w:tcBorders>
              <w:left w:val="single" w:sz="4" w:space="0" w:color="auto"/>
              <w:bottom w:val="single" w:sz="2" w:space="0" w:color="auto"/>
            </w:tcBorders>
          </w:tcPr>
          <w:p w14:paraId="47B695B1" w14:textId="7AFA99E0" w:rsidR="00786D99" w:rsidRPr="001851EA" w:rsidDel="001E2427" w:rsidRDefault="00786D99" w:rsidP="00484A71">
            <w:pPr>
              <w:rPr>
                <w:moveFrom w:id="140" w:author="Beath, Hamish R" w:date="2026-01-04T16:19:00Z" w16du:dateUtc="2026-01-04T16:19:00Z"/>
                <w:b/>
                <w:bCs/>
              </w:rPr>
            </w:pPr>
            <w:moveFrom w:id="141" w:author="Beath, Hamish R" w:date="2026-01-04T16:19:00Z" w16du:dateUtc="2026-01-04T16:19:00Z">
              <w:r w:rsidRPr="001851EA" w:rsidDel="001E2427">
                <w:rPr>
                  <w:b/>
                  <w:bCs/>
                </w:rPr>
                <w:t>Group</w:t>
              </w:r>
            </w:moveFrom>
          </w:p>
        </w:tc>
      </w:tr>
      <w:tr w:rsidR="00786D99" w:rsidDel="001E2427" w14:paraId="47B695B7" w14:textId="18EADDDA" w:rsidTr="00310B99">
        <w:trPr>
          <w:trHeight w:val="330"/>
        </w:trPr>
        <w:tc>
          <w:tcPr>
            <w:tcW w:w="2694" w:type="dxa"/>
            <w:tcBorders>
              <w:top w:val="single" w:sz="2" w:space="0" w:color="auto"/>
              <w:right w:val="single" w:sz="4" w:space="0" w:color="auto"/>
            </w:tcBorders>
          </w:tcPr>
          <w:p w14:paraId="47B695B3" w14:textId="4CDA3388" w:rsidR="00786D99" w:rsidRPr="001851EA" w:rsidDel="001E2427" w:rsidRDefault="00786D99" w:rsidP="00484A71">
            <w:pPr>
              <w:jc w:val="left"/>
              <w:rPr>
                <w:moveFrom w:id="142" w:author="Beath, Hamish R" w:date="2026-01-04T16:19:00Z" w16du:dateUtc="2026-01-04T16:19:00Z"/>
              </w:rPr>
            </w:pPr>
            <w:moveFrom w:id="143" w:author="Beath, Hamish R" w:date="2026-01-04T16:19:00Z" w16du:dateUtc="2026-01-04T16:19:00Z">
              <w:r w:rsidRPr="001851EA" w:rsidDel="001E2427">
                <w:t>CO</w:t>
              </w:r>
              <w:r w:rsidRPr="001851EA" w:rsidDel="001E2427">
                <w:rPr>
                  <w:vertAlign w:val="subscript"/>
                </w:rPr>
                <w:t xml:space="preserve">2 </w:t>
              </w:r>
              <w:r w:rsidRPr="001851EA" w:rsidDel="001E2427">
                <w:t>Emissions</w:t>
              </w:r>
            </w:moveFrom>
          </w:p>
        </w:tc>
        <w:tc>
          <w:tcPr>
            <w:tcW w:w="1701" w:type="dxa"/>
            <w:tcBorders>
              <w:top w:val="single" w:sz="2" w:space="0" w:color="auto"/>
              <w:left w:val="single" w:sz="4" w:space="0" w:color="auto"/>
              <w:right w:val="single" w:sz="4" w:space="0" w:color="auto"/>
            </w:tcBorders>
          </w:tcPr>
          <w:p w14:paraId="47B695B4" w14:textId="6208EF5E" w:rsidR="00786D99" w:rsidRPr="001851EA" w:rsidDel="001E2427" w:rsidRDefault="00786D99" w:rsidP="00484A71">
            <w:pPr>
              <w:rPr>
                <w:moveFrom w:id="144" w:author="Beath, Hamish R" w:date="2026-01-04T16:19:00Z" w16du:dateUtc="2026-01-04T16:19:00Z"/>
              </w:rPr>
            </w:pPr>
            <w:moveFrom w:id="145" w:author="Beath, Hamish R" w:date="2026-01-04T16:19:00Z" w16du:dateUtc="2026-01-04T16:19:00Z">
              <w:r w:rsidRPr="001851EA" w:rsidDel="001E2427">
                <w:t>1/8</w:t>
              </w:r>
            </w:moveFrom>
          </w:p>
        </w:tc>
        <w:tc>
          <w:tcPr>
            <w:tcW w:w="2126" w:type="dxa"/>
            <w:tcBorders>
              <w:top w:val="single" w:sz="2" w:space="0" w:color="auto"/>
              <w:left w:val="single" w:sz="4" w:space="0" w:color="auto"/>
              <w:right w:val="single" w:sz="4" w:space="0" w:color="auto"/>
            </w:tcBorders>
          </w:tcPr>
          <w:p w14:paraId="01491CBE" w14:textId="561A3383" w:rsidR="00786D99" w:rsidRPr="001851EA" w:rsidDel="001E2427" w:rsidRDefault="006A291A" w:rsidP="00484A71">
            <w:pPr>
              <w:rPr>
                <w:moveFrom w:id="146" w:author="Beath, Hamish R" w:date="2026-01-04T16:19:00Z" w16du:dateUtc="2026-01-04T16:19:00Z"/>
              </w:rPr>
            </w:pPr>
            <w:moveFrom w:id="147" w:author="Beath, Hamish R" w:date="2026-01-04T16:19:00Z" w16du:dateUtc="2026-01-04T16:19:00Z">
              <w:r w:rsidDel="001E2427">
                <w:t>1/8</w:t>
              </w:r>
            </w:moveFrom>
          </w:p>
        </w:tc>
        <w:tc>
          <w:tcPr>
            <w:tcW w:w="1701" w:type="dxa"/>
            <w:tcBorders>
              <w:top w:val="single" w:sz="2" w:space="0" w:color="auto"/>
              <w:left w:val="single" w:sz="4" w:space="0" w:color="auto"/>
              <w:right w:val="single" w:sz="4" w:space="0" w:color="auto"/>
            </w:tcBorders>
          </w:tcPr>
          <w:p w14:paraId="47B695B5" w14:textId="6844E9F6" w:rsidR="00786D99" w:rsidRPr="001851EA" w:rsidDel="001E2427" w:rsidRDefault="00011457" w:rsidP="00484A71">
            <w:pPr>
              <w:rPr>
                <w:moveFrom w:id="148" w:author="Beath, Hamish R" w:date="2026-01-04T16:19:00Z" w16du:dateUtc="2026-01-04T16:19:00Z"/>
                <w:vertAlign w:val="superscript"/>
              </w:rPr>
            </w:pPr>
            <w:moveFrom w:id="149" w:author="Beath, Hamish R" w:date="2026-01-04T16:19:00Z" w16du:dateUtc="2026-01-04T16:19:00Z">
              <w:r w:rsidDel="001E2427">
                <w:t>2</w:t>
              </w:r>
              <w:r w:rsidR="00786D99" w:rsidRPr="001851EA" w:rsidDel="001E2427">
                <w:t>.</w:t>
              </w:r>
              <w:r w:rsidDel="001E2427">
                <w:t>75</w:t>
              </w:r>
              <w:r w:rsidR="00786D99" w:rsidRPr="001851EA" w:rsidDel="001E2427">
                <w:t xml:space="preserve"> GtCO</w:t>
              </w:r>
              <w:r w:rsidR="00786D99" w:rsidRPr="001851EA" w:rsidDel="001E2427">
                <w:rPr>
                  <w:vertAlign w:val="subscript"/>
                </w:rPr>
                <w:t>2</w:t>
              </w:r>
              <w:r w:rsidR="00786D99" w:rsidRPr="001851EA" w:rsidDel="001E2427">
                <w:t xml:space="preserve"> yr</w:t>
              </w:r>
              <w:r w:rsidR="00786D99" w:rsidRPr="001851EA" w:rsidDel="001E2427">
                <w:rPr>
                  <w:vertAlign w:val="superscript"/>
                </w:rPr>
                <w:t>-1</w:t>
              </w:r>
            </w:moveFrom>
          </w:p>
        </w:tc>
        <w:tc>
          <w:tcPr>
            <w:tcW w:w="1050" w:type="dxa"/>
            <w:tcBorders>
              <w:top w:val="single" w:sz="2" w:space="0" w:color="auto"/>
              <w:left w:val="single" w:sz="4" w:space="0" w:color="auto"/>
            </w:tcBorders>
          </w:tcPr>
          <w:p w14:paraId="47B695B6" w14:textId="77873435" w:rsidR="00786D99" w:rsidRPr="001851EA" w:rsidDel="001E2427" w:rsidRDefault="00786D99" w:rsidP="00484A71">
            <w:pPr>
              <w:rPr>
                <w:moveFrom w:id="150" w:author="Beath, Hamish R" w:date="2026-01-04T16:19:00Z" w16du:dateUtc="2026-01-04T16:19:00Z"/>
              </w:rPr>
            </w:pPr>
            <w:moveFrom w:id="151" w:author="Beath, Hamish R" w:date="2026-01-04T16:19:00Z" w16du:dateUtc="2026-01-04T16:19:00Z">
              <w:r w:rsidRPr="001851EA" w:rsidDel="001E2427">
                <w:t>Emissions</w:t>
              </w:r>
            </w:moveFrom>
          </w:p>
        </w:tc>
      </w:tr>
      <w:tr w:rsidR="00786D99" w:rsidDel="001E2427" w14:paraId="47B695BC" w14:textId="55F74686" w:rsidTr="00310B99">
        <w:trPr>
          <w:trHeight w:val="330"/>
        </w:trPr>
        <w:tc>
          <w:tcPr>
            <w:tcW w:w="2694" w:type="dxa"/>
            <w:tcBorders>
              <w:right w:val="single" w:sz="4" w:space="0" w:color="auto"/>
            </w:tcBorders>
          </w:tcPr>
          <w:p w14:paraId="47B695B8" w14:textId="3EB92FBF" w:rsidR="00786D99" w:rsidRPr="001851EA" w:rsidDel="001E2427" w:rsidRDefault="00786D99" w:rsidP="00484A71">
            <w:pPr>
              <w:jc w:val="left"/>
              <w:rPr>
                <w:moveFrom w:id="152" w:author="Beath, Hamish R" w:date="2026-01-04T16:19:00Z" w16du:dateUtc="2026-01-04T16:19:00Z"/>
              </w:rPr>
            </w:pPr>
            <w:moveFrom w:id="153" w:author="Beath, Hamish R" w:date="2026-01-04T16:19:00Z" w16du:dateUtc="2026-01-04T16:19:00Z">
              <w:r w:rsidRPr="001851EA" w:rsidDel="001E2427">
                <w:t>CH</w:t>
              </w:r>
              <w:r w:rsidRPr="001851EA" w:rsidDel="001E2427">
                <w:rPr>
                  <w:vertAlign w:val="subscript"/>
                </w:rPr>
                <w:t>4</w:t>
              </w:r>
              <w:r w:rsidRPr="001851EA" w:rsidDel="001E2427">
                <w:t xml:space="preserve"> Emissions</w:t>
              </w:r>
            </w:moveFrom>
          </w:p>
        </w:tc>
        <w:tc>
          <w:tcPr>
            <w:tcW w:w="1701" w:type="dxa"/>
            <w:tcBorders>
              <w:left w:val="single" w:sz="4" w:space="0" w:color="auto"/>
              <w:right w:val="single" w:sz="4" w:space="0" w:color="auto"/>
            </w:tcBorders>
          </w:tcPr>
          <w:p w14:paraId="47B695B9" w14:textId="2B7444E1" w:rsidR="00786D99" w:rsidRPr="001851EA" w:rsidDel="001E2427" w:rsidRDefault="00786D99" w:rsidP="00484A71">
            <w:pPr>
              <w:rPr>
                <w:moveFrom w:id="154" w:author="Beath, Hamish R" w:date="2026-01-04T16:19:00Z" w16du:dateUtc="2026-01-04T16:19:00Z"/>
              </w:rPr>
            </w:pPr>
            <w:moveFrom w:id="155" w:author="Beath, Hamish R" w:date="2026-01-04T16:19:00Z" w16du:dateUtc="2026-01-04T16:19:00Z">
              <w:r w:rsidRPr="001851EA" w:rsidDel="001E2427">
                <w:t>1/24</w:t>
              </w:r>
            </w:moveFrom>
          </w:p>
        </w:tc>
        <w:tc>
          <w:tcPr>
            <w:tcW w:w="2126" w:type="dxa"/>
            <w:tcBorders>
              <w:left w:val="single" w:sz="4" w:space="0" w:color="auto"/>
              <w:right w:val="single" w:sz="4" w:space="0" w:color="auto"/>
            </w:tcBorders>
          </w:tcPr>
          <w:p w14:paraId="74096B2E" w14:textId="1236F14A" w:rsidR="00786D99" w:rsidRPr="001851EA" w:rsidDel="001E2427" w:rsidRDefault="006A291A" w:rsidP="00484A71">
            <w:pPr>
              <w:rPr>
                <w:moveFrom w:id="156" w:author="Beath, Hamish R" w:date="2026-01-04T16:19:00Z" w16du:dateUtc="2026-01-04T16:19:00Z"/>
              </w:rPr>
            </w:pPr>
            <w:moveFrom w:id="157" w:author="Beath, Hamish R" w:date="2026-01-04T16:19:00Z" w16du:dateUtc="2026-01-04T16:19:00Z">
              <w:r w:rsidDel="001E2427">
                <w:t>0</w:t>
              </w:r>
            </w:moveFrom>
          </w:p>
        </w:tc>
        <w:tc>
          <w:tcPr>
            <w:tcW w:w="1701" w:type="dxa"/>
            <w:tcBorders>
              <w:left w:val="single" w:sz="4" w:space="0" w:color="auto"/>
              <w:right w:val="single" w:sz="4" w:space="0" w:color="auto"/>
            </w:tcBorders>
          </w:tcPr>
          <w:p w14:paraId="47B695BA" w14:textId="6814B713" w:rsidR="00786D99" w:rsidRPr="001851EA" w:rsidDel="001E2427" w:rsidRDefault="00011457" w:rsidP="00484A71">
            <w:pPr>
              <w:rPr>
                <w:moveFrom w:id="158" w:author="Beath, Hamish R" w:date="2026-01-04T16:19:00Z" w16du:dateUtc="2026-01-04T16:19:00Z"/>
              </w:rPr>
            </w:pPr>
            <w:moveFrom w:id="159" w:author="Beath, Hamish R" w:date="2026-01-04T16:19:00Z" w16du:dateUtc="2026-01-04T16:19:00Z">
              <w:r w:rsidDel="001E2427">
                <w:t>31</w:t>
              </w:r>
              <w:r w:rsidR="00786D99" w:rsidRPr="001851EA" w:rsidDel="001E2427">
                <w:t>.</w:t>
              </w:r>
              <w:r w:rsidDel="001E2427">
                <w:t>2</w:t>
              </w:r>
              <w:r w:rsidR="00786D99" w:rsidRPr="001851EA" w:rsidDel="001E2427">
                <w:t xml:space="preserve"> MtCH</w:t>
              </w:r>
              <w:r w:rsidR="00786D99" w:rsidRPr="001851EA" w:rsidDel="001E2427">
                <w:rPr>
                  <w:vertAlign w:val="subscript"/>
                </w:rPr>
                <w:t xml:space="preserve">4 </w:t>
              </w:r>
              <w:r w:rsidR="00786D99" w:rsidRPr="001851EA" w:rsidDel="001E2427">
                <w:t>yr</w:t>
              </w:r>
              <w:r w:rsidR="00786D99" w:rsidRPr="001851EA" w:rsidDel="001E2427">
                <w:rPr>
                  <w:vertAlign w:val="superscript"/>
                </w:rPr>
                <w:t>-1</w:t>
              </w:r>
            </w:moveFrom>
          </w:p>
        </w:tc>
        <w:tc>
          <w:tcPr>
            <w:tcW w:w="1050" w:type="dxa"/>
            <w:tcBorders>
              <w:left w:val="single" w:sz="4" w:space="0" w:color="auto"/>
            </w:tcBorders>
          </w:tcPr>
          <w:p w14:paraId="47B695BB" w14:textId="7DC0512E" w:rsidR="00786D99" w:rsidRPr="001851EA" w:rsidDel="001E2427" w:rsidRDefault="00786D99" w:rsidP="00484A71">
            <w:pPr>
              <w:rPr>
                <w:moveFrom w:id="160" w:author="Beath, Hamish R" w:date="2026-01-04T16:19:00Z" w16du:dateUtc="2026-01-04T16:19:00Z"/>
              </w:rPr>
            </w:pPr>
          </w:p>
        </w:tc>
      </w:tr>
      <w:tr w:rsidR="00786D99" w:rsidDel="001E2427" w14:paraId="47B695C1" w14:textId="70F1E66C" w:rsidTr="00310B99">
        <w:trPr>
          <w:trHeight w:val="330"/>
        </w:trPr>
        <w:tc>
          <w:tcPr>
            <w:tcW w:w="2694" w:type="dxa"/>
            <w:tcBorders>
              <w:right w:val="single" w:sz="4" w:space="0" w:color="auto"/>
            </w:tcBorders>
          </w:tcPr>
          <w:p w14:paraId="47B695BD" w14:textId="073FC4DB" w:rsidR="00786D99" w:rsidRPr="001851EA" w:rsidDel="001E2427" w:rsidRDefault="00786D99" w:rsidP="00484A71">
            <w:pPr>
              <w:jc w:val="left"/>
              <w:rPr>
                <w:moveFrom w:id="161" w:author="Beath, Hamish R" w:date="2026-01-04T16:19:00Z" w16du:dateUtc="2026-01-04T16:19:00Z"/>
              </w:rPr>
            </w:pPr>
            <w:moveFrom w:id="162" w:author="Beath, Hamish R" w:date="2026-01-04T16:19:00Z" w16du:dateUtc="2026-01-04T16:19:00Z">
              <w:r w:rsidRPr="001851EA" w:rsidDel="001E2427">
                <w:t>N</w:t>
              </w:r>
              <w:r w:rsidRPr="001851EA" w:rsidDel="001E2427">
                <w:rPr>
                  <w:vertAlign w:val="subscript"/>
                </w:rPr>
                <w:t>2</w:t>
              </w:r>
              <w:r w:rsidRPr="001851EA" w:rsidDel="001E2427">
                <w:t>O Emissions</w:t>
              </w:r>
            </w:moveFrom>
          </w:p>
        </w:tc>
        <w:tc>
          <w:tcPr>
            <w:tcW w:w="1701" w:type="dxa"/>
            <w:tcBorders>
              <w:left w:val="single" w:sz="4" w:space="0" w:color="auto"/>
              <w:right w:val="single" w:sz="4" w:space="0" w:color="auto"/>
            </w:tcBorders>
          </w:tcPr>
          <w:p w14:paraId="47B695BE" w14:textId="3E2E5387" w:rsidR="00786D99" w:rsidRPr="001851EA" w:rsidDel="001E2427" w:rsidRDefault="00786D99" w:rsidP="00484A71">
            <w:pPr>
              <w:rPr>
                <w:moveFrom w:id="163" w:author="Beath, Hamish R" w:date="2026-01-04T16:19:00Z" w16du:dateUtc="2026-01-04T16:19:00Z"/>
              </w:rPr>
            </w:pPr>
            <w:moveFrom w:id="164" w:author="Beath, Hamish R" w:date="2026-01-04T16:19:00Z" w16du:dateUtc="2026-01-04T16:19:00Z">
              <w:r w:rsidRPr="001851EA" w:rsidDel="001E2427">
                <w:t>1/24</w:t>
              </w:r>
            </w:moveFrom>
          </w:p>
        </w:tc>
        <w:tc>
          <w:tcPr>
            <w:tcW w:w="2126" w:type="dxa"/>
            <w:tcBorders>
              <w:left w:val="single" w:sz="4" w:space="0" w:color="auto"/>
              <w:right w:val="single" w:sz="4" w:space="0" w:color="auto"/>
            </w:tcBorders>
          </w:tcPr>
          <w:p w14:paraId="4A1E7453" w14:textId="4FF3F43E" w:rsidR="00786D99" w:rsidRPr="001851EA" w:rsidDel="001E2427" w:rsidRDefault="00B45150" w:rsidP="00484A71">
            <w:pPr>
              <w:rPr>
                <w:moveFrom w:id="165" w:author="Beath, Hamish R" w:date="2026-01-04T16:19:00Z" w16du:dateUtc="2026-01-04T16:19:00Z"/>
              </w:rPr>
            </w:pPr>
            <w:moveFrom w:id="166" w:author="Beath, Hamish R" w:date="2026-01-04T16:19:00Z" w16du:dateUtc="2026-01-04T16:19:00Z">
              <w:r w:rsidDel="001E2427">
                <w:t>1/8</w:t>
              </w:r>
            </w:moveFrom>
          </w:p>
        </w:tc>
        <w:tc>
          <w:tcPr>
            <w:tcW w:w="1701" w:type="dxa"/>
            <w:tcBorders>
              <w:left w:val="single" w:sz="4" w:space="0" w:color="auto"/>
              <w:right w:val="single" w:sz="4" w:space="0" w:color="auto"/>
            </w:tcBorders>
          </w:tcPr>
          <w:p w14:paraId="47B695BF" w14:textId="74242B1B" w:rsidR="00786D99" w:rsidRPr="001851EA" w:rsidDel="001E2427" w:rsidRDefault="00786D99" w:rsidP="00484A71">
            <w:pPr>
              <w:rPr>
                <w:moveFrom w:id="167" w:author="Beath, Hamish R" w:date="2026-01-04T16:19:00Z" w16du:dateUtc="2026-01-04T16:19:00Z"/>
                <w:vertAlign w:val="superscript"/>
              </w:rPr>
            </w:pPr>
            <w:moveFrom w:id="168" w:author="Beath, Hamish R" w:date="2026-01-04T16:19:00Z" w16du:dateUtc="2026-01-04T16:19:00Z">
              <w:r w:rsidRPr="001851EA" w:rsidDel="001E2427">
                <w:t>0.</w:t>
              </w:r>
              <w:r w:rsidR="00011457" w:rsidDel="001E2427">
                <w:t>898</w:t>
              </w:r>
              <w:r w:rsidR="00011457" w:rsidRPr="001851EA" w:rsidDel="001E2427">
                <w:t xml:space="preserve"> </w:t>
              </w:r>
              <w:r w:rsidRPr="001851EA" w:rsidDel="001E2427">
                <w:t>MtN</w:t>
              </w:r>
              <w:r w:rsidRPr="001851EA" w:rsidDel="001E2427">
                <w:rPr>
                  <w:vertAlign w:val="subscript"/>
                </w:rPr>
                <w:t>2</w:t>
              </w:r>
              <w:r w:rsidRPr="001851EA" w:rsidDel="001E2427">
                <w:t>O yr</w:t>
              </w:r>
              <w:r w:rsidRPr="001851EA" w:rsidDel="001E2427">
                <w:rPr>
                  <w:vertAlign w:val="superscript"/>
                </w:rPr>
                <w:t>-1</w:t>
              </w:r>
            </w:moveFrom>
          </w:p>
        </w:tc>
        <w:tc>
          <w:tcPr>
            <w:tcW w:w="1050" w:type="dxa"/>
            <w:tcBorders>
              <w:left w:val="single" w:sz="4" w:space="0" w:color="auto"/>
            </w:tcBorders>
          </w:tcPr>
          <w:p w14:paraId="47B695C0" w14:textId="2A96A984" w:rsidR="00786D99" w:rsidRPr="001851EA" w:rsidDel="001E2427" w:rsidRDefault="00786D99" w:rsidP="00484A71">
            <w:pPr>
              <w:rPr>
                <w:moveFrom w:id="169" w:author="Beath, Hamish R" w:date="2026-01-04T16:19:00Z" w16du:dateUtc="2026-01-04T16:19:00Z"/>
              </w:rPr>
            </w:pPr>
          </w:p>
        </w:tc>
      </w:tr>
      <w:tr w:rsidR="00786D99" w:rsidDel="001E2427" w14:paraId="47B695C6" w14:textId="189DB335" w:rsidTr="00310B99">
        <w:trPr>
          <w:trHeight w:val="315"/>
        </w:trPr>
        <w:tc>
          <w:tcPr>
            <w:tcW w:w="2694" w:type="dxa"/>
            <w:tcBorders>
              <w:bottom w:val="single" w:sz="2" w:space="0" w:color="auto"/>
              <w:right w:val="single" w:sz="4" w:space="0" w:color="auto"/>
            </w:tcBorders>
          </w:tcPr>
          <w:p w14:paraId="47B695C2" w14:textId="248210A5" w:rsidR="00786D99" w:rsidRPr="001851EA" w:rsidDel="001E2427" w:rsidRDefault="00786D99" w:rsidP="00484A71">
            <w:pPr>
              <w:jc w:val="left"/>
              <w:rPr>
                <w:moveFrom w:id="170" w:author="Beath, Hamish R" w:date="2026-01-04T16:19:00Z" w16du:dateUtc="2026-01-04T16:19:00Z"/>
              </w:rPr>
            </w:pPr>
            <w:moveFrom w:id="171" w:author="Beath, Hamish R" w:date="2026-01-04T16:19:00Z" w16du:dateUtc="2026-01-04T16:19:00Z">
              <w:r w:rsidRPr="001851EA" w:rsidDel="001E2427">
                <w:t>Sulphur Emissions</w:t>
              </w:r>
            </w:moveFrom>
          </w:p>
        </w:tc>
        <w:tc>
          <w:tcPr>
            <w:tcW w:w="1701" w:type="dxa"/>
            <w:tcBorders>
              <w:left w:val="single" w:sz="4" w:space="0" w:color="auto"/>
              <w:bottom w:val="single" w:sz="2" w:space="0" w:color="auto"/>
              <w:right w:val="single" w:sz="4" w:space="0" w:color="auto"/>
            </w:tcBorders>
          </w:tcPr>
          <w:p w14:paraId="47B695C3" w14:textId="2AA8EBCE" w:rsidR="00786D99" w:rsidRPr="001851EA" w:rsidDel="001E2427" w:rsidRDefault="00786D99" w:rsidP="00484A71">
            <w:pPr>
              <w:rPr>
                <w:moveFrom w:id="172" w:author="Beath, Hamish R" w:date="2026-01-04T16:19:00Z" w16du:dateUtc="2026-01-04T16:19:00Z"/>
              </w:rPr>
            </w:pPr>
            <w:moveFrom w:id="173" w:author="Beath, Hamish R" w:date="2026-01-04T16:19:00Z" w16du:dateUtc="2026-01-04T16:19:00Z">
              <w:r w:rsidRPr="001851EA" w:rsidDel="001E2427">
                <w:t>1/24</w:t>
              </w:r>
            </w:moveFrom>
          </w:p>
        </w:tc>
        <w:tc>
          <w:tcPr>
            <w:tcW w:w="2126" w:type="dxa"/>
            <w:tcBorders>
              <w:left w:val="single" w:sz="4" w:space="0" w:color="auto"/>
              <w:bottom w:val="single" w:sz="2" w:space="0" w:color="auto"/>
              <w:right w:val="single" w:sz="4" w:space="0" w:color="auto"/>
            </w:tcBorders>
          </w:tcPr>
          <w:p w14:paraId="6BCE7193" w14:textId="7EAF0E14" w:rsidR="00786D99" w:rsidRPr="001851EA" w:rsidDel="001E2427" w:rsidRDefault="00B45150" w:rsidP="00484A71">
            <w:pPr>
              <w:rPr>
                <w:moveFrom w:id="174" w:author="Beath, Hamish R" w:date="2026-01-04T16:19:00Z" w16du:dateUtc="2026-01-04T16:19:00Z"/>
              </w:rPr>
            </w:pPr>
            <w:moveFrom w:id="175" w:author="Beath, Hamish R" w:date="2026-01-04T16:19:00Z" w16du:dateUtc="2026-01-04T16:19:00Z">
              <w:r w:rsidDel="001E2427">
                <w:t>0</w:t>
              </w:r>
            </w:moveFrom>
          </w:p>
        </w:tc>
        <w:tc>
          <w:tcPr>
            <w:tcW w:w="1701" w:type="dxa"/>
            <w:tcBorders>
              <w:left w:val="single" w:sz="4" w:space="0" w:color="auto"/>
              <w:bottom w:val="single" w:sz="2" w:space="0" w:color="auto"/>
              <w:right w:val="single" w:sz="4" w:space="0" w:color="auto"/>
            </w:tcBorders>
          </w:tcPr>
          <w:p w14:paraId="47B695C4" w14:textId="571A9F89" w:rsidR="00786D99" w:rsidRPr="001851EA" w:rsidDel="001E2427" w:rsidRDefault="00011457" w:rsidP="00484A71">
            <w:pPr>
              <w:rPr>
                <w:moveFrom w:id="176" w:author="Beath, Hamish R" w:date="2026-01-04T16:19:00Z" w16du:dateUtc="2026-01-04T16:19:00Z"/>
                <w:vertAlign w:val="superscript"/>
              </w:rPr>
            </w:pPr>
            <w:moveFrom w:id="177" w:author="Beath, Hamish R" w:date="2026-01-04T16:19:00Z" w16du:dateUtc="2026-01-04T16:19:00Z">
              <w:r w:rsidDel="001E2427">
                <w:t>8</w:t>
              </w:r>
              <w:r w:rsidR="00786D99" w:rsidRPr="001851EA" w:rsidDel="001E2427">
                <w:t>.</w:t>
              </w:r>
              <w:r w:rsidDel="001E2427">
                <w:t>48</w:t>
              </w:r>
              <w:r w:rsidR="00786D99" w:rsidRPr="001851EA" w:rsidDel="001E2427">
                <w:t xml:space="preserve"> MtSO</w:t>
              </w:r>
              <w:r w:rsidR="00786D99" w:rsidRPr="001851EA" w:rsidDel="001E2427">
                <w:rPr>
                  <w:vertAlign w:val="subscript"/>
                </w:rPr>
                <w:t>2</w:t>
              </w:r>
              <w:r w:rsidR="00786D99" w:rsidRPr="001851EA" w:rsidDel="001E2427">
                <w:t xml:space="preserve"> yr </w:t>
              </w:r>
              <w:r w:rsidR="00786D99" w:rsidRPr="001851EA" w:rsidDel="001E2427">
                <w:rPr>
                  <w:vertAlign w:val="superscript"/>
                </w:rPr>
                <w:t>-1</w:t>
              </w:r>
            </w:moveFrom>
          </w:p>
        </w:tc>
        <w:tc>
          <w:tcPr>
            <w:tcW w:w="1050" w:type="dxa"/>
            <w:tcBorders>
              <w:left w:val="single" w:sz="4" w:space="0" w:color="auto"/>
              <w:bottom w:val="single" w:sz="2" w:space="0" w:color="auto"/>
            </w:tcBorders>
          </w:tcPr>
          <w:p w14:paraId="47B695C5" w14:textId="33672FB3" w:rsidR="00786D99" w:rsidRPr="001851EA" w:rsidDel="001E2427" w:rsidRDefault="00786D99" w:rsidP="00484A71">
            <w:pPr>
              <w:rPr>
                <w:moveFrom w:id="178" w:author="Beath, Hamish R" w:date="2026-01-04T16:19:00Z" w16du:dateUtc="2026-01-04T16:19:00Z"/>
              </w:rPr>
            </w:pPr>
          </w:p>
        </w:tc>
      </w:tr>
      <w:tr w:rsidR="00786D99" w:rsidDel="001E2427" w14:paraId="47B695CB" w14:textId="3160F0CF" w:rsidTr="00310B99">
        <w:trPr>
          <w:trHeight w:val="266"/>
        </w:trPr>
        <w:tc>
          <w:tcPr>
            <w:tcW w:w="2694" w:type="dxa"/>
            <w:tcBorders>
              <w:top w:val="single" w:sz="2" w:space="0" w:color="auto"/>
              <w:right w:val="single" w:sz="4" w:space="0" w:color="auto"/>
            </w:tcBorders>
          </w:tcPr>
          <w:p w14:paraId="47B695C7" w14:textId="507D30A8" w:rsidR="00786D99" w:rsidRPr="001851EA" w:rsidDel="001E2427" w:rsidRDefault="00786D99" w:rsidP="00484A71">
            <w:pPr>
              <w:jc w:val="left"/>
              <w:rPr>
                <w:moveFrom w:id="179" w:author="Beath, Hamish R" w:date="2026-01-04T16:19:00Z" w16du:dateUtc="2026-01-04T16:19:00Z"/>
              </w:rPr>
            </w:pPr>
            <w:moveFrom w:id="180" w:author="Beath, Hamish R" w:date="2026-01-04T16:19:00Z" w16du:dateUtc="2026-01-04T16:19:00Z">
              <w:r w:rsidRPr="001851EA" w:rsidDel="001E2427">
                <w:t xml:space="preserve">Consumption </w:t>
              </w:r>
            </w:moveFrom>
          </w:p>
        </w:tc>
        <w:tc>
          <w:tcPr>
            <w:tcW w:w="1701" w:type="dxa"/>
            <w:tcBorders>
              <w:top w:val="single" w:sz="2" w:space="0" w:color="auto"/>
              <w:left w:val="single" w:sz="4" w:space="0" w:color="auto"/>
              <w:right w:val="single" w:sz="4" w:space="0" w:color="auto"/>
            </w:tcBorders>
          </w:tcPr>
          <w:p w14:paraId="47B695C8" w14:textId="0BE21795" w:rsidR="00786D99" w:rsidRPr="001851EA" w:rsidDel="001E2427" w:rsidRDefault="00786D99" w:rsidP="00484A71">
            <w:pPr>
              <w:rPr>
                <w:moveFrom w:id="181" w:author="Beath, Hamish R" w:date="2026-01-04T16:19:00Z" w16du:dateUtc="2026-01-04T16:19:00Z"/>
              </w:rPr>
            </w:pPr>
            <w:moveFrom w:id="182" w:author="Beath, Hamish R" w:date="2026-01-04T16:19:00Z" w16du:dateUtc="2026-01-04T16:19:00Z">
              <w:r w:rsidRPr="001851EA" w:rsidDel="001E2427">
                <w:t>1/8</w:t>
              </w:r>
            </w:moveFrom>
          </w:p>
        </w:tc>
        <w:tc>
          <w:tcPr>
            <w:tcW w:w="2126" w:type="dxa"/>
            <w:tcBorders>
              <w:top w:val="single" w:sz="2" w:space="0" w:color="auto"/>
              <w:left w:val="single" w:sz="4" w:space="0" w:color="auto"/>
              <w:right w:val="single" w:sz="4" w:space="0" w:color="auto"/>
            </w:tcBorders>
          </w:tcPr>
          <w:p w14:paraId="0631FE3B" w14:textId="14C80A91" w:rsidR="00786D99" w:rsidRPr="001851EA" w:rsidDel="001E2427" w:rsidRDefault="00B45150" w:rsidP="00484A71">
            <w:pPr>
              <w:rPr>
                <w:moveFrom w:id="183" w:author="Beath, Hamish R" w:date="2026-01-04T16:19:00Z" w16du:dateUtc="2026-01-04T16:19:00Z"/>
              </w:rPr>
            </w:pPr>
            <w:moveFrom w:id="184" w:author="Beath, Hamish R" w:date="2026-01-04T16:19:00Z" w16du:dateUtc="2026-01-04T16:19:00Z">
              <w:r w:rsidDel="001E2427">
                <w:t>1/8</w:t>
              </w:r>
            </w:moveFrom>
          </w:p>
        </w:tc>
        <w:tc>
          <w:tcPr>
            <w:tcW w:w="1701" w:type="dxa"/>
            <w:tcBorders>
              <w:top w:val="single" w:sz="2" w:space="0" w:color="auto"/>
              <w:left w:val="single" w:sz="4" w:space="0" w:color="auto"/>
              <w:right w:val="single" w:sz="4" w:space="0" w:color="auto"/>
            </w:tcBorders>
          </w:tcPr>
          <w:p w14:paraId="47B695C9" w14:textId="790968DD" w:rsidR="00786D99" w:rsidRPr="001851EA" w:rsidDel="001E2427" w:rsidRDefault="00786D99" w:rsidP="00484A71">
            <w:pPr>
              <w:rPr>
                <w:moveFrom w:id="185" w:author="Beath, Hamish R" w:date="2026-01-04T16:19:00Z" w16du:dateUtc="2026-01-04T16:19:00Z"/>
              </w:rPr>
            </w:pPr>
            <w:moveFrom w:id="186" w:author="Beath, Hamish R" w:date="2026-01-04T16:19:00Z" w16du:dateUtc="2026-01-04T16:19:00Z">
              <w:r w:rsidRPr="001851EA" w:rsidDel="001E2427">
                <w:t>$</w:t>
              </w:r>
              <w:r w:rsidR="00120899" w:rsidDel="001E2427">
                <w:t>41664</w:t>
              </w:r>
              <w:r w:rsidR="00120899" w:rsidRPr="001851EA" w:rsidDel="001E2427">
                <w:t xml:space="preserve"> </w:t>
              </w:r>
              <w:r w:rsidRPr="001851EA" w:rsidDel="001E2427">
                <w:t xml:space="preserve">bn (2010) </w:t>
              </w:r>
            </w:moveFrom>
          </w:p>
        </w:tc>
        <w:tc>
          <w:tcPr>
            <w:tcW w:w="1050" w:type="dxa"/>
            <w:tcBorders>
              <w:top w:val="single" w:sz="2" w:space="0" w:color="auto"/>
              <w:left w:val="single" w:sz="4" w:space="0" w:color="auto"/>
            </w:tcBorders>
          </w:tcPr>
          <w:p w14:paraId="47B695CA" w14:textId="62855D80" w:rsidR="00786D99" w:rsidRPr="001851EA" w:rsidDel="001E2427" w:rsidRDefault="00786D99" w:rsidP="00484A71">
            <w:pPr>
              <w:rPr>
                <w:moveFrom w:id="187" w:author="Beath, Hamish R" w:date="2026-01-04T16:19:00Z" w16du:dateUtc="2026-01-04T16:19:00Z"/>
              </w:rPr>
            </w:pPr>
            <w:moveFrom w:id="188" w:author="Beath, Hamish R" w:date="2026-01-04T16:19:00Z" w16du:dateUtc="2026-01-04T16:19:00Z">
              <w:r w:rsidRPr="001851EA" w:rsidDel="001E2427">
                <w:t>Economy</w:t>
              </w:r>
            </w:moveFrom>
          </w:p>
        </w:tc>
      </w:tr>
      <w:tr w:rsidR="00786D99" w:rsidDel="001E2427" w14:paraId="47B695D0" w14:textId="49672402" w:rsidTr="00310B99">
        <w:trPr>
          <w:trHeight w:val="323"/>
        </w:trPr>
        <w:tc>
          <w:tcPr>
            <w:tcW w:w="2694" w:type="dxa"/>
            <w:tcBorders>
              <w:bottom w:val="single" w:sz="2" w:space="0" w:color="auto"/>
              <w:right w:val="single" w:sz="4" w:space="0" w:color="auto"/>
            </w:tcBorders>
          </w:tcPr>
          <w:p w14:paraId="47B695CC" w14:textId="63D4DF42" w:rsidR="00786D99" w:rsidRPr="001851EA" w:rsidDel="001E2427" w:rsidRDefault="00786D99" w:rsidP="00484A71">
            <w:pPr>
              <w:jc w:val="left"/>
              <w:rPr>
                <w:moveFrom w:id="189" w:author="Beath, Hamish R" w:date="2026-01-04T16:19:00Z" w16du:dateUtc="2026-01-04T16:19:00Z"/>
              </w:rPr>
            </w:pPr>
            <w:moveFrom w:id="190" w:author="Beath, Hamish R" w:date="2026-01-04T16:19:00Z" w16du:dateUtc="2026-01-04T16:19:00Z">
              <w:r w:rsidRPr="001851EA" w:rsidDel="001E2427">
                <w:t>GDP (PPP)</w:t>
              </w:r>
            </w:moveFrom>
          </w:p>
        </w:tc>
        <w:tc>
          <w:tcPr>
            <w:tcW w:w="1701" w:type="dxa"/>
            <w:tcBorders>
              <w:left w:val="single" w:sz="4" w:space="0" w:color="auto"/>
              <w:bottom w:val="single" w:sz="2" w:space="0" w:color="auto"/>
              <w:right w:val="single" w:sz="4" w:space="0" w:color="auto"/>
            </w:tcBorders>
          </w:tcPr>
          <w:p w14:paraId="47B695CD" w14:textId="42DD6E93" w:rsidR="00786D99" w:rsidRPr="001851EA" w:rsidDel="001E2427" w:rsidRDefault="00786D99" w:rsidP="00484A71">
            <w:pPr>
              <w:rPr>
                <w:moveFrom w:id="191" w:author="Beath, Hamish R" w:date="2026-01-04T16:19:00Z" w16du:dateUtc="2026-01-04T16:19:00Z"/>
              </w:rPr>
            </w:pPr>
            <w:moveFrom w:id="192" w:author="Beath, Hamish R" w:date="2026-01-04T16:19:00Z" w16du:dateUtc="2026-01-04T16:19:00Z">
              <w:r w:rsidRPr="001851EA" w:rsidDel="001E2427">
                <w:t>1/8</w:t>
              </w:r>
            </w:moveFrom>
          </w:p>
        </w:tc>
        <w:tc>
          <w:tcPr>
            <w:tcW w:w="2126" w:type="dxa"/>
            <w:tcBorders>
              <w:left w:val="single" w:sz="4" w:space="0" w:color="auto"/>
              <w:bottom w:val="single" w:sz="2" w:space="0" w:color="auto"/>
              <w:right w:val="single" w:sz="4" w:space="0" w:color="auto"/>
            </w:tcBorders>
          </w:tcPr>
          <w:p w14:paraId="6C9E684E" w14:textId="2FE8BAD1" w:rsidR="00786D99" w:rsidRPr="001851EA" w:rsidDel="001E2427" w:rsidRDefault="00B45150" w:rsidP="00484A71">
            <w:pPr>
              <w:rPr>
                <w:moveFrom w:id="193" w:author="Beath, Hamish R" w:date="2026-01-04T16:19:00Z" w16du:dateUtc="2026-01-04T16:19:00Z"/>
              </w:rPr>
            </w:pPr>
            <w:moveFrom w:id="194" w:author="Beath, Hamish R" w:date="2026-01-04T16:19:00Z" w16du:dateUtc="2026-01-04T16:19:00Z">
              <w:r w:rsidDel="001E2427">
                <w:t>1/8</w:t>
              </w:r>
            </w:moveFrom>
          </w:p>
        </w:tc>
        <w:tc>
          <w:tcPr>
            <w:tcW w:w="1701" w:type="dxa"/>
            <w:tcBorders>
              <w:left w:val="single" w:sz="4" w:space="0" w:color="auto"/>
              <w:bottom w:val="single" w:sz="2" w:space="0" w:color="auto"/>
              <w:right w:val="single" w:sz="4" w:space="0" w:color="auto"/>
            </w:tcBorders>
          </w:tcPr>
          <w:p w14:paraId="47B695CE" w14:textId="714A691F" w:rsidR="00786D99" w:rsidRPr="001851EA" w:rsidDel="001E2427" w:rsidRDefault="00786D99" w:rsidP="00484A71">
            <w:pPr>
              <w:rPr>
                <w:moveFrom w:id="195" w:author="Beath, Hamish R" w:date="2026-01-04T16:19:00Z" w16du:dateUtc="2026-01-04T16:19:00Z"/>
              </w:rPr>
            </w:pPr>
            <w:moveFrom w:id="196" w:author="Beath, Hamish R" w:date="2026-01-04T16:19:00Z" w16du:dateUtc="2026-01-04T16:19:00Z">
              <w:r w:rsidRPr="001851EA" w:rsidDel="001E2427">
                <w:t>$</w:t>
              </w:r>
              <w:r w:rsidR="00120899" w:rsidDel="001E2427">
                <w:t>3983</w:t>
              </w:r>
              <w:r w:rsidR="00120899" w:rsidRPr="001851EA" w:rsidDel="001E2427">
                <w:t xml:space="preserve"> </w:t>
              </w:r>
              <w:r w:rsidRPr="001851EA" w:rsidDel="001E2427">
                <w:t>bn (2010)</w:t>
              </w:r>
            </w:moveFrom>
          </w:p>
        </w:tc>
        <w:tc>
          <w:tcPr>
            <w:tcW w:w="1050" w:type="dxa"/>
            <w:tcBorders>
              <w:left w:val="single" w:sz="4" w:space="0" w:color="auto"/>
              <w:bottom w:val="single" w:sz="2" w:space="0" w:color="auto"/>
            </w:tcBorders>
          </w:tcPr>
          <w:p w14:paraId="47B695CF" w14:textId="4EAFCD63" w:rsidR="00786D99" w:rsidRPr="001851EA" w:rsidDel="001E2427" w:rsidRDefault="00786D99" w:rsidP="00484A71">
            <w:pPr>
              <w:rPr>
                <w:moveFrom w:id="197" w:author="Beath, Hamish R" w:date="2026-01-04T16:19:00Z" w16du:dateUtc="2026-01-04T16:19:00Z"/>
              </w:rPr>
            </w:pPr>
          </w:p>
        </w:tc>
      </w:tr>
      <w:tr w:rsidR="00786D99" w:rsidDel="001E2427" w14:paraId="47B695D5" w14:textId="33B1CA17" w:rsidTr="00310B99">
        <w:trPr>
          <w:trHeight w:val="76"/>
        </w:trPr>
        <w:tc>
          <w:tcPr>
            <w:tcW w:w="2694" w:type="dxa"/>
            <w:tcBorders>
              <w:top w:val="single" w:sz="2" w:space="0" w:color="auto"/>
              <w:right w:val="single" w:sz="4" w:space="0" w:color="auto"/>
            </w:tcBorders>
          </w:tcPr>
          <w:p w14:paraId="47B695D1" w14:textId="070B339E" w:rsidR="00786D99" w:rsidRPr="001851EA" w:rsidDel="001E2427" w:rsidRDefault="00786D99" w:rsidP="00484A71">
            <w:pPr>
              <w:jc w:val="left"/>
              <w:rPr>
                <w:moveFrom w:id="198" w:author="Beath, Hamish R" w:date="2026-01-04T16:19:00Z" w16du:dateUtc="2026-01-04T16:19:00Z"/>
              </w:rPr>
            </w:pPr>
            <w:moveFrom w:id="199" w:author="Beath, Hamish R" w:date="2026-01-04T16:19:00Z" w16du:dateUtc="2026-01-04T16:19:00Z">
              <w:r w:rsidRPr="001851EA" w:rsidDel="001E2427">
                <w:t>Carbon Capture &amp; Storage</w:t>
              </w:r>
            </w:moveFrom>
          </w:p>
        </w:tc>
        <w:tc>
          <w:tcPr>
            <w:tcW w:w="1701" w:type="dxa"/>
            <w:tcBorders>
              <w:top w:val="single" w:sz="2" w:space="0" w:color="auto"/>
              <w:left w:val="single" w:sz="4" w:space="0" w:color="auto"/>
              <w:right w:val="single" w:sz="4" w:space="0" w:color="auto"/>
            </w:tcBorders>
          </w:tcPr>
          <w:p w14:paraId="47B695D2" w14:textId="3781A943" w:rsidR="00786D99" w:rsidRPr="001851EA" w:rsidDel="001E2427" w:rsidRDefault="00786D99" w:rsidP="00484A71">
            <w:pPr>
              <w:rPr>
                <w:moveFrom w:id="200" w:author="Beath, Hamish R" w:date="2026-01-04T16:19:00Z" w16du:dateUtc="2026-01-04T16:19:00Z"/>
              </w:rPr>
            </w:pPr>
            <w:moveFrom w:id="201" w:author="Beath, Hamish R" w:date="2026-01-04T16:19:00Z" w16du:dateUtc="2026-01-04T16:19:00Z">
              <w:r w:rsidRPr="001851EA" w:rsidDel="001E2427">
                <w:t>1/8</w:t>
              </w:r>
            </w:moveFrom>
          </w:p>
        </w:tc>
        <w:tc>
          <w:tcPr>
            <w:tcW w:w="2126" w:type="dxa"/>
            <w:tcBorders>
              <w:top w:val="single" w:sz="2" w:space="0" w:color="auto"/>
              <w:left w:val="single" w:sz="4" w:space="0" w:color="auto"/>
              <w:right w:val="single" w:sz="4" w:space="0" w:color="auto"/>
            </w:tcBorders>
          </w:tcPr>
          <w:p w14:paraId="6E6A0E6F" w14:textId="3DE35A7A" w:rsidR="00786D99" w:rsidRPr="001851EA" w:rsidDel="001E2427" w:rsidRDefault="00B45150" w:rsidP="00484A71">
            <w:pPr>
              <w:rPr>
                <w:moveFrom w:id="202" w:author="Beath, Hamish R" w:date="2026-01-04T16:19:00Z" w16du:dateUtc="2026-01-04T16:19:00Z"/>
              </w:rPr>
            </w:pPr>
            <w:moveFrom w:id="203" w:author="Beath, Hamish R" w:date="2026-01-04T16:19:00Z" w16du:dateUtc="2026-01-04T16:19:00Z">
              <w:r w:rsidDel="001E2427">
                <w:t>1/8</w:t>
              </w:r>
            </w:moveFrom>
          </w:p>
        </w:tc>
        <w:tc>
          <w:tcPr>
            <w:tcW w:w="1701" w:type="dxa"/>
            <w:tcBorders>
              <w:top w:val="single" w:sz="2" w:space="0" w:color="auto"/>
              <w:left w:val="single" w:sz="4" w:space="0" w:color="auto"/>
              <w:right w:val="single" w:sz="4" w:space="0" w:color="auto"/>
            </w:tcBorders>
          </w:tcPr>
          <w:p w14:paraId="47B695D3" w14:textId="7226E2F0" w:rsidR="00786D99" w:rsidRPr="001851EA" w:rsidDel="001E2427" w:rsidRDefault="00120899" w:rsidP="00484A71">
            <w:pPr>
              <w:rPr>
                <w:moveFrom w:id="204" w:author="Beath, Hamish R" w:date="2026-01-04T16:19:00Z" w16du:dateUtc="2026-01-04T16:19:00Z"/>
                <w:vertAlign w:val="superscript"/>
              </w:rPr>
            </w:pPr>
            <w:moveFrom w:id="205" w:author="Beath, Hamish R" w:date="2026-01-04T16:19:00Z" w16du:dateUtc="2026-01-04T16:19:00Z">
              <w:r w:rsidDel="001E2427">
                <w:t>2811</w:t>
              </w:r>
              <w:r w:rsidRPr="001851EA" w:rsidDel="001E2427">
                <w:t xml:space="preserve"> </w:t>
              </w:r>
              <w:r w:rsidR="00786D99" w:rsidRPr="001851EA" w:rsidDel="001E2427">
                <w:t>MtCO</w:t>
              </w:r>
              <w:r w:rsidR="00786D99" w:rsidRPr="001851EA" w:rsidDel="001E2427">
                <w:rPr>
                  <w:vertAlign w:val="subscript"/>
                </w:rPr>
                <w:t xml:space="preserve">2 </w:t>
              </w:r>
              <w:r w:rsidR="00786D99" w:rsidRPr="001851EA" w:rsidDel="001E2427">
                <w:t>yr</w:t>
              </w:r>
              <w:r w:rsidR="00786D99" w:rsidRPr="001851EA" w:rsidDel="001E2427">
                <w:rPr>
                  <w:vertAlign w:val="superscript"/>
                </w:rPr>
                <w:t>-1</w:t>
              </w:r>
            </w:moveFrom>
          </w:p>
        </w:tc>
        <w:tc>
          <w:tcPr>
            <w:tcW w:w="1050" w:type="dxa"/>
            <w:tcBorders>
              <w:top w:val="single" w:sz="2" w:space="0" w:color="auto"/>
              <w:left w:val="single" w:sz="4" w:space="0" w:color="auto"/>
            </w:tcBorders>
          </w:tcPr>
          <w:p w14:paraId="47B695D4" w14:textId="300E67D3" w:rsidR="00786D99" w:rsidRPr="001851EA" w:rsidDel="001E2427" w:rsidRDefault="00786D99" w:rsidP="00484A71">
            <w:pPr>
              <w:rPr>
                <w:moveFrom w:id="206" w:author="Beath, Hamish R" w:date="2026-01-04T16:19:00Z" w16du:dateUtc="2026-01-04T16:19:00Z"/>
              </w:rPr>
            </w:pPr>
            <w:moveFrom w:id="207" w:author="Beath, Hamish R" w:date="2026-01-04T16:19:00Z" w16du:dateUtc="2026-01-04T16:19:00Z">
              <w:r w:rsidRPr="001851EA" w:rsidDel="001E2427">
                <w:t>Mitigation</w:t>
              </w:r>
            </w:moveFrom>
          </w:p>
        </w:tc>
      </w:tr>
      <w:tr w:rsidR="00786D99" w:rsidDel="001E2427" w14:paraId="47B695DA" w14:textId="7EFE773D" w:rsidTr="00310B99">
        <w:trPr>
          <w:trHeight w:val="314"/>
        </w:trPr>
        <w:tc>
          <w:tcPr>
            <w:tcW w:w="2694" w:type="dxa"/>
            <w:tcBorders>
              <w:bottom w:val="single" w:sz="2" w:space="0" w:color="auto"/>
              <w:right w:val="single" w:sz="4" w:space="0" w:color="auto"/>
            </w:tcBorders>
          </w:tcPr>
          <w:p w14:paraId="47B695D6" w14:textId="6B37F7DE" w:rsidR="00786D99" w:rsidRPr="001851EA" w:rsidDel="001E2427" w:rsidRDefault="00786D99" w:rsidP="00484A71">
            <w:pPr>
              <w:jc w:val="left"/>
              <w:rPr>
                <w:moveFrom w:id="208" w:author="Beath, Hamish R" w:date="2026-01-04T16:19:00Z" w16du:dateUtc="2026-01-04T16:19:00Z"/>
              </w:rPr>
            </w:pPr>
            <w:moveFrom w:id="209" w:author="Beath, Hamish R" w:date="2026-01-04T16:19:00Z" w16du:dateUtc="2026-01-04T16:19:00Z">
              <w:r w:rsidRPr="001851EA" w:rsidDel="001E2427">
                <w:t>Carbon Price</w:t>
              </w:r>
            </w:moveFrom>
          </w:p>
        </w:tc>
        <w:tc>
          <w:tcPr>
            <w:tcW w:w="1701" w:type="dxa"/>
            <w:tcBorders>
              <w:left w:val="single" w:sz="4" w:space="0" w:color="auto"/>
              <w:bottom w:val="single" w:sz="2" w:space="0" w:color="auto"/>
              <w:right w:val="single" w:sz="4" w:space="0" w:color="auto"/>
            </w:tcBorders>
          </w:tcPr>
          <w:p w14:paraId="47B695D7" w14:textId="1ED9888E" w:rsidR="00786D99" w:rsidRPr="001851EA" w:rsidDel="001E2427" w:rsidRDefault="00786D99" w:rsidP="00484A71">
            <w:pPr>
              <w:rPr>
                <w:moveFrom w:id="210" w:author="Beath, Hamish R" w:date="2026-01-04T16:19:00Z" w16du:dateUtc="2026-01-04T16:19:00Z"/>
              </w:rPr>
            </w:pPr>
            <w:moveFrom w:id="211" w:author="Beath, Hamish R" w:date="2026-01-04T16:19:00Z" w16du:dateUtc="2026-01-04T16:19:00Z">
              <w:r w:rsidRPr="001851EA" w:rsidDel="001E2427">
                <w:t>1/8</w:t>
              </w:r>
            </w:moveFrom>
          </w:p>
        </w:tc>
        <w:tc>
          <w:tcPr>
            <w:tcW w:w="2126" w:type="dxa"/>
            <w:tcBorders>
              <w:left w:val="single" w:sz="4" w:space="0" w:color="auto"/>
              <w:bottom w:val="single" w:sz="2" w:space="0" w:color="auto"/>
              <w:right w:val="single" w:sz="4" w:space="0" w:color="auto"/>
            </w:tcBorders>
          </w:tcPr>
          <w:p w14:paraId="495292F6" w14:textId="4B4A9514" w:rsidR="00786D99" w:rsidRPr="001851EA" w:rsidDel="001E2427" w:rsidRDefault="00D62D82" w:rsidP="00484A71">
            <w:pPr>
              <w:rPr>
                <w:moveFrom w:id="212" w:author="Beath, Hamish R" w:date="2026-01-04T16:19:00Z" w16du:dateUtc="2026-01-04T16:19:00Z"/>
              </w:rPr>
            </w:pPr>
            <w:moveFrom w:id="213" w:author="Beath, Hamish R" w:date="2026-01-04T16:19:00Z" w16du:dateUtc="2026-01-04T16:19:00Z">
              <w:r w:rsidDel="001E2427">
                <w:t>1/8</w:t>
              </w:r>
            </w:moveFrom>
          </w:p>
        </w:tc>
        <w:tc>
          <w:tcPr>
            <w:tcW w:w="1701" w:type="dxa"/>
            <w:tcBorders>
              <w:left w:val="single" w:sz="4" w:space="0" w:color="auto"/>
              <w:bottom w:val="single" w:sz="2" w:space="0" w:color="auto"/>
              <w:right w:val="single" w:sz="4" w:space="0" w:color="auto"/>
            </w:tcBorders>
          </w:tcPr>
          <w:p w14:paraId="47B695D8" w14:textId="6DA2CAA3" w:rsidR="00786D99" w:rsidRPr="001851EA" w:rsidDel="001E2427" w:rsidRDefault="00786D99" w:rsidP="00484A71">
            <w:pPr>
              <w:rPr>
                <w:moveFrom w:id="214" w:author="Beath, Hamish R" w:date="2026-01-04T16:19:00Z" w16du:dateUtc="2026-01-04T16:19:00Z"/>
              </w:rPr>
            </w:pPr>
            <w:moveFrom w:id="215" w:author="Beath, Hamish R" w:date="2026-01-04T16:19:00Z" w16du:dateUtc="2026-01-04T16:19:00Z">
              <w:r w:rsidRPr="001851EA" w:rsidDel="001E2427">
                <w:t>$</w:t>
              </w:r>
              <w:r w:rsidR="00120899" w:rsidDel="001E2427">
                <w:t>19</w:t>
              </w:r>
              <w:r w:rsidRPr="001851EA" w:rsidDel="001E2427">
                <w:t>.</w:t>
              </w:r>
              <w:r w:rsidR="00120899" w:rsidDel="001E2427">
                <w:t>9</w:t>
              </w:r>
              <w:r w:rsidRPr="001851EA" w:rsidDel="001E2427">
                <w:t xml:space="preserve"> (2010)</w:t>
              </w:r>
            </w:moveFrom>
          </w:p>
        </w:tc>
        <w:tc>
          <w:tcPr>
            <w:tcW w:w="1050" w:type="dxa"/>
            <w:tcBorders>
              <w:left w:val="single" w:sz="4" w:space="0" w:color="auto"/>
              <w:bottom w:val="single" w:sz="2" w:space="0" w:color="auto"/>
            </w:tcBorders>
          </w:tcPr>
          <w:p w14:paraId="47B695D9" w14:textId="1944C9CD" w:rsidR="00786D99" w:rsidRPr="001851EA" w:rsidDel="001E2427" w:rsidRDefault="00786D99" w:rsidP="00484A71">
            <w:pPr>
              <w:rPr>
                <w:moveFrom w:id="216" w:author="Beath, Hamish R" w:date="2026-01-04T16:19:00Z" w16du:dateUtc="2026-01-04T16:19:00Z"/>
              </w:rPr>
            </w:pPr>
          </w:p>
        </w:tc>
      </w:tr>
      <w:tr w:rsidR="00786D99" w:rsidDel="001E2427" w14:paraId="47B695DF" w14:textId="2CEAE7EC" w:rsidTr="00310B99">
        <w:trPr>
          <w:trHeight w:val="76"/>
        </w:trPr>
        <w:tc>
          <w:tcPr>
            <w:tcW w:w="2694" w:type="dxa"/>
            <w:tcBorders>
              <w:top w:val="single" w:sz="2" w:space="0" w:color="auto"/>
              <w:right w:val="single" w:sz="4" w:space="0" w:color="auto"/>
            </w:tcBorders>
          </w:tcPr>
          <w:p w14:paraId="47B695DB" w14:textId="186661A3" w:rsidR="00786D99" w:rsidRPr="001851EA" w:rsidDel="001E2427" w:rsidRDefault="00786D99" w:rsidP="00484A71">
            <w:pPr>
              <w:jc w:val="left"/>
              <w:rPr>
                <w:moveFrom w:id="217" w:author="Beath, Hamish R" w:date="2026-01-04T16:19:00Z" w16du:dateUtc="2026-01-04T16:19:00Z"/>
              </w:rPr>
            </w:pPr>
            <w:moveFrom w:id="218" w:author="Beath, Hamish R" w:date="2026-01-04T16:19:00Z" w16du:dateUtc="2026-01-04T16:19:00Z">
              <w:r w:rsidRPr="001851EA" w:rsidDel="001E2427">
                <w:t>Primary Energy: Oil</w:t>
              </w:r>
            </w:moveFrom>
          </w:p>
        </w:tc>
        <w:tc>
          <w:tcPr>
            <w:tcW w:w="1701" w:type="dxa"/>
            <w:tcBorders>
              <w:top w:val="single" w:sz="2" w:space="0" w:color="auto"/>
              <w:left w:val="single" w:sz="4" w:space="0" w:color="auto"/>
              <w:right w:val="single" w:sz="4" w:space="0" w:color="auto"/>
            </w:tcBorders>
          </w:tcPr>
          <w:p w14:paraId="47B695DC" w14:textId="16B3DFDE" w:rsidR="00786D99" w:rsidRPr="001851EA" w:rsidDel="001E2427" w:rsidRDefault="00786D99" w:rsidP="00484A71">
            <w:pPr>
              <w:rPr>
                <w:moveFrom w:id="219" w:author="Beath, Hamish R" w:date="2026-01-04T16:19:00Z" w16du:dateUtc="2026-01-04T16:19:00Z"/>
              </w:rPr>
            </w:pPr>
            <w:moveFrom w:id="220" w:author="Beath, Hamish R" w:date="2026-01-04T16:19:00Z" w16du:dateUtc="2026-01-04T16:19:00Z">
              <w:r w:rsidRPr="001851EA" w:rsidDel="001E2427">
                <w:t>1/48</w:t>
              </w:r>
            </w:moveFrom>
          </w:p>
        </w:tc>
        <w:tc>
          <w:tcPr>
            <w:tcW w:w="2126" w:type="dxa"/>
            <w:tcBorders>
              <w:top w:val="single" w:sz="2" w:space="0" w:color="auto"/>
              <w:left w:val="single" w:sz="4" w:space="0" w:color="auto"/>
              <w:right w:val="single" w:sz="4" w:space="0" w:color="auto"/>
            </w:tcBorders>
          </w:tcPr>
          <w:p w14:paraId="5348DBC9" w14:textId="4F32381F" w:rsidR="00786D99" w:rsidRPr="001851EA" w:rsidDel="001E2427" w:rsidRDefault="00314BA7" w:rsidP="00484A71">
            <w:pPr>
              <w:rPr>
                <w:moveFrom w:id="221" w:author="Beath, Hamish R" w:date="2026-01-04T16:19:00Z" w16du:dateUtc="2026-01-04T16:19:00Z"/>
              </w:rPr>
            </w:pPr>
            <w:moveFrom w:id="222" w:author="Beath, Hamish R" w:date="2026-01-04T16:19:00Z" w16du:dateUtc="2026-01-04T16:19:00Z">
              <w:r w:rsidDel="001E2427">
                <w:t>0</w:t>
              </w:r>
            </w:moveFrom>
          </w:p>
        </w:tc>
        <w:tc>
          <w:tcPr>
            <w:tcW w:w="1701" w:type="dxa"/>
            <w:tcBorders>
              <w:top w:val="single" w:sz="2" w:space="0" w:color="auto"/>
              <w:left w:val="single" w:sz="4" w:space="0" w:color="auto"/>
              <w:right w:val="single" w:sz="4" w:space="0" w:color="auto"/>
            </w:tcBorders>
          </w:tcPr>
          <w:p w14:paraId="47B695DD" w14:textId="441C0709" w:rsidR="00786D99" w:rsidRPr="001851EA" w:rsidDel="001E2427" w:rsidRDefault="00120899" w:rsidP="00484A71">
            <w:pPr>
              <w:rPr>
                <w:moveFrom w:id="223" w:author="Beath, Hamish R" w:date="2026-01-04T16:19:00Z" w16du:dateUtc="2026-01-04T16:19:00Z"/>
              </w:rPr>
            </w:pPr>
            <w:moveFrom w:id="224" w:author="Beath, Hamish R" w:date="2026-01-04T16:19:00Z" w16du:dateUtc="2026-01-04T16:19:00Z">
              <w:r w:rsidDel="001E2427">
                <w:t>35</w:t>
              </w:r>
              <w:r w:rsidR="00786D99" w:rsidRPr="001851EA" w:rsidDel="001E2427">
                <w:t>.</w:t>
              </w:r>
              <w:r w:rsidDel="001E2427">
                <w:t>7</w:t>
              </w:r>
              <w:r w:rsidR="00786D99" w:rsidRPr="001851EA" w:rsidDel="001E2427">
                <w:t xml:space="preserve"> EJ yr</w:t>
              </w:r>
              <w:r w:rsidR="00786D99" w:rsidRPr="001851EA" w:rsidDel="001E2427">
                <w:rPr>
                  <w:vertAlign w:val="superscript"/>
                </w:rPr>
                <w:t>-1</w:t>
              </w:r>
            </w:moveFrom>
          </w:p>
        </w:tc>
        <w:tc>
          <w:tcPr>
            <w:tcW w:w="1050" w:type="dxa"/>
            <w:tcBorders>
              <w:top w:val="single" w:sz="2" w:space="0" w:color="auto"/>
              <w:left w:val="single" w:sz="4" w:space="0" w:color="auto"/>
            </w:tcBorders>
          </w:tcPr>
          <w:p w14:paraId="47B695DE" w14:textId="6EA78D76" w:rsidR="00786D99" w:rsidRPr="001851EA" w:rsidDel="001E2427" w:rsidRDefault="00786D99" w:rsidP="00484A71">
            <w:pPr>
              <w:rPr>
                <w:moveFrom w:id="225" w:author="Beath, Hamish R" w:date="2026-01-04T16:19:00Z" w16du:dateUtc="2026-01-04T16:19:00Z"/>
              </w:rPr>
            </w:pPr>
            <w:moveFrom w:id="226" w:author="Beath, Hamish R" w:date="2026-01-04T16:19:00Z" w16du:dateUtc="2026-01-04T16:19:00Z">
              <w:r w:rsidRPr="001851EA" w:rsidDel="001E2427">
                <w:t>Energy</w:t>
              </w:r>
            </w:moveFrom>
          </w:p>
        </w:tc>
      </w:tr>
      <w:tr w:rsidR="00786D99" w:rsidDel="001E2427" w14:paraId="47B695E4" w14:textId="608A91C9" w:rsidTr="00310B99">
        <w:trPr>
          <w:trHeight w:val="76"/>
        </w:trPr>
        <w:tc>
          <w:tcPr>
            <w:tcW w:w="2694" w:type="dxa"/>
            <w:tcBorders>
              <w:right w:val="single" w:sz="4" w:space="0" w:color="auto"/>
            </w:tcBorders>
          </w:tcPr>
          <w:p w14:paraId="47B695E0" w14:textId="2DEDB186" w:rsidR="00786D99" w:rsidRPr="001851EA" w:rsidDel="001E2427" w:rsidRDefault="00786D99" w:rsidP="00484A71">
            <w:pPr>
              <w:jc w:val="left"/>
              <w:rPr>
                <w:moveFrom w:id="227" w:author="Beath, Hamish R" w:date="2026-01-04T16:19:00Z" w16du:dateUtc="2026-01-04T16:19:00Z"/>
              </w:rPr>
            </w:pPr>
            <w:moveFrom w:id="228" w:author="Beath, Hamish R" w:date="2026-01-04T16:19:00Z" w16du:dateUtc="2026-01-04T16:19:00Z">
              <w:r w:rsidRPr="001851EA" w:rsidDel="001E2427">
                <w:t>Primary Energy: Gas</w:t>
              </w:r>
            </w:moveFrom>
          </w:p>
        </w:tc>
        <w:tc>
          <w:tcPr>
            <w:tcW w:w="1701" w:type="dxa"/>
            <w:tcBorders>
              <w:left w:val="single" w:sz="4" w:space="0" w:color="auto"/>
              <w:right w:val="single" w:sz="4" w:space="0" w:color="auto"/>
            </w:tcBorders>
          </w:tcPr>
          <w:p w14:paraId="47B695E1" w14:textId="71FD82E7" w:rsidR="00786D99" w:rsidRPr="001851EA" w:rsidDel="001E2427" w:rsidRDefault="00786D99" w:rsidP="00484A71">
            <w:pPr>
              <w:rPr>
                <w:moveFrom w:id="229" w:author="Beath, Hamish R" w:date="2026-01-04T16:19:00Z" w16du:dateUtc="2026-01-04T16:19:00Z"/>
              </w:rPr>
            </w:pPr>
            <w:moveFrom w:id="230" w:author="Beath, Hamish R" w:date="2026-01-04T16:19:00Z" w16du:dateUtc="2026-01-04T16:19:00Z">
              <w:r w:rsidRPr="001851EA" w:rsidDel="001E2427">
                <w:t>1/48</w:t>
              </w:r>
            </w:moveFrom>
          </w:p>
        </w:tc>
        <w:tc>
          <w:tcPr>
            <w:tcW w:w="2126" w:type="dxa"/>
            <w:tcBorders>
              <w:left w:val="single" w:sz="4" w:space="0" w:color="auto"/>
              <w:right w:val="single" w:sz="4" w:space="0" w:color="auto"/>
            </w:tcBorders>
          </w:tcPr>
          <w:p w14:paraId="70AD2FDD" w14:textId="31250E0C" w:rsidR="00786D99" w:rsidRPr="001851EA" w:rsidDel="001E2427" w:rsidRDefault="00314BA7" w:rsidP="00484A71">
            <w:pPr>
              <w:rPr>
                <w:moveFrom w:id="231" w:author="Beath, Hamish R" w:date="2026-01-04T16:19:00Z" w16du:dateUtc="2026-01-04T16:19:00Z"/>
              </w:rPr>
            </w:pPr>
            <w:moveFrom w:id="232" w:author="Beath, Hamish R" w:date="2026-01-04T16:19:00Z" w16du:dateUtc="2026-01-04T16:19:00Z">
              <w:r w:rsidDel="001E2427">
                <w:t>0</w:t>
              </w:r>
            </w:moveFrom>
          </w:p>
        </w:tc>
        <w:tc>
          <w:tcPr>
            <w:tcW w:w="1701" w:type="dxa"/>
            <w:tcBorders>
              <w:left w:val="single" w:sz="4" w:space="0" w:color="auto"/>
              <w:right w:val="single" w:sz="4" w:space="0" w:color="auto"/>
            </w:tcBorders>
          </w:tcPr>
          <w:p w14:paraId="47B695E2" w14:textId="2337D5A7" w:rsidR="00786D99" w:rsidRPr="001851EA" w:rsidDel="001E2427" w:rsidRDefault="00757361" w:rsidP="00484A71">
            <w:pPr>
              <w:rPr>
                <w:moveFrom w:id="233" w:author="Beath, Hamish R" w:date="2026-01-04T16:19:00Z" w16du:dateUtc="2026-01-04T16:19:00Z"/>
              </w:rPr>
            </w:pPr>
            <w:moveFrom w:id="234" w:author="Beath, Hamish R" w:date="2026-01-04T16:19:00Z" w16du:dateUtc="2026-01-04T16:19:00Z">
              <w:r w:rsidDel="001E2427">
                <w:t>36</w:t>
              </w:r>
              <w:r w:rsidR="00786D99" w:rsidRPr="001851EA" w:rsidDel="001E2427">
                <w:t>.</w:t>
              </w:r>
              <w:r w:rsidDel="001E2427">
                <w:t>7</w:t>
              </w:r>
              <w:r w:rsidR="00786D99" w:rsidRPr="001851EA" w:rsidDel="001E2427">
                <w:t xml:space="preserve"> EJ yr</w:t>
              </w:r>
              <w:r w:rsidR="00786D99" w:rsidRPr="001851EA" w:rsidDel="001E2427">
                <w:rPr>
                  <w:vertAlign w:val="superscript"/>
                </w:rPr>
                <w:t>-1</w:t>
              </w:r>
            </w:moveFrom>
          </w:p>
        </w:tc>
        <w:tc>
          <w:tcPr>
            <w:tcW w:w="1050" w:type="dxa"/>
            <w:tcBorders>
              <w:left w:val="single" w:sz="4" w:space="0" w:color="auto"/>
            </w:tcBorders>
          </w:tcPr>
          <w:p w14:paraId="47B695E3" w14:textId="300C3CF0" w:rsidR="00786D99" w:rsidRPr="001851EA" w:rsidDel="001E2427" w:rsidRDefault="00786D99" w:rsidP="00484A71">
            <w:pPr>
              <w:rPr>
                <w:moveFrom w:id="235" w:author="Beath, Hamish R" w:date="2026-01-04T16:19:00Z" w16du:dateUtc="2026-01-04T16:19:00Z"/>
              </w:rPr>
            </w:pPr>
          </w:p>
        </w:tc>
      </w:tr>
      <w:tr w:rsidR="00786D99" w:rsidDel="001E2427" w14:paraId="47B695E9" w14:textId="293D9D08" w:rsidTr="00310B99">
        <w:trPr>
          <w:trHeight w:val="76"/>
        </w:trPr>
        <w:tc>
          <w:tcPr>
            <w:tcW w:w="2694" w:type="dxa"/>
            <w:tcBorders>
              <w:right w:val="single" w:sz="4" w:space="0" w:color="auto"/>
            </w:tcBorders>
          </w:tcPr>
          <w:p w14:paraId="47B695E5" w14:textId="268EF6C6" w:rsidR="00786D99" w:rsidRPr="001851EA" w:rsidDel="001E2427" w:rsidRDefault="00786D99" w:rsidP="00484A71">
            <w:pPr>
              <w:jc w:val="left"/>
              <w:rPr>
                <w:moveFrom w:id="236" w:author="Beath, Hamish R" w:date="2026-01-04T16:19:00Z" w16du:dateUtc="2026-01-04T16:19:00Z"/>
              </w:rPr>
            </w:pPr>
            <w:moveFrom w:id="237" w:author="Beath, Hamish R" w:date="2026-01-04T16:19:00Z" w16du:dateUtc="2026-01-04T16:19:00Z">
              <w:r w:rsidRPr="001851EA" w:rsidDel="001E2427">
                <w:t>Primary Energy: Coal</w:t>
              </w:r>
            </w:moveFrom>
          </w:p>
        </w:tc>
        <w:tc>
          <w:tcPr>
            <w:tcW w:w="1701" w:type="dxa"/>
            <w:tcBorders>
              <w:left w:val="single" w:sz="4" w:space="0" w:color="auto"/>
              <w:right w:val="single" w:sz="4" w:space="0" w:color="auto"/>
            </w:tcBorders>
          </w:tcPr>
          <w:p w14:paraId="47B695E6" w14:textId="20CE2111" w:rsidR="00786D99" w:rsidRPr="001851EA" w:rsidDel="001E2427" w:rsidRDefault="00786D99" w:rsidP="00484A71">
            <w:pPr>
              <w:rPr>
                <w:moveFrom w:id="238" w:author="Beath, Hamish R" w:date="2026-01-04T16:19:00Z" w16du:dateUtc="2026-01-04T16:19:00Z"/>
              </w:rPr>
            </w:pPr>
            <w:moveFrom w:id="239" w:author="Beath, Hamish R" w:date="2026-01-04T16:19:00Z" w16du:dateUtc="2026-01-04T16:19:00Z">
              <w:r w:rsidRPr="001851EA" w:rsidDel="001E2427">
                <w:t>1/48</w:t>
              </w:r>
            </w:moveFrom>
          </w:p>
        </w:tc>
        <w:tc>
          <w:tcPr>
            <w:tcW w:w="2126" w:type="dxa"/>
            <w:tcBorders>
              <w:left w:val="single" w:sz="4" w:space="0" w:color="auto"/>
              <w:right w:val="single" w:sz="4" w:space="0" w:color="auto"/>
            </w:tcBorders>
          </w:tcPr>
          <w:p w14:paraId="3504BC8F" w14:textId="436C76C3" w:rsidR="00786D99" w:rsidRPr="001851EA" w:rsidDel="001E2427" w:rsidRDefault="00314BA7" w:rsidP="00484A71">
            <w:pPr>
              <w:rPr>
                <w:moveFrom w:id="240" w:author="Beath, Hamish R" w:date="2026-01-04T16:19:00Z" w16du:dateUtc="2026-01-04T16:19:00Z"/>
              </w:rPr>
            </w:pPr>
            <w:moveFrom w:id="241" w:author="Beath, Hamish R" w:date="2026-01-04T16:19:00Z" w16du:dateUtc="2026-01-04T16:19:00Z">
              <w:r w:rsidDel="001E2427">
                <w:t>0</w:t>
              </w:r>
            </w:moveFrom>
          </w:p>
        </w:tc>
        <w:tc>
          <w:tcPr>
            <w:tcW w:w="1701" w:type="dxa"/>
            <w:tcBorders>
              <w:left w:val="single" w:sz="4" w:space="0" w:color="auto"/>
              <w:right w:val="single" w:sz="4" w:space="0" w:color="auto"/>
            </w:tcBorders>
          </w:tcPr>
          <w:p w14:paraId="47B695E7" w14:textId="4D9D30C9" w:rsidR="00786D99" w:rsidRPr="001851EA" w:rsidDel="001E2427" w:rsidRDefault="00757361" w:rsidP="00484A71">
            <w:pPr>
              <w:rPr>
                <w:moveFrom w:id="242" w:author="Beath, Hamish R" w:date="2026-01-04T16:19:00Z" w16du:dateUtc="2026-01-04T16:19:00Z"/>
              </w:rPr>
            </w:pPr>
            <w:moveFrom w:id="243" w:author="Beath, Hamish R" w:date="2026-01-04T16:19:00Z" w16du:dateUtc="2026-01-04T16:19:00Z">
              <w:r w:rsidDel="001E2427">
                <w:t>28</w:t>
              </w:r>
              <w:r w:rsidR="00786D99" w:rsidRPr="001851EA" w:rsidDel="001E2427">
                <w:t>.5 EJ yr</w:t>
              </w:r>
              <w:r w:rsidR="00786D99" w:rsidRPr="001851EA" w:rsidDel="001E2427">
                <w:rPr>
                  <w:vertAlign w:val="superscript"/>
                </w:rPr>
                <w:t>-1</w:t>
              </w:r>
            </w:moveFrom>
          </w:p>
        </w:tc>
        <w:tc>
          <w:tcPr>
            <w:tcW w:w="1050" w:type="dxa"/>
            <w:tcBorders>
              <w:left w:val="single" w:sz="4" w:space="0" w:color="auto"/>
            </w:tcBorders>
          </w:tcPr>
          <w:p w14:paraId="47B695E8" w14:textId="226574C6" w:rsidR="00786D99" w:rsidRPr="001851EA" w:rsidDel="001E2427" w:rsidRDefault="00786D99" w:rsidP="00484A71">
            <w:pPr>
              <w:rPr>
                <w:moveFrom w:id="244" w:author="Beath, Hamish R" w:date="2026-01-04T16:19:00Z" w16du:dateUtc="2026-01-04T16:19:00Z"/>
              </w:rPr>
            </w:pPr>
          </w:p>
        </w:tc>
      </w:tr>
      <w:tr w:rsidR="00786D99" w:rsidDel="001E2427" w14:paraId="47B695EE" w14:textId="016A4AE8" w:rsidTr="00310B99">
        <w:trPr>
          <w:trHeight w:val="76"/>
        </w:trPr>
        <w:tc>
          <w:tcPr>
            <w:tcW w:w="2694" w:type="dxa"/>
            <w:tcBorders>
              <w:right w:val="single" w:sz="4" w:space="0" w:color="auto"/>
            </w:tcBorders>
          </w:tcPr>
          <w:p w14:paraId="47B695EA" w14:textId="05CDF824" w:rsidR="00786D99" w:rsidRPr="001851EA" w:rsidDel="001E2427" w:rsidRDefault="00786D99" w:rsidP="00484A71">
            <w:pPr>
              <w:jc w:val="left"/>
              <w:rPr>
                <w:moveFrom w:id="245" w:author="Beath, Hamish R" w:date="2026-01-04T16:19:00Z" w16du:dateUtc="2026-01-04T16:19:00Z"/>
              </w:rPr>
            </w:pPr>
            <w:moveFrom w:id="246" w:author="Beath, Hamish R" w:date="2026-01-04T16:19:00Z" w16du:dateUtc="2026-01-04T16:19:00Z">
              <w:r w:rsidRPr="001851EA" w:rsidDel="001E2427">
                <w:t>Primary Energy: Nuclear</w:t>
              </w:r>
            </w:moveFrom>
          </w:p>
        </w:tc>
        <w:tc>
          <w:tcPr>
            <w:tcW w:w="1701" w:type="dxa"/>
            <w:tcBorders>
              <w:left w:val="single" w:sz="4" w:space="0" w:color="auto"/>
              <w:right w:val="single" w:sz="4" w:space="0" w:color="auto"/>
            </w:tcBorders>
          </w:tcPr>
          <w:p w14:paraId="47B695EB" w14:textId="474B26CD" w:rsidR="00786D99" w:rsidRPr="001851EA" w:rsidDel="001E2427" w:rsidRDefault="00786D99" w:rsidP="00484A71">
            <w:pPr>
              <w:rPr>
                <w:moveFrom w:id="247" w:author="Beath, Hamish R" w:date="2026-01-04T16:19:00Z" w16du:dateUtc="2026-01-04T16:19:00Z"/>
              </w:rPr>
            </w:pPr>
            <w:moveFrom w:id="248" w:author="Beath, Hamish R" w:date="2026-01-04T16:19:00Z" w16du:dateUtc="2026-01-04T16:19:00Z">
              <w:r w:rsidRPr="001851EA" w:rsidDel="001E2427">
                <w:t>1/48</w:t>
              </w:r>
            </w:moveFrom>
          </w:p>
        </w:tc>
        <w:tc>
          <w:tcPr>
            <w:tcW w:w="2126" w:type="dxa"/>
            <w:tcBorders>
              <w:left w:val="single" w:sz="4" w:space="0" w:color="auto"/>
              <w:right w:val="single" w:sz="4" w:space="0" w:color="auto"/>
            </w:tcBorders>
          </w:tcPr>
          <w:p w14:paraId="6F33EEFE" w14:textId="405A123A" w:rsidR="00786D99" w:rsidRPr="001851EA" w:rsidDel="001E2427" w:rsidRDefault="00990EBE" w:rsidP="00484A71">
            <w:pPr>
              <w:rPr>
                <w:moveFrom w:id="249" w:author="Beath, Hamish R" w:date="2026-01-04T16:19:00Z" w16du:dateUtc="2026-01-04T16:19:00Z"/>
              </w:rPr>
            </w:pPr>
            <w:moveFrom w:id="250" w:author="Beath, Hamish R" w:date="2026-01-04T16:19:00Z" w16du:dateUtc="2026-01-04T16:19:00Z">
              <w:r w:rsidDel="001E2427">
                <w:t>1/8</w:t>
              </w:r>
            </w:moveFrom>
          </w:p>
        </w:tc>
        <w:tc>
          <w:tcPr>
            <w:tcW w:w="1701" w:type="dxa"/>
            <w:tcBorders>
              <w:left w:val="single" w:sz="4" w:space="0" w:color="auto"/>
              <w:right w:val="single" w:sz="4" w:space="0" w:color="auto"/>
            </w:tcBorders>
          </w:tcPr>
          <w:p w14:paraId="47B695EC" w14:textId="0855870C" w:rsidR="00786D99" w:rsidRPr="001851EA" w:rsidDel="001E2427" w:rsidRDefault="00120899" w:rsidP="00484A71">
            <w:pPr>
              <w:rPr>
                <w:moveFrom w:id="251" w:author="Beath, Hamish R" w:date="2026-01-04T16:19:00Z" w16du:dateUtc="2026-01-04T16:19:00Z"/>
              </w:rPr>
            </w:pPr>
            <w:moveFrom w:id="252" w:author="Beath, Hamish R" w:date="2026-01-04T16:19:00Z" w16du:dateUtc="2026-01-04T16:19:00Z">
              <w:r w:rsidDel="001E2427">
                <w:t>9</w:t>
              </w:r>
              <w:r w:rsidR="00786D99" w:rsidRPr="001851EA" w:rsidDel="001E2427">
                <w:t>.</w:t>
              </w:r>
              <w:r w:rsidDel="001E2427">
                <w:t>74</w:t>
              </w:r>
              <w:r w:rsidR="00786D99" w:rsidRPr="001851EA" w:rsidDel="001E2427">
                <w:t xml:space="preserve"> EJ yr</w:t>
              </w:r>
              <w:r w:rsidR="00786D99" w:rsidRPr="001851EA" w:rsidDel="001E2427">
                <w:rPr>
                  <w:vertAlign w:val="superscript"/>
                </w:rPr>
                <w:t>-1</w:t>
              </w:r>
            </w:moveFrom>
          </w:p>
        </w:tc>
        <w:tc>
          <w:tcPr>
            <w:tcW w:w="1050" w:type="dxa"/>
            <w:tcBorders>
              <w:left w:val="single" w:sz="4" w:space="0" w:color="auto"/>
            </w:tcBorders>
          </w:tcPr>
          <w:p w14:paraId="47B695ED" w14:textId="542A9A32" w:rsidR="00786D99" w:rsidRPr="001851EA" w:rsidDel="001E2427" w:rsidRDefault="00786D99" w:rsidP="00484A71">
            <w:pPr>
              <w:rPr>
                <w:moveFrom w:id="253" w:author="Beath, Hamish R" w:date="2026-01-04T16:19:00Z" w16du:dateUtc="2026-01-04T16:19:00Z"/>
              </w:rPr>
            </w:pPr>
          </w:p>
        </w:tc>
      </w:tr>
      <w:tr w:rsidR="00786D99" w:rsidDel="001E2427" w14:paraId="47B695F3" w14:textId="1564651D" w:rsidTr="00310B99">
        <w:trPr>
          <w:trHeight w:val="76"/>
        </w:trPr>
        <w:tc>
          <w:tcPr>
            <w:tcW w:w="2694" w:type="dxa"/>
            <w:tcBorders>
              <w:right w:val="single" w:sz="4" w:space="0" w:color="auto"/>
            </w:tcBorders>
          </w:tcPr>
          <w:p w14:paraId="47B695EF" w14:textId="51F75B59" w:rsidR="00786D99" w:rsidRPr="001851EA" w:rsidDel="001E2427" w:rsidRDefault="00786D99" w:rsidP="00484A71">
            <w:pPr>
              <w:jc w:val="left"/>
              <w:rPr>
                <w:moveFrom w:id="254" w:author="Beath, Hamish R" w:date="2026-01-04T16:19:00Z" w16du:dateUtc="2026-01-04T16:19:00Z"/>
              </w:rPr>
            </w:pPr>
            <w:moveFrom w:id="255" w:author="Beath, Hamish R" w:date="2026-01-04T16:19:00Z" w16du:dateUtc="2026-01-04T16:19:00Z">
              <w:r w:rsidRPr="001851EA" w:rsidDel="001E2427">
                <w:t>Primary Energy: Biomass</w:t>
              </w:r>
            </w:moveFrom>
          </w:p>
        </w:tc>
        <w:tc>
          <w:tcPr>
            <w:tcW w:w="1701" w:type="dxa"/>
            <w:tcBorders>
              <w:left w:val="single" w:sz="4" w:space="0" w:color="auto"/>
              <w:right w:val="single" w:sz="4" w:space="0" w:color="auto"/>
            </w:tcBorders>
          </w:tcPr>
          <w:p w14:paraId="47B695F0" w14:textId="35C30528" w:rsidR="00786D99" w:rsidRPr="001851EA" w:rsidDel="001E2427" w:rsidRDefault="00786D99" w:rsidP="00484A71">
            <w:pPr>
              <w:rPr>
                <w:moveFrom w:id="256" w:author="Beath, Hamish R" w:date="2026-01-04T16:19:00Z" w16du:dateUtc="2026-01-04T16:19:00Z"/>
              </w:rPr>
            </w:pPr>
            <w:moveFrom w:id="257" w:author="Beath, Hamish R" w:date="2026-01-04T16:19:00Z" w16du:dateUtc="2026-01-04T16:19:00Z">
              <w:r w:rsidRPr="001851EA" w:rsidDel="001E2427">
                <w:t>1/48</w:t>
              </w:r>
            </w:moveFrom>
          </w:p>
        </w:tc>
        <w:tc>
          <w:tcPr>
            <w:tcW w:w="2126" w:type="dxa"/>
            <w:tcBorders>
              <w:left w:val="single" w:sz="4" w:space="0" w:color="auto"/>
              <w:right w:val="single" w:sz="4" w:space="0" w:color="auto"/>
            </w:tcBorders>
          </w:tcPr>
          <w:p w14:paraId="49E0E422" w14:textId="276F0339" w:rsidR="00786D99" w:rsidRPr="001851EA" w:rsidDel="001E2427" w:rsidRDefault="00990EBE" w:rsidP="00484A71">
            <w:pPr>
              <w:rPr>
                <w:moveFrom w:id="258" w:author="Beath, Hamish R" w:date="2026-01-04T16:19:00Z" w16du:dateUtc="2026-01-04T16:19:00Z"/>
              </w:rPr>
            </w:pPr>
            <w:moveFrom w:id="259" w:author="Beath, Hamish R" w:date="2026-01-04T16:19:00Z" w16du:dateUtc="2026-01-04T16:19:00Z">
              <w:r w:rsidDel="001E2427">
                <w:t>0</w:t>
              </w:r>
            </w:moveFrom>
          </w:p>
        </w:tc>
        <w:tc>
          <w:tcPr>
            <w:tcW w:w="1701" w:type="dxa"/>
            <w:tcBorders>
              <w:left w:val="single" w:sz="4" w:space="0" w:color="auto"/>
              <w:right w:val="single" w:sz="2" w:space="0" w:color="auto"/>
            </w:tcBorders>
          </w:tcPr>
          <w:p w14:paraId="47B695F1" w14:textId="0707A0BD" w:rsidR="00786D99" w:rsidRPr="001851EA" w:rsidDel="001E2427" w:rsidRDefault="00120899" w:rsidP="00484A71">
            <w:pPr>
              <w:rPr>
                <w:moveFrom w:id="260" w:author="Beath, Hamish R" w:date="2026-01-04T16:19:00Z" w16du:dateUtc="2026-01-04T16:19:00Z"/>
              </w:rPr>
            </w:pPr>
            <w:moveFrom w:id="261" w:author="Beath, Hamish R" w:date="2026-01-04T16:19:00Z" w16du:dateUtc="2026-01-04T16:19:00Z">
              <w:r w:rsidDel="001E2427">
                <w:t>18</w:t>
              </w:r>
              <w:r w:rsidR="00786D99" w:rsidRPr="001851EA" w:rsidDel="001E2427">
                <w:t>.</w:t>
              </w:r>
              <w:r w:rsidDel="001E2427">
                <w:t>1</w:t>
              </w:r>
              <w:r w:rsidR="00786D99" w:rsidRPr="001851EA" w:rsidDel="001E2427">
                <w:t xml:space="preserve"> EJ yr</w:t>
              </w:r>
              <w:r w:rsidR="00786D99" w:rsidRPr="001851EA" w:rsidDel="001E2427">
                <w:rPr>
                  <w:vertAlign w:val="superscript"/>
                </w:rPr>
                <w:t>-1</w:t>
              </w:r>
            </w:moveFrom>
          </w:p>
        </w:tc>
        <w:tc>
          <w:tcPr>
            <w:tcW w:w="1050" w:type="dxa"/>
            <w:tcBorders>
              <w:left w:val="single" w:sz="2" w:space="0" w:color="auto"/>
            </w:tcBorders>
          </w:tcPr>
          <w:p w14:paraId="47B695F2" w14:textId="4AAE223D" w:rsidR="00786D99" w:rsidRPr="001851EA" w:rsidDel="001E2427" w:rsidRDefault="00786D99" w:rsidP="00484A71">
            <w:pPr>
              <w:rPr>
                <w:moveFrom w:id="262" w:author="Beath, Hamish R" w:date="2026-01-04T16:19:00Z" w16du:dateUtc="2026-01-04T16:19:00Z"/>
              </w:rPr>
            </w:pPr>
          </w:p>
        </w:tc>
      </w:tr>
      <w:tr w:rsidR="00786D99" w:rsidDel="001E2427" w14:paraId="47B695F8" w14:textId="430F2B10" w:rsidTr="00310B99">
        <w:trPr>
          <w:trHeight w:val="76"/>
        </w:trPr>
        <w:tc>
          <w:tcPr>
            <w:tcW w:w="2694" w:type="dxa"/>
            <w:tcBorders>
              <w:right w:val="single" w:sz="4" w:space="0" w:color="auto"/>
            </w:tcBorders>
          </w:tcPr>
          <w:p w14:paraId="47B695F4" w14:textId="40B807BD" w:rsidR="00786D99" w:rsidRPr="001851EA" w:rsidDel="001E2427" w:rsidRDefault="00786D99" w:rsidP="00484A71">
            <w:pPr>
              <w:jc w:val="left"/>
              <w:rPr>
                <w:moveFrom w:id="263" w:author="Beath, Hamish R" w:date="2026-01-04T16:19:00Z" w16du:dateUtc="2026-01-04T16:19:00Z"/>
              </w:rPr>
            </w:pPr>
            <w:moveFrom w:id="264" w:author="Beath, Hamish R" w:date="2026-01-04T16:19:00Z" w16du:dateUtc="2026-01-04T16:19:00Z">
              <w:r w:rsidRPr="001851EA" w:rsidDel="001E2427">
                <w:t>Primary Energy: Non-Biomass Renewables</w:t>
              </w:r>
            </w:moveFrom>
          </w:p>
        </w:tc>
        <w:tc>
          <w:tcPr>
            <w:tcW w:w="1701" w:type="dxa"/>
            <w:tcBorders>
              <w:left w:val="single" w:sz="4" w:space="0" w:color="auto"/>
              <w:right w:val="single" w:sz="4" w:space="0" w:color="auto"/>
            </w:tcBorders>
          </w:tcPr>
          <w:p w14:paraId="47B695F5" w14:textId="7E9B6045" w:rsidR="00786D99" w:rsidRPr="001851EA" w:rsidDel="001E2427" w:rsidRDefault="00786D99" w:rsidP="00484A71">
            <w:pPr>
              <w:rPr>
                <w:moveFrom w:id="265" w:author="Beath, Hamish R" w:date="2026-01-04T16:19:00Z" w16du:dateUtc="2026-01-04T16:19:00Z"/>
              </w:rPr>
            </w:pPr>
            <w:moveFrom w:id="266" w:author="Beath, Hamish R" w:date="2026-01-04T16:19:00Z" w16du:dateUtc="2026-01-04T16:19:00Z">
              <w:r w:rsidRPr="001851EA" w:rsidDel="001E2427">
                <w:t>1/48</w:t>
              </w:r>
            </w:moveFrom>
          </w:p>
        </w:tc>
        <w:tc>
          <w:tcPr>
            <w:tcW w:w="2126" w:type="dxa"/>
            <w:tcBorders>
              <w:left w:val="single" w:sz="4" w:space="0" w:color="auto"/>
              <w:right w:val="single" w:sz="4" w:space="0" w:color="auto"/>
            </w:tcBorders>
          </w:tcPr>
          <w:p w14:paraId="408BB60D" w14:textId="2554BB18" w:rsidR="00786D99" w:rsidRPr="001851EA" w:rsidDel="001E2427" w:rsidRDefault="00D62D82" w:rsidP="00484A71">
            <w:pPr>
              <w:rPr>
                <w:moveFrom w:id="267" w:author="Beath, Hamish R" w:date="2026-01-04T16:19:00Z" w16du:dateUtc="2026-01-04T16:19:00Z"/>
              </w:rPr>
            </w:pPr>
            <w:moveFrom w:id="268" w:author="Beath, Hamish R" w:date="2026-01-04T16:19:00Z" w16du:dateUtc="2026-01-04T16:19:00Z">
              <w:r w:rsidDel="001E2427">
                <w:t>1/8</w:t>
              </w:r>
            </w:moveFrom>
          </w:p>
        </w:tc>
        <w:tc>
          <w:tcPr>
            <w:tcW w:w="1701" w:type="dxa"/>
            <w:tcBorders>
              <w:left w:val="single" w:sz="4" w:space="0" w:color="auto"/>
              <w:right w:val="single" w:sz="2" w:space="0" w:color="auto"/>
            </w:tcBorders>
          </w:tcPr>
          <w:p w14:paraId="47B695F6" w14:textId="05DA9819" w:rsidR="00786D99" w:rsidRPr="001851EA" w:rsidDel="001E2427" w:rsidRDefault="00120899" w:rsidP="00484A71">
            <w:pPr>
              <w:rPr>
                <w:moveFrom w:id="269" w:author="Beath, Hamish R" w:date="2026-01-04T16:19:00Z" w16du:dateUtc="2026-01-04T16:19:00Z"/>
              </w:rPr>
            </w:pPr>
            <w:moveFrom w:id="270" w:author="Beath, Hamish R" w:date="2026-01-04T16:19:00Z" w16du:dateUtc="2026-01-04T16:19:00Z">
              <w:r w:rsidDel="001E2427">
                <w:t>23.7</w:t>
              </w:r>
              <w:r w:rsidR="00786D99" w:rsidRPr="001851EA" w:rsidDel="001E2427">
                <w:t xml:space="preserve"> EJ yr</w:t>
              </w:r>
              <w:r w:rsidR="00786D99" w:rsidRPr="001851EA" w:rsidDel="001E2427">
                <w:rPr>
                  <w:vertAlign w:val="superscript"/>
                </w:rPr>
                <w:t>-1</w:t>
              </w:r>
            </w:moveFrom>
          </w:p>
        </w:tc>
        <w:tc>
          <w:tcPr>
            <w:tcW w:w="1050" w:type="dxa"/>
            <w:tcBorders>
              <w:left w:val="single" w:sz="2" w:space="0" w:color="auto"/>
            </w:tcBorders>
          </w:tcPr>
          <w:p w14:paraId="47B695F7" w14:textId="2E09A517" w:rsidR="00786D99" w:rsidRPr="001851EA" w:rsidDel="001E2427" w:rsidRDefault="00786D99" w:rsidP="00484A71">
            <w:pPr>
              <w:rPr>
                <w:moveFrom w:id="271" w:author="Beath, Hamish R" w:date="2026-01-04T16:19:00Z" w16du:dateUtc="2026-01-04T16:19:00Z"/>
              </w:rPr>
            </w:pPr>
          </w:p>
        </w:tc>
      </w:tr>
      <w:tr w:rsidR="00786D99" w:rsidDel="001E2427" w14:paraId="47B695FD" w14:textId="5846BC41" w:rsidTr="00310B99">
        <w:trPr>
          <w:trHeight w:val="91"/>
        </w:trPr>
        <w:tc>
          <w:tcPr>
            <w:tcW w:w="2694" w:type="dxa"/>
            <w:tcBorders>
              <w:right w:val="single" w:sz="4" w:space="0" w:color="auto"/>
            </w:tcBorders>
          </w:tcPr>
          <w:p w14:paraId="47B695F9" w14:textId="20B76998" w:rsidR="00786D99" w:rsidRPr="001851EA" w:rsidDel="001E2427" w:rsidRDefault="00786D99" w:rsidP="00484A71">
            <w:pPr>
              <w:rPr>
                <w:moveFrom w:id="272" w:author="Beath, Hamish R" w:date="2026-01-04T16:19:00Z" w16du:dateUtc="2026-01-04T16:19:00Z"/>
              </w:rPr>
            </w:pPr>
            <w:moveFrom w:id="273" w:author="Beath, Hamish R" w:date="2026-01-04T16:19:00Z" w16du:dateUtc="2026-01-04T16:19:00Z">
              <w:r w:rsidRPr="001851EA" w:rsidDel="001E2427">
                <w:t>Final Energy</w:t>
              </w:r>
            </w:moveFrom>
          </w:p>
        </w:tc>
        <w:tc>
          <w:tcPr>
            <w:tcW w:w="1701" w:type="dxa"/>
            <w:tcBorders>
              <w:left w:val="single" w:sz="4" w:space="0" w:color="auto"/>
              <w:right w:val="single" w:sz="4" w:space="0" w:color="auto"/>
            </w:tcBorders>
          </w:tcPr>
          <w:p w14:paraId="47B695FA" w14:textId="2C98CB39" w:rsidR="00786D99" w:rsidRPr="001851EA" w:rsidDel="001E2427" w:rsidRDefault="00786D99" w:rsidP="00484A71">
            <w:pPr>
              <w:rPr>
                <w:moveFrom w:id="274" w:author="Beath, Hamish R" w:date="2026-01-04T16:19:00Z" w16du:dateUtc="2026-01-04T16:19:00Z"/>
              </w:rPr>
            </w:pPr>
            <w:moveFrom w:id="275" w:author="Beath, Hamish R" w:date="2026-01-04T16:19:00Z" w16du:dateUtc="2026-01-04T16:19:00Z">
              <w:r w:rsidRPr="001851EA" w:rsidDel="001E2427">
                <w:t>1/8</w:t>
              </w:r>
            </w:moveFrom>
          </w:p>
        </w:tc>
        <w:tc>
          <w:tcPr>
            <w:tcW w:w="2126" w:type="dxa"/>
            <w:tcBorders>
              <w:left w:val="single" w:sz="4" w:space="0" w:color="auto"/>
              <w:right w:val="single" w:sz="4" w:space="0" w:color="auto"/>
            </w:tcBorders>
          </w:tcPr>
          <w:p w14:paraId="3DBDD4CA" w14:textId="6364FCBF" w:rsidR="00786D99" w:rsidRPr="001851EA" w:rsidDel="001E2427" w:rsidRDefault="00D62D82" w:rsidP="00484A71">
            <w:pPr>
              <w:rPr>
                <w:moveFrom w:id="276" w:author="Beath, Hamish R" w:date="2026-01-04T16:19:00Z" w16du:dateUtc="2026-01-04T16:19:00Z"/>
              </w:rPr>
            </w:pPr>
            <w:moveFrom w:id="277" w:author="Beath, Hamish R" w:date="2026-01-04T16:19:00Z" w16du:dateUtc="2026-01-04T16:19:00Z">
              <w:r w:rsidDel="001E2427">
                <w:t>0</w:t>
              </w:r>
            </w:moveFrom>
          </w:p>
        </w:tc>
        <w:tc>
          <w:tcPr>
            <w:tcW w:w="1701" w:type="dxa"/>
            <w:tcBorders>
              <w:left w:val="single" w:sz="4" w:space="0" w:color="auto"/>
              <w:right w:val="single" w:sz="2" w:space="0" w:color="auto"/>
            </w:tcBorders>
          </w:tcPr>
          <w:p w14:paraId="47B695FB" w14:textId="048DD6CC" w:rsidR="00786D99" w:rsidRPr="001851EA" w:rsidDel="001E2427" w:rsidRDefault="00120899" w:rsidP="00484A71">
            <w:pPr>
              <w:rPr>
                <w:moveFrom w:id="278" w:author="Beath, Hamish R" w:date="2026-01-04T16:19:00Z" w16du:dateUtc="2026-01-04T16:19:00Z"/>
              </w:rPr>
            </w:pPr>
            <w:moveFrom w:id="279" w:author="Beath, Hamish R" w:date="2026-01-04T16:19:00Z" w16du:dateUtc="2026-01-04T16:19:00Z">
              <w:r w:rsidDel="001E2427">
                <w:t>4</w:t>
              </w:r>
              <w:r w:rsidR="00786D99" w:rsidRPr="001851EA" w:rsidDel="001E2427">
                <w:t>0.</w:t>
              </w:r>
              <w:r w:rsidDel="001E2427">
                <w:t>7</w:t>
              </w:r>
              <w:r w:rsidR="00786D99" w:rsidRPr="001851EA" w:rsidDel="001E2427">
                <w:t xml:space="preserve"> EJ yr</w:t>
              </w:r>
              <w:r w:rsidR="00786D99" w:rsidRPr="001851EA" w:rsidDel="001E2427">
                <w:rPr>
                  <w:vertAlign w:val="superscript"/>
                </w:rPr>
                <w:t>-1</w:t>
              </w:r>
            </w:moveFrom>
          </w:p>
        </w:tc>
        <w:tc>
          <w:tcPr>
            <w:tcW w:w="1050" w:type="dxa"/>
            <w:tcBorders>
              <w:left w:val="single" w:sz="2" w:space="0" w:color="auto"/>
            </w:tcBorders>
          </w:tcPr>
          <w:p w14:paraId="47B695FC" w14:textId="5075F50C" w:rsidR="00786D99" w:rsidRPr="001851EA" w:rsidDel="001E2427" w:rsidRDefault="00786D99" w:rsidP="00484A71">
            <w:pPr>
              <w:rPr>
                <w:moveFrom w:id="280" w:author="Beath, Hamish R" w:date="2026-01-04T16:19:00Z" w16du:dateUtc="2026-01-04T16:19:00Z"/>
              </w:rPr>
            </w:pPr>
          </w:p>
        </w:tc>
      </w:tr>
      <w:moveFromRangeEnd w:id="19"/>
    </w:tbl>
    <w:p w14:paraId="03A9F8A9" w14:textId="77777777" w:rsidR="00786D99" w:rsidRPr="001851EA" w:rsidRDefault="00786D99" w:rsidP="00EC7DD1"/>
    <w:p w14:paraId="47B695FF" w14:textId="77777777" w:rsidR="006743FB" w:rsidRPr="001851EA" w:rsidRDefault="006743FB" w:rsidP="002149B1"/>
    <w:p w14:paraId="47B69600" w14:textId="77777777" w:rsidR="00540400" w:rsidRPr="001851EA" w:rsidRDefault="00965654" w:rsidP="00540400">
      <w:pPr>
        <w:pStyle w:val="Heading2"/>
      </w:pPr>
      <w:r w:rsidRPr="001851EA">
        <w:lastRenderedPageBreak/>
        <w:t>Acknowledgments</w:t>
      </w:r>
    </w:p>
    <w:p w14:paraId="47B69601" w14:textId="30B89B90" w:rsidR="00F572C7" w:rsidRPr="001851EA" w:rsidRDefault="00965654" w:rsidP="00540400">
      <w:r w:rsidRPr="001851EA">
        <w:t xml:space="preserve">H.B. acknowledges funding from the Hitachi-Imperial Centre for Decarbonisation and Natural Climate Solutions. </w:t>
      </w:r>
      <w:r w:rsidR="00540400" w:rsidRPr="001851EA">
        <w:t>C.J.S. was supported by a NERC/IIASA collaborative research fellowship (NE/T009381/1). J.S.K. was supported by the Natural Environment Research Council under grant agreement NE/S007415/1. M.J.G. was supported by funding from the European Research Council (ERC) under the European Union’s Horizon 2020 research and innovation programme (</w:t>
      </w:r>
      <w:r w:rsidR="00727B17" w:rsidRPr="001851EA">
        <w:t xml:space="preserve">GENIE – </w:t>
      </w:r>
      <w:r w:rsidR="00540400" w:rsidRPr="001851EA">
        <w:t>grant agreement No 951542).</w:t>
      </w:r>
      <w:r w:rsidR="000145E6" w:rsidRPr="001851EA">
        <w:t xml:space="preserve"> </w:t>
      </w:r>
      <w:r w:rsidR="0064729C" w:rsidRPr="001851EA">
        <w:t xml:space="preserve">J.R. </w:t>
      </w:r>
      <w:r w:rsidR="009441A3">
        <w:t>and H.B.</w:t>
      </w:r>
      <w:r w:rsidR="0064729C" w:rsidRPr="001851EA">
        <w:t xml:space="preserve"> w</w:t>
      </w:r>
      <w:r w:rsidR="009441A3">
        <w:t>ere</w:t>
      </w:r>
      <w:r w:rsidR="0064729C" w:rsidRPr="001851EA">
        <w:t xml:space="preserve"> supported </w:t>
      </w:r>
      <w:r w:rsidR="000D507C" w:rsidRPr="001851EA">
        <w:t xml:space="preserve">by </w:t>
      </w:r>
      <w:r w:rsidRPr="001851EA">
        <w:t>the European Union’s Horizon 2020 research and innovation programme (</w:t>
      </w:r>
      <w:r w:rsidR="00727B17" w:rsidRPr="001851EA">
        <w:t xml:space="preserve">ESM2025 – </w:t>
      </w:r>
      <w:r w:rsidRPr="001851EA">
        <w:t xml:space="preserve">grant agreement No </w:t>
      </w:r>
      <w:r w:rsidR="00727B17" w:rsidRPr="001851EA">
        <w:t>101003536</w:t>
      </w:r>
      <w:r w:rsidRPr="001851EA">
        <w:t>)</w:t>
      </w:r>
      <w:r w:rsidR="00986FBC">
        <w:t xml:space="preserve"> and </w:t>
      </w:r>
      <w:r w:rsidR="00035EC2">
        <w:t>also</w:t>
      </w:r>
      <w:r w:rsidR="00035EC2" w:rsidRPr="00035EC2">
        <w:t xml:space="preserve"> acknowledge funding </w:t>
      </w:r>
      <w:r w:rsidR="00CB5ACF">
        <w:t>from</w:t>
      </w:r>
      <w:r w:rsidR="00035EC2" w:rsidRPr="00035EC2">
        <w:t xml:space="preserve"> the Bezos Earth Fund through the Scenario Compass Initiative (Grant G-2023-201305841)</w:t>
      </w:r>
    </w:p>
    <w:p w14:paraId="2252273D" w14:textId="0B1897DD" w:rsidR="005F1C80" w:rsidRDefault="00A14C45" w:rsidP="00A14C45">
      <w:pPr>
        <w:pStyle w:val="Heading2"/>
        <w:rPr>
          <w:ins w:id="281" w:author="Beath, Hamish R" w:date="2026-01-04T15:02:00Z" w16du:dateUtc="2026-01-04T15:02:00Z"/>
        </w:rPr>
      </w:pPr>
      <w:commentRangeStart w:id="282"/>
      <w:ins w:id="283" w:author="Beath, Hamish R" w:date="2026-01-04T15:02:00Z" w16du:dateUtc="2026-01-04T15:02:00Z">
        <w:r>
          <w:t xml:space="preserve">Author </w:t>
        </w:r>
      </w:ins>
      <w:ins w:id="284" w:author="Beath, Hamish R" w:date="2026-01-04T15:01:00Z" w16du:dateUtc="2026-01-04T15:01:00Z">
        <w:r w:rsidR="005F1C80">
          <w:t>Contr</w:t>
        </w:r>
      </w:ins>
      <w:ins w:id="285" w:author="Beath, Hamish R" w:date="2026-01-04T15:02:00Z" w16du:dateUtc="2026-01-04T15:02:00Z">
        <w:r w:rsidR="005F1C80">
          <w:t>ibutions</w:t>
        </w:r>
        <w:r>
          <w:t xml:space="preserve"> </w:t>
        </w:r>
      </w:ins>
    </w:p>
    <w:p w14:paraId="578B20AD" w14:textId="41A4F2EA" w:rsidR="00A14C45" w:rsidRPr="00A14C45" w:rsidRDefault="007E31FA">
      <w:pPr>
        <w:rPr>
          <w:ins w:id="286" w:author="Beath, Hamish R" w:date="2026-01-04T15:01:00Z" w16du:dateUtc="2026-01-04T15:01:00Z"/>
        </w:rPr>
        <w:pPrChange w:id="287" w:author="Beath, Hamish R" w:date="2026-01-04T15:02:00Z" w16du:dateUtc="2026-01-04T15:02:00Z">
          <w:pPr>
            <w:pStyle w:val="Heading2"/>
          </w:pPr>
        </w:pPrChange>
      </w:pPr>
      <w:ins w:id="288" w:author="Beath, Hamish R" w:date="2026-01-04T15:02:00Z" w16du:dateUtc="2026-01-04T15:02:00Z">
        <w:r>
          <w:t>C.S.</w:t>
        </w:r>
      </w:ins>
      <w:ins w:id="289" w:author="Beath, Hamish R" w:date="2026-01-04T15:04:00Z" w16du:dateUtc="2026-01-04T15:04:00Z">
        <w:r w:rsidR="00F55927">
          <w:t>,</w:t>
        </w:r>
      </w:ins>
      <w:ins w:id="290" w:author="Beath, Hamish R" w:date="2026-01-04T15:02:00Z" w16du:dateUtc="2026-01-04T15:02:00Z">
        <w:r>
          <w:t xml:space="preserve"> J.K</w:t>
        </w:r>
      </w:ins>
      <w:ins w:id="291" w:author="Beath, Hamish R" w:date="2026-01-04T15:04:00Z" w16du:dateUtc="2026-01-04T15:04:00Z">
        <w:r w:rsidR="00F55927">
          <w:t>,</w:t>
        </w:r>
      </w:ins>
      <w:ins w:id="292" w:author="Beath, Hamish R" w:date="2026-01-04T15:02:00Z" w16du:dateUtc="2026-01-04T15:02:00Z">
        <w:r>
          <w:t xml:space="preserve"> M.G</w:t>
        </w:r>
      </w:ins>
      <w:ins w:id="293" w:author="Beath, Hamish R" w:date="2026-01-04T15:04:00Z" w16du:dateUtc="2026-01-04T15:04:00Z">
        <w:r w:rsidR="00F55927">
          <w:t>,</w:t>
        </w:r>
      </w:ins>
      <w:ins w:id="294" w:author="Beath, Hamish R" w:date="2026-01-04T15:03:00Z" w16du:dateUtc="2026-01-04T15:03:00Z">
        <w:r w:rsidR="00F55927">
          <w:t xml:space="preserve"> </w:t>
        </w:r>
      </w:ins>
      <w:ins w:id="295" w:author="Beath, Hamish R" w:date="2026-01-04T15:04:00Z" w16du:dateUtc="2026-01-04T15:04:00Z">
        <w:r w:rsidR="00F55927">
          <w:t xml:space="preserve">and </w:t>
        </w:r>
      </w:ins>
      <w:ins w:id="296" w:author="Beath, Hamish R" w:date="2026-01-04T15:03:00Z" w16du:dateUtc="2026-01-04T15:03:00Z">
        <w:r w:rsidR="00F55927">
          <w:t>J.R</w:t>
        </w:r>
      </w:ins>
      <w:ins w:id="297" w:author="Beath, Hamish R" w:date="2026-01-04T15:04:00Z" w16du:dateUtc="2026-01-04T15:04:00Z">
        <w:r w:rsidR="00F55927">
          <w:t>.</w:t>
        </w:r>
      </w:ins>
      <w:ins w:id="298" w:author="Beath, Hamish R" w:date="2026-01-04T15:03:00Z" w16du:dateUtc="2026-01-04T15:03:00Z">
        <w:r w:rsidR="00F55927">
          <w:t xml:space="preserve"> </w:t>
        </w:r>
      </w:ins>
      <w:ins w:id="299" w:author="Beath, Hamish R" w:date="2026-01-04T15:03:00Z">
        <w:r w:rsidR="00F55927" w:rsidRPr="00F55927">
          <w:t xml:space="preserve">conceived </w:t>
        </w:r>
      </w:ins>
      <w:ins w:id="300" w:author="Beath, Hamish R" w:date="2026-01-04T15:04:00Z" w16du:dateUtc="2026-01-04T15:04:00Z">
        <w:r w:rsidR="00F55927">
          <w:t>the original study</w:t>
        </w:r>
      </w:ins>
      <w:ins w:id="301" w:author="Beath, Hamish R" w:date="2026-01-04T15:07:00Z" w16du:dateUtc="2026-01-04T15:07:00Z">
        <w:r w:rsidR="00E836E0">
          <w:t xml:space="preserve">, with </w:t>
        </w:r>
        <w:r w:rsidR="00D07ABC">
          <w:t>additional study elements conceptualised by H.B. and M.D.</w:t>
        </w:r>
      </w:ins>
      <w:ins w:id="302" w:author="Beath, Hamish R" w:date="2026-01-04T15:04:00Z" w16du:dateUtc="2026-01-04T15:04:00Z">
        <w:r w:rsidR="00F55927">
          <w:t xml:space="preserve"> H.B.</w:t>
        </w:r>
      </w:ins>
      <w:ins w:id="303" w:author="Beath, Hamish R" w:date="2026-01-04T15:07:00Z" w16du:dateUtc="2026-01-04T15:07:00Z">
        <w:r w:rsidR="00D07ABC">
          <w:t xml:space="preserve"> and C.S.</w:t>
        </w:r>
      </w:ins>
      <w:ins w:id="304" w:author="Beath, Hamish R" w:date="2026-01-04T15:04:00Z" w16du:dateUtc="2026-01-04T15:04:00Z">
        <w:r w:rsidR="002926B4">
          <w:t xml:space="preserve"> performed the experiments, analysed the data and produced visualisations. Code was </w:t>
        </w:r>
      </w:ins>
      <w:ins w:id="305" w:author="Beath, Hamish R" w:date="2026-01-04T15:05:00Z" w16du:dateUtc="2026-01-04T15:05:00Z">
        <w:r w:rsidR="002C6B95">
          <w:t xml:space="preserve">conceptualised </w:t>
        </w:r>
      </w:ins>
      <w:ins w:id="306" w:author="Beath, Hamish R" w:date="2026-01-04T15:04:00Z" w16du:dateUtc="2026-01-04T15:04:00Z">
        <w:r w:rsidR="002926B4">
          <w:t xml:space="preserve">by C.S. with </w:t>
        </w:r>
      </w:ins>
      <w:ins w:id="307" w:author="Beath, Hamish R" w:date="2026-01-04T15:05:00Z" w16du:dateUtc="2026-01-04T15:05:00Z">
        <w:r w:rsidR="002C6B95">
          <w:t>code used for the present study written by H.B. J.R. and H.B</w:t>
        </w:r>
      </w:ins>
      <w:ins w:id="308" w:author="Beath, Hamish R" w:date="2026-01-04T15:06:00Z" w16du:dateUtc="2026-01-04T15:06:00Z">
        <w:r w:rsidR="00E569E6">
          <w:t xml:space="preserve">. led the writing of the study with contributions from M.D., M.G. and J.K. </w:t>
        </w:r>
      </w:ins>
      <w:commentRangeEnd w:id="282"/>
      <w:ins w:id="309" w:author="Beath, Hamish R" w:date="2026-01-04T15:08:00Z" w16du:dateUtc="2026-01-04T15:08:00Z">
        <w:r w:rsidR="006647ED">
          <w:rPr>
            <w:rStyle w:val="CommentReference"/>
          </w:rPr>
          <w:commentReference w:id="282"/>
        </w:r>
      </w:ins>
      <w:ins w:id="311" w:author="Beath, Hamish R" w:date="2026-01-04T15:12:00Z" w16du:dateUtc="2026-01-04T15:12:00Z">
        <w:r w:rsidR="0095664E">
          <w:t xml:space="preserve">H.B., C.S., J.K, M.D, M.G and J.R. </w:t>
        </w:r>
        <w:r w:rsidR="008A251F">
          <w:t xml:space="preserve">reviewed the manuscript before submission. </w:t>
        </w:r>
      </w:ins>
    </w:p>
    <w:p w14:paraId="0C598814" w14:textId="77777777" w:rsidR="006647ED" w:rsidRDefault="006647ED">
      <w:pPr>
        <w:rPr>
          <w:ins w:id="312" w:author="Beath, Hamish R" w:date="2026-01-04T15:08:00Z" w16du:dateUtc="2026-01-04T15:08:00Z"/>
        </w:rPr>
      </w:pPr>
    </w:p>
    <w:p w14:paraId="24858A37" w14:textId="175893AB" w:rsidR="006647ED" w:rsidRDefault="006647ED" w:rsidP="006647ED">
      <w:pPr>
        <w:pStyle w:val="Heading2"/>
        <w:rPr>
          <w:ins w:id="313" w:author="Beath, Hamish R" w:date="2026-01-04T15:08:00Z" w16du:dateUtc="2026-01-04T15:08:00Z"/>
        </w:rPr>
      </w:pPr>
      <w:ins w:id="314" w:author="Beath, Hamish R" w:date="2026-01-04T15:08:00Z" w16du:dateUtc="2026-01-04T15:08:00Z">
        <w:r>
          <w:t xml:space="preserve">Competing interests Statement </w:t>
        </w:r>
      </w:ins>
    </w:p>
    <w:p w14:paraId="47B69602" w14:textId="4EB0EAA6" w:rsidR="0033558F" w:rsidRPr="001851EA" w:rsidRDefault="00AC3C4B">
      <w:ins w:id="315" w:author="Beath, Hamish R" w:date="2026-01-04T15:09:00Z">
        <w:r w:rsidRPr="00AC3C4B">
          <w:t>The authors declare no competing interests.</w:t>
        </w:r>
      </w:ins>
      <w:r w:rsidR="00965654" w:rsidRPr="001851EA">
        <w:br w:type="page"/>
      </w:r>
    </w:p>
    <w:p w14:paraId="47B69603" w14:textId="77777777" w:rsidR="0033558F" w:rsidRPr="001851EA" w:rsidRDefault="00965654" w:rsidP="0033558F">
      <w:pPr>
        <w:pStyle w:val="Heading2"/>
      </w:pPr>
      <w:r w:rsidRPr="001851EA">
        <w:lastRenderedPageBreak/>
        <w:t>References</w:t>
      </w:r>
    </w:p>
    <w:p w14:paraId="3691D568" w14:textId="77777777" w:rsidR="00CD4E97" w:rsidRPr="00CD4E97" w:rsidRDefault="00CD4E97" w:rsidP="00CD4E97"/>
    <w:p w14:paraId="7E3A1DFC" w14:textId="77777777" w:rsidR="00372D27" w:rsidRPr="00372D27" w:rsidRDefault="00965654" w:rsidP="00372D27">
      <w:pPr>
        <w:pStyle w:val="Bibliography"/>
        <w:rPr>
          <w:rFonts w:ascii="Calibri" w:hAnsi="Calibri" w:cs="Calibri"/>
          <w:sz w:val="22"/>
        </w:rPr>
      </w:pPr>
      <w:r w:rsidRPr="001851EA">
        <w:fldChar w:fldCharType="begin"/>
      </w:r>
      <w:r w:rsidR="00372D27">
        <w:instrText xml:space="preserve"> ADDIN ZOTERO_BIBL {"uncited":[],"omitted":[],"custom":[]} CSL_BIBLIOGRAPHY </w:instrText>
      </w:r>
      <w:r w:rsidRPr="001851EA">
        <w:fldChar w:fldCharType="separate"/>
      </w:r>
      <w:r w:rsidR="00372D27" w:rsidRPr="00372D27">
        <w:rPr>
          <w:rFonts w:ascii="Calibri" w:hAnsi="Calibri" w:cs="Calibri"/>
          <w:sz w:val="22"/>
        </w:rPr>
        <w:t>1.</w:t>
      </w:r>
      <w:r w:rsidR="00372D27" w:rsidRPr="00372D27">
        <w:rPr>
          <w:rFonts w:ascii="Calibri" w:hAnsi="Calibri" w:cs="Calibri"/>
          <w:sz w:val="22"/>
        </w:rPr>
        <w:tab/>
        <w:t xml:space="preserve">Nakicenovic, N. &amp; Swart, R. </w:t>
      </w:r>
      <w:r w:rsidR="00372D27" w:rsidRPr="00372D27">
        <w:rPr>
          <w:rFonts w:ascii="Calibri" w:hAnsi="Calibri" w:cs="Calibri"/>
          <w:i/>
          <w:iCs/>
          <w:sz w:val="22"/>
        </w:rPr>
        <w:t>IPCC Special Report on Emissions Scenarios</w:t>
      </w:r>
      <w:r w:rsidR="00372D27" w:rsidRPr="00372D27">
        <w:rPr>
          <w:rFonts w:ascii="Calibri" w:hAnsi="Calibri" w:cs="Calibri"/>
          <w:sz w:val="22"/>
        </w:rPr>
        <w:t>. (Cambridge University Press, Cambridge, United Kingdom, 2000).</w:t>
      </w:r>
    </w:p>
    <w:p w14:paraId="169D48C8"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2.</w:t>
      </w:r>
      <w:r w:rsidRPr="00372D27">
        <w:rPr>
          <w:rFonts w:ascii="Calibri" w:hAnsi="Calibri" w:cs="Calibri"/>
          <w:sz w:val="22"/>
        </w:rPr>
        <w:tab/>
        <w:t xml:space="preserve">Morita, T. </w:t>
      </w:r>
      <w:r w:rsidRPr="00372D27">
        <w:rPr>
          <w:rFonts w:ascii="Calibri" w:hAnsi="Calibri" w:cs="Calibri"/>
          <w:i/>
          <w:iCs/>
          <w:sz w:val="22"/>
        </w:rPr>
        <w:t>et al.</w:t>
      </w:r>
      <w:r w:rsidRPr="00372D27">
        <w:rPr>
          <w:rFonts w:ascii="Calibri" w:hAnsi="Calibri" w:cs="Calibri"/>
          <w:sz w:val="22"/>
        </w:rPr>
        <w:t xml:space="preserve"> Greenhouse Gas Emission Mitigation Scenarios and Implications. in </w:t>
      </w:r>
      <w:r w:rsidRPr="00372D27">
        <w:rPr>
          <w:rFonts w:ascii="Calibri" w:hAnsi="Calibri" w:cs="Calibri"/>
          <w:i/>
          <w:iCs/>
          <w:sz w:val="22"/>
        </w:rPr>
        <w:t>Climate Change 2001: Mitigation. A Report of Working Group III of the Intergovernmental Panel on Climate Change</w:t>
      </w:r>
      <w:r w:rsidRPr="00372D27">
        <w:rPr>
          <w:rFonts w:ascii="Calibri" w:hAnsi="Calibri" w:cs="Calibri"/>
          <w:sz w:val="22"/>
        </w:rPr>
        <w:t xml:space="preserve"> (eds Chadwick, M. &amp; Parikh, J. K.) 115–166 (Cambridge University Press, Cambridge, UK, 2001).</w:t>
      </w:r>
    </w:p>
    <w:p w14:paraId="2AFDDA6D"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3.</w:t>
      </w:r>
      <w:r w:rsidRPr="00372D27">
        <w:rPr>
          <w:rFonts w:ascii="Calibri" w:hAnsi="Calibri" w:cs="Calibri"/>
          <w:sz w:val="22"/>
        </w:rPr>
        <w:tab/>
        <w:t xml:space="preserve">Fisher, B. </w:t>
      </w:r>
      <w:r w:rsidRPr="00372D27">
        <w:rPr>
          <w:rFonts w:ascii="Calibri" w:hAnsi="Calibri" w:cs="Calibri"/>
          <w:i/>
          <w:iCs/>
          <w:sz w:val="22"/>
        </w:rPr>
        <w:t>et al.</w:t>
      </w:r>
      <w:r w:rsidRPr="00372D27">
        <w:rPr>
          <w:rFonts w:ascii="Calibri" w:hAnsi="Calibri" w:cs="Calibri"/>
          <w:sz w:val="22"/>
        </w:rPr>
        <w:t xml:space="preserve"> Issues related to mitigation in the long term context. in </w:t>
      </w:r>
      <w:r w:rsidRPr="00372D27">
        <w:rPr>
          <w:rFonts w:ascii="Calibri" w:hAnsi="Calibri" w:cs="Calibri"/>
          <w:i/>
          <w:iCs/>
          <w:sz w:val="22"/>
        </w:rPr>
        <w:t>Climate Change 2007: Mitigation. Contribution of Working Group III to the Fourth Assessment Report of the Inter-governmental Panel on Climate Change</w:t>
      </w:r>
      <w:r w:rsidRPr="00372D27">
        <w:rPr>
          <w:rFonts w:ascii="Calibri" w:hAnsi="Calibri" w:cs="Calibri"/>
          <w:sz w:val="22"/>
        </w:rPr>
        <w:t xml:space="preserve"> (eds Metz, B., Davidson, O. R., Bosch, P. R., Dave, R. &amp; Meyer, L. A.) 169–250 (Cambridge University Press, Cambridge, UK, 2007).</w:t>
      </w:r>
    </w:p>
    <w:p w14:paraId="67B16328"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4.</w:t>
      </w:r>
      <w:r w:rsidRPr="00372D27">
        <w:rPr>
          <w:rFonts w:ascii="Calibri" w:hAnsi="Calibri" w:cs="Calibri"/>
          <w:sz w:val="22"/>
        </w:rPr>
        <w:tab/>
        <w:t xml:space="preserve">Clarke, L. </w:t>
      </w:r>
      <w:r w:rsidRPr="00372D27">
        <w:rPr>
          <w:rFonts w:ascii="Calibri" w:hAnsi="Calibri" w:cs="Calibri"/>
          <w:i/>
          <w:iCs/>
          <w:sz w:val="22"/>
        </w:rPr>
        <w:t>et al.</w:t>
      </w:r>
      <w:r w:rsidRPr="00372D27">
        <w:rPr>
          <w:rFonts w:ascii="Calibri" w:hAnsi="Calibri" w:cs="Calibri"/>
          <w:sz w:val="22"/>
        </w:rPr>
        <w:t xml:space="preserve"> Assessing Transformation Pathways. in </w:t>
      </w:r>
      <w:r w:rsidRPr="00372D27">
        <w:rPr>
          <w:rFonts w:ascii="Calibri" w:hAnsi="Calibri" w:cs="Calibri"/>
          <w:i/>
          <w:iCs/>
          <w:sz w:val="22"/>
        </w:rPr>
        <w:t>Climate Change 2014: Mitigation of Climate Change. Contribution of Working Group III to the Fifth Assessment Report of the Intergovernmental Panel on Climate Change</w:t>
      </w:r>
      <w:r w:rsidRPr="00372D27">
        <w:rPr>
          <w:rFonts w:ascii="Calibri" w:hAnsi="Calibri" w:cs="Calibri"/>
          <w:sz w:val="22"/>
        </w:rPr>
        <w:t xml:space="preserve"> (eds Edenhofer, O. et al.) 413–510 (Cambridge University Press, Cambridge, United Kingdom and New York, NY, USA, 2014).</w:t>
      </w:r>
    </w:p>
    <w:p w14:paraId="1B35F463"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5.</w:t>
      </w:r>
      <w:r w:rsidRPr="00372D27">
        <w:rPr>
          <w:rFonts w:ascii="Calibri" w:hAnsi="Calibri" w:cs="Calibri"/>
          <w:sz w:val="22"/>
        </w:rPr>
        <w:tab/>
        <w:t xml:space="preserve">Rogelj, J. </w:t>
      </w:r>
      <w:r w:rsidRPr="00372D27">
        <w:rPr>
          <w:rFonts w:ascii="Calibri" w:hAnsi="Calibri" w:cs="Calibri"/>
          <w:i/>
          <w:iCs/>
          <w:sz w:val="22"/>
        </w:rPr>
        <w:t>et al.</w:t>
      </w:r>
      <w:r w:rsidRPr="00372D27">
        <w:rPr>
          <w:rFonts w:ascii="Calibri" w:hAnsi="Calibri" w:cs="Calibri"/>
          <w:sz w:val="22"/>
        </w:rPr>
        <w:t xml:space="preserve"> Mitigation pathways compatible with 1.5°C in the context of sustainable development. in </w:t>
      </w:r>
      <w:r w:rsidRPr="00372D27">
        <w:rPr>
          <w:rFonts w:ascii="Calibri" w:hAnsi="Calibri" w:cs="Calibri"/>
          <w:i/>
          <w:iCs/>
          <w:sz w:val="22"/>
        </w:rPr>
        <w:t>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w:t>
      </w:r>
      <w:r w:rsidRPr="00372D27">
        <w:rPr>
          <w:rFonts w:ascii="Calibri" w:hAnsi="Calibri" w:cs="Calibri"/>
          <w:sz w:val="22"/>
        </w:rPr>
        <w:t xml:space="preserve"> (eds Flato, G., Fuglestvedt, J., Mrabet, R. &amp; Schaeffer, R.) 93–174 (IPCC/WMO, Geneva, Switzerland, 2018).</w:t>
      </w:r>
    </w:p>
    <w:p w14:paraId="7FED414B"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6.</w:t>
      </w:r>
      <w:r w:rsidRPr="00372D27">
        <w:rPr>
          <w:rFonts w:ascii="Calibri" w:hAnsi="Calibri" w:cs="Calibri"/>
          <w:sz w:val="22"/>
        </w:rPr>
        <w:tab/>
        <w:t xml:space="preserve">Riahi, K. </w:t>
      </w:r>
      <w:r w:rsidRPr="00372D27">
        <w:rPr>
          <w:rFonts w:ascii="Calibri" w:hAnsi="Calibri" w:cs="Calibri"/>
          <w:i/>
          <w:iCs/>
          <w:sz w:val="22"/>
        </w:rPr>
        <w:t>et al.</w:t>
      </w:r>
      <w:r w:rsidRPr="00372D27">
        <w:rPr>
          <w:rFonts w:ascii="Calibri" w:hAnsi="Calibri" w:cs="Calibri"/>
          <w:sz w:val="22"/>
        </w:rPr>
        <w:t xml:space="preserve"> Mitigation pathways compatible with long-term goals. in </w:t>
      </w:r>
      <w:r w:rsidRPr="00372D27">
        <w:rPr>
          <w:rFonts w:ascii="Calibri" w:hAnsi="Calibri" w:cs="Calibri"/>
          <w:i/>
          <w:iCs/>
          <w:sz w:val="22"/>
        </w:rPr>
        <w:t>IPCC, 2022: Climate Change 2022: Mitigation of Climate Change. Contribution of Working Group III to the Sixth Assessment Report of the Intergovernmental Panel on Climate Change</w:t>
      </w:r>
      <w:r w:rsidRPr="00372D27">
        <w:rPr>
          <w:rFonts w:ascii="Calibri" w:hAnsi="Calibri" w:cs="Calibri"/>
          <w:sz w:val="22"/>
        </w:rPr>
        <w:t xml:space="preserve"> (eds Shukla, P. R. et al.) (Cambridge University Press, Cambridge, UK and New York, NY, USA, 2022). doi:10.1017/9781009157926.005.</w:t>
      </w:r>
    </w:p>
    <w:p w14:paraId="4BEED773"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lastRenderedPageBreak/>
        <w:t>7.</w:t>
      </w:r>
      <w:r w:rsidRPr="00372D27">
        <w:rPr>
          <w:rFonts w:ascii="Calibri" w:hAnsi="Calibri" w:cs="Calibri"/>
          <w:sz w:val="22"/>
        </w:rPr>
        <w:tab/>
        <w:t xml:space="preserve">Huppmann, D., Rogelj, J., Kriegler, E., Krey, V. &amp; Riahi, K. A new scenario resource for integrated 1.5 °C research. </w:t>
      </w:r>
      <w:r w:rsidRPr="00372D27">
        <w:rPr>
          <w:rFonts w:ascii="Calibri" w:hAnsi="Calibri" w:cs="Calibri"/>
          <w:i/>
          <w:iCs/>
          <w:sz w:val="22"/>
        </w:rPr>
        <w:t>Nat. Clim. Change</w:t>
      </w:r>
      <w:r w:rsidRPr="00372D27">
        <w:rPr>
          <w:rFonts w:ascii="Calibri" w:hAnsi="Calibri" w:cs="Calibri"/>
          <w:sz w:val="22"/>
        </w:rPr>
        <w:t xml:space="preserve"> </w:t>
      </w:r>
      <w:r w:rsidRPr="00372D27">
        <w:rPr>
          <w:rFonts w:ascii="Calibri" w:hAnsi="Calibri" w:cs="Calibri"/>
          <w:b/>
          <w:bCs/>
          <w:sz w:val="22"/>
        </w:rPr>
        <w:t>8</w:t>
      </w:r>
      <w:r w:rsidRPr="00372D27">
        <w:rPr>
          <w:rFonts w:ascii="Calibri" w:hAnsi="Calibri" w:cs="Calibri"/>
          <w:sz w:val="22"/>
        </w:rPr>
        <w:t>, 1027–1030 (2018).</w:t>
      </w:r>
    </w:p>
    <w:p w14:paraId="24CC44B3"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8.</w:t>
      </w:r>
      <w:r w:rsidRPr="00372D27">
        <w:rPr>
          <w:rFonts w:ascii="Calibri" w:hAnsi="Calibri" w:cs="Calibri"/>
          <w:sz w:val="22"/>
        </w:rPr>
        <w:tab/>
        <w:t xml:space="preserve">Guivarch, C. </w:t>
      </w:r>
      <w:r w:rsidRPr="00372D27">
        <w:rPr>
          <w:rFonts w:ascii="Calibri" w:hAnsi="Calibri" w:cs="Calibri"/>
          <w:i/>
          <w:iCs/>
          <w:sz w:val="22"/>
        </w:rPr>
        <w:t>et al.</w:t>
      </w:r>
      <w:r w:rsidRPr="00372D27">
        <w:rPr>
          <w:rFonts w:ascii="Calibri" w:hAnsi="Calibri" w:cs="Calibri"/>
          <w:sz w:val="22"/>
        </w:rPr>
        <w:t xml:space="preserve"> Using large ensembles of climate change mitigation scenarios for robust insights. </w:t>
      </w:r>
      <w:r w:rsidRPr="00372D27">
        <w:rPr>
          <w:rFonts w:ascii="Calibri" w:hAnsi="Calibri" w:cs="Calibri"/>
          <w:i/>
          <w:iCs/>
          <w:sz w:val="22"/>
        </w:rPr>
        <w:t>Nat. Clim. Change</w:t>
      </w:r>
      <w:r w:rsidRPr="00372D27">
        <w:rPr>
          <w:rFonts w:ascii="Calibri" w:hAnsi="Calibri" w:cs="Calibri"/>
          <w:sz w:val="22"/>
        </w:rPr>
        <w:t xml:space="preserve"> </w:t>
      </w:r>
      <w:r w:rsidRPr="00372D27">
        <w:rPr>
          <w:rFonts w:ascii="Calibri" w:hAnsi="Calibri" w:cs="Calibri"/>
          <w:b/>
          <w:bCs/>
          <w:sz w:val="22"/>
        </w:rPr>
        <w:t>12</w:t>
      </w:r>
      <w:r w:rsidRPr="00372D27">
        <w:rPr>
          <w:rFonts w:ascii="Calibri" w:hAnsi="Calibri" w:cs="Calibri"/>
          <w:sz w:val="22"/>
        </w:rPr>
        <w:t>, 428–435 (2022).</w:t>
      </w:r>
    </w:p>
    <w:p w14:paraId="4B744C69"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9.</w:t>
      </w:r>
      <w:r w:rsidRPr="00372D27">
        <w:rPr>
          <w:rFonts w:ascii="Calibri" w:hAnsi="Calibri" w:cs="Calibri"/>
          <w:sz w:val="22"/>
        </w:rPr>
        <w:tab/>
        <w:t xml:space="preserve">Huppmann, D. </w:t>
      </w:r>
      <w:r w:rsidRPr="00372D27">
        <w:rPr>
          <w:rFonts w:ascii="Calibri" w:hAnsi="Calibri" w:cs="Calibri"/>
          <w:i/>
          <w:iCs/>
          <w:sz w:val="22"/>
        </w:rPr>
        <w:t>et al.</w:t>
      </w:r>
      <w:r w:rsidRPr="00372D27">
        <w:rPr>
          <w:rFonts w:ascii="Calibri" w:hAnsi="Calibri" w:cs="Calibri"/>
          <w:sz w:val="22"/>
        </w:rPr>
        <w:t xml:space="preserve"> </w:t>
      </w:r>
      <w:r w:rsidRPr="00372D27">
        <w:rPr>
          <w:rFonts w:ascii="Calibri" w:hAnsi="Calibri" w:cs="Calibri"/>
          <w:i/>
          <w:iCs/>
          <w:sz w:val="22"/>
        </w:rPr>
        <w:t>IAMC 1.5°C Scenario Explorer and Data Hosted by IIASA</w:t>
      </w:r>
      <w:r w:rsidRPr="00372D27">
        <w:rPr>
          <w:rFonts w:ascii="Calibri" w:hAnsi="Calibri" w:cs="Calibri"/>
          <w:sz w:val="22"/>
        </w:rPr>
        <w:t>. (Integrated Assessment Modeling Consortium &amp; International Institute for Applied Systems Analysis, 2018). doi:10.22022/SR15/08-2018.15429.</w:t>
      </w:r>
    </w:p>
    <w:p w14:paraId="47A439A0"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10.</w:t>
      </w:r>
      <w:r w:rsidRPr="00372D27">
        <w:rPr>
          <w:rFonts w:ascii="Calibri" w:hAnsi="Calibri" w:cs="Calibri"/>
          <w:sz w:val="22"/>
        </w:rPr>
        <w:tab/>
        <w:t xml:space="preserve">Byers, E. </w:t>
      </w:r>
      <w:r w:rsidRPr="00372D27">
        <w:rPr>
          <w:rFonts w:ascii="Calibri" w:hAnsi="Calibri" w:cs="Calibri"/>
          <w:i/>
          <w:iCs/>
          <w:sz w:val="22"/>
        </w:rPr>
        <w:t>et al.</w:t>
      </w:r>
      <w:r w:rsidRPr="00372D27">
        <w:rPr>
          <w:rFonts w:ascii="Calibri" w:hAnsi="Calibri" w:cs="Calibri"/>
          <w:sz w:val="22"/>
        </w:rPr>
        <w:t xml:space="preserve"> AR6 Scenarios Database. Zenodo https://doi.org/10.5281/zenodo.5886912 (2022).</w:t>
      </w:r>
    </w:p>
    <w:p w14:paraId="02439508"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11.</w:t>
      </w:r>
      <w:r w:rsidRPr="00372D27">
        <w:rPr>
          <w:rFonts w:ascii="Calibri" w:hAnsi="Calibri" w:cs="Calibri"/>
          <w:sz w:val="22"/>
        </w:rPr>
        <w:tab/>
        <w:t xml:space="preserve">Nakicenovic, N., Victor, N. &amp; Morita, T. Emissions Scenarios Database and Review of Scenarios. </w:t>
      </w:r>
      <w:r w:rsidRPr="00372D27">
        <w:rPr>
          <w:rFonts w:ascii="Calibri" w:hAnsi="Calibri" w:cs="Calibri"/>
          <w:i/>
          <w:iCs/>
          <w:sz w:val="22"/>
        </w:rPr>
        <w:t>Mitig. Adapt. Strateg. Glob. Change</w:t>
      </w:r>
      <w:r w:rsidRPr="00372D27">
        <w:rPr>
          <w:rFonts w:ascii="Calibri" w:hAnsi="Calibri" w:cs="Calibri"/>
          <w:sz w:val="22"/>
        </w:rPr>
        <w:t xml:space="preserve"> </w:t>
      </w:r>
      <w:r w:rsidRPr="00372D27">
        <w:rPr>
          <w:rFonts w:ascii="Calibri" w:hAnsi="Calibri" w:cs="Calibri"/>
          <w:b/>
          <w:bCs/>
          <w:sz w:val="22"/>
        </w:rPr>
        <w:t>3</w:t>
      </w:r>
      <w:r w:rsidRPr="00372D27">
        <w:rPr>
          <w:rFonts w:ascii="Calibri" w:hAnsi="Calibri" w:cs="Calibri"/>
          <w:sz w:val="22"/>
        </w:rPr>
        <w:t>, 95–120 (1998).</w:t>
      </w:r>
    </w:p>
    <w:p w14:paraId="75B90894"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12.</w:t>
      </w:r>
      <w:r w:rsidRPr="00372D27">
        <w:rPr>
          <w:rFonts w:ascii="Calibri" w:hAnsi="Calibri" w:cs="Calibri"/>
          <w:sz w:val="22"/>
        </w:rPr>
        <w:tab/>
        <w:t xml:space="preserve">Peters, G. P., Al Khourdajie, A., Sognnaes, I. &amp; Sanderson, B. M. AR6 scenarios database: an assessment of current practices and future recommendations. </w:t>
      </w:r>
      <w:r w:rsidRPr="00372D27">
        <w:rPr>
          <w:rFonts w:ascii="Calibri" w:hAnsi="Calibri" w:cs="Calibri"/>
          <w:i/>
          <w:iCs/>
          <w:sz w:val="22"/>
        </w:rPr>
        <w:t>Npj Clim. Action</w:t>
      </w:r>
      <w:r w:rsidRPr="00372D27">
        <w:rPr>
          <w:rFonts w:ascii="Calibri" w:hAnsi="Calibri" w:cs="Calibri"/>
          <w:sz w:val="22"/>
        </w:rPr>
        <w:t xml:space="preserve"> </w:t>
      </w:r>
      <w:r w:rsidRPr="00372D27">
        <w:rPr>
          <w:rFonts w:ascii="Calibri" w:hAnsi="Calibri" w:cs="Calibri"/>
          <w:b/>
          <w:bCs/>
          <w:sz w:val="22"/>
        </w:rPr>
        <w:t>2</w:t>
      </w:r>
      <w:r w:rsidRPr="00372D27">
        <w:rPr>
          <w:rFonts w:ascii="Calibri" w:hAnsi="Calibri" w:cs="Calibri"/>
          <w:sz w:val="22"/>
        </w:rPr>
        <w:t>, 31 (2023).</w:t>
      </w:r>
    </w:p>
    <w:p w14:paraId="568B0A35"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13.</w:t>
      </w:r>
      <w:r w:rsidRPr="00372D27">
        <w:rPr>
          <w:rFonts w:ascii="Calibri" w:hAnsi="Calibri" w:cs="Calibri"/>
          <w:sz w:val="22"/>
        </w:rPr>
        <w:tab/>
        <w:t xml:space="preserve">Jaxa-Rozen, M. &amp; Trutnevyte, E. Sources of uncertainty in long-term global scenarios of solar photovoltaic technology. </w:t>
      </w:r>
      <w:r w:rsidRPr="00372D27">
        <w:rPr>
          <w:rFonts w:ascii="Calibri" w:hAnsi="Calibri" w:cs="Calibri"/>
          <w:i/>
          <w:iCs/>
          <w:sz w:val="22"/>
        </w:rPr>
        <w:t>Nat. Clim. Change</w:t>
      </w:r>
      <w:r w:rsidRPr="00372D27">
        <w:rPr>
          <w:rFonts w:ascii="Calibri" w:hAnsi="Calibri" w:cs="Calibri"/>
          <w:sz w:val="22"/>
        </w:rPr>
        <w:t xml:space="preserve"> </w:t>
      </w:r>
      <w:r w:rsidRPr="00372D27">
        <w:rPr>
          <w:rFonts w:ascii="Calibri" w:hAnsi="Calibri" w:cs="Calibri"/>
          <w:b/>
          <w:bCs/>
          <w:sz w:val="22"/>
        </w:rPr>
        <w:t>11</w:t>
      </w:r>
      <w:r w:rsidRPr="00372D27">
        <w:rPr>
          <w:rFonts w:ascii="Calibri" w:hAnsi="Calibri" w:cs="Calibri"/>
          <w:sz w:val="22"/>
        </w:rPr>
        <w:t>, 266–273 (2021).</w:t>
      </w:r>
    </w:p>
    <w:p w14:paraId="2F136826"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14.</w:t>
      </w:r>
      <w:r w:rsidRPr="00372D27">
        <w:rPr>
          <w:rFonts w:ascii="Calibri" w:hAnsi="Calibri" w:cs="Calibri"/>
          <w:sz w:val="22"/>
        </w:rPr>
        <w:tab/>
        <w:t xml:space="preserve">Van De Ven, D. J. </w:t>
      </w:r>
      <w:r w:rsidRPr="00372D27">
        <w:rPr>
          <w:rFonts w:ascii="Calibri" w:hAnsi="Calibri" w:cs="Calibri"/>
          <w:i/>
          <w:iCs/>
          <w:sz w:val="22"/>
        </w:rPr>
        <w:t>et al.</w:t>
      </w:r>
      <w:r w:rsidRPr="00372D27">
        <w:rPr>
          <w:rFonts w:ascii="Calibri" w:hAnsi="Calibri" w:cs="Calibri"/>
          <w:sz w:val="22"/>
        </w:rPr>
        <w:t xml:space="preserve"> Energy and socioeconomic system transformation through a decade of IPCC-assessed scenarios. </w:t>
      </w:r>
      <w:r w:rsidRPr="00372D27">
        <w:rPr>
          <w:rFonts w:ascii="Calibri" w:hAnsi="Calibri" w:cs="Calibri"/>
          <w:i/>
          <w:iCs/>
          <w:sz w:val="22"/>
        </w:rPr>
        <w:t>Nat. Clim. Change</w:t>
      </w:r>
      <w:r w:rsidRPr="00372D27">
        <w:rPr>
          <w:rFonts w:ascii="Calibri" w:hAnsi="Calibri" w:cs="Calibri"/>
          <w:sz w:val="22"/>
        </w:rPr>
        <w:t xml:space="preserve"> </w:t>
      </w:r>
      <w:r w:rsidRPr="00372D27">
        <w:rPr>
          <w:rFonts w:ascii="Calibri" w:hAnsi="Calibri" w:cs="Calibri"/>
          <w:b/>
          <w:bCs/>
          <w:sz w:val="22"/>
        </w:rPr>
        <w:t>15</w:t>
      </w:r>
      <w:r w:rsidRPr="00372D27">
        <w:rPr>
          <w:rFonts w:ascii="Calibri" w:hAnsi="Calibri" w:cs="Calibri"/>
          <w:sz w:val="22"/>
        </w:rPr>
        <w:t>, 218–226 (2025).</w:t>
      </w:r>
    </w:p>
    <w:p w14:paraId="168F4BEE"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15.</w:t>
      </w:r>
      <w:r w:rsidRPr="00372D27">
        <w:rPr>
          <w:rFonts w:ascii="Calibri" w:hAnsi="Calibri" w:cs="Calibri"/>
          <w:sz w:val="22"/>
        </w:rPr>
        <w:tab/>
        <w:t xml:space="preserve">Rogelj, J. </w:t>
      </w:r>
      <w:r w:rsidRPr="00372D27">
        <w:rPr>
          <w:rFonts w:ascii="Calibri" w:hAnsi="Calibri" w:cs="Calibri"/>
          <w:i/>
          <w:iCs/>
          <w:sz w:val="22"/>
        </w:rPr>
        <w:t>et al.</w:t>
      </w:r>
      <w:r w:rsidRPr="00372D27">
        <w:rPr>
          <w:rFonts w:ascii="Calibri" w:hAnsi="Calibri" w:cs="Calibri"/>
          <w:sz w:val="22"/>
        </w:rPr>
        <w:t xml:space="preserve"> Emission pathways consistent with a 2°C global temperature limit. </w:t>
      </w:r>
      <w:r w:rsidRPr="00372D27">
        <w:rPr>
          <w:rFonts w:ascii="Calibri" w:hAnsi="Calibri" w:cs="Calibri"/>
          <w:i/>
          <w:iCs/>
          <w:sz w:val="22"/>
        </w:rPr>
        <w:t>Nat. Clim Change</w:t>
      </w:r>
      <w:r w:rsidRPr="00372D27">
        <w:rPr>
          <w:rFonts w:ascii="Calibri" w:hAnsi="Calibri" w:cs="Calibri"/>
          <w:sz w:val="22"/>
        </w:rPr>
        <w:t xml:space="preserve"> </w:t>
      </w:r>
      <w:r w:rsidRPr="00372D27">
        <w:rPr>
          <w:rFonts w:ascii="Calibri" w:hAnsi="Calibri" w:cs="Calibri"/>
          <w:b/>
          <w:bCs/>
          <w:sz w:val="22"/>
        </w:rPr>
        <w:t>1</w:t>
      </w:r>
      <w:r w:rsidRPr="00372D27">
        <w:rPr>
          <w:rFonts w:ascii="Calibri" w:hAnsi="Calibri" w:cs="Calibri"/>
          <w:sz w:val="22"/>
        </w:rPr>
        <w:t>, 413–418 (2011).</w:t>
      </w:r>
    </w:p>
    <w:p w14:paraId="12609FF0"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16.</w:t>
      </w:r>
      <w:r w:rsidRPr="00372D27">
        <w:rPr>
          <w:rFonts w:ascii="Calibri" w:hAnsi="Calibri" w:cs="Calibri"/>
          <w:sz w:val="22"/>
        </w:rPr>
        <w:tab/>
        <w:t xml:space="preserve">Brutschin, E. </w:t>
      </w:r>
      <w:r w:rsidRPr="00372D27">
        <w:rPr>
          <w:rFonts w:ascii="Calibri" w:hAnsi="Calibri" w:cs="Calibri"/>
          <w:i/>
          <w:iCs/>
          <w:sz w:val="22"/>
        </w:rPr>
        <w:t>et al.</w:t>
      </w:r>
      <w:r w:rsidRPr="00372D27">
        <w:rPr>
          <w:rFonts w:ascii="Calibri" w:hAnsi="Calibri" w:cs="Calibri"/>
          <w:sz w:val="22"/>
        </w:rPr>
        <w:t xml:space="preserve"> A multidimensional feasibility evaluation of low-carbon scenarios. </w:t>
      </w:r>
      <w:r w:rsidRPr="00372D27">
        <w:rPr>
          <w:rFonts w:ascii="Calibri" w:hAnsi="Calibri" w:cs="Calibri"/>
          <w:i/>
          <w:iCs/>
          <w:sz w:val="22"/>
        </w:rPr>
        <w:t>Environ. Res. Lett.</w:t>
      </w:r>
      <w:r w:rsidRPr="00372D27">
        <w:rPr>
          <w:rFonts w:ascii="Calibri" w:hAnsi="Calibri" w:cs="Calibri"/>
          <w:sz w:val="22"/>
        </w:rPr>
        <w:t xml:space="preserve"> </w:t>
      </w:r>
      <w:r w:rsidRPr="00372D27">
        <w:rPr>
          <w:rFonts w:ascii="Calibri" w:hAnsi="Calibri" w:cs="Calibri"/>
          <w:b/>
          <w:bCs/>
          <w:sz w:val="22"/>
        </w:rPr>
        <w:t>16</w:t>
      </w:r>
      <w:r w:rsidRPr="00372D27">
        <w:rPr>
          <w:rFonts w:ascii="Calibri" w:hAnsi="Calibri" w:cs="Calibri"/>
          <w:sz w:val="22"/>
        </w:rPr>
        <w:t>, 064069 (2021).</w:t>
      </w:r>
    </w:p>
    <w:p w14:paraId="1FE46FB0"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17.</w:t>
      </w:r>
      <w:r w:rsidRPr="00372D27">
        <w:rPr>
          <w:rFonts w:ascii="Calibri" w:hAnsi="Calibri" w:cs="Calibri"/>
          <w:sz w:val="22"/>
        </w:rPr>
        <w:tab/>
        <w:t xml:space="preserve">Sognnaes, I. &amp; Peters, G. P. Influence of individual models and studies on quantitative mitigation findings in the IPCC Sixth Assessment Report. </w:t>
      </w:r>
      <w:r w:rsidRPr="00372D27">
        <w:rPr>
          <w:rFonts w:ascii="Calibri" w:hAnsi="Calibri" w:cs="Calibri"/>
          <w:i/>
          <w:iCs/>
          <w:sz w:val="22"/>
        </w:rPr>
        <w:t>Nat. Commun.</w:t>
      </w:r>
      <w:r w:rsidRPr="00372D27">
        <w:rPr>
          <w:rFonts w:ascii="Calibri" w:hAnsi="Calibri" w:cs="Calibri"/>
          <w:sz w:val="22"/>
        </w:rPr>
        <w:t xml:space="preserve"> </w:t>
      </w:r>
      <w:r w:rsidRPr="00372D27">
        <w:rPr>
          <w:rFonts w:ascii="Calibri" w:hAnsi="Calibri" w:cs="Calibri"/>
          <w:b/>
          <w:bCs/>
          <w:sz w:val="22"/>
        </w:rPr>
        <w:t>16</w:t>
      </w:r>
      <w:r w:rsidRPr="00372D27">
        <w:rPr>
          <w:rFonts w:ascii="Calibri" w:hAnsi="Calibri" w:cs="Calibri"/>
          <w:sz w:val="22"/>
        </w:rPr>
        <w:t>, 8343 (2025).</w:t>
      </w:r>
    </w:p>
    <w:p w14:paraId="199D80F1"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18.</w:t>
      </w:r>
      <w:r w:rsidRPr="00372D27">
        <w:rPr>
          <w:rFonts w:ascii="Calibri" w:hAnsi="Calibri" w:cs="Calibri"/>
          <w:sz w:val="22"/>
        </w:rPr>
        <w:tab/>
        <w:t xml:space="preserve">Forster, P. </w:t>
      </w:r>
      <w:r w:rsidRPr="00372D27">
        <w:rPr>
          <w:rFonts w:ascii="Calibri" w:hAnsi="Calibri" w:cs="Calibri"/>
          <w:i/>
          <w:iCs/>
          <w:sz w:val="22"/>
        </w:rPr>
        <w:t>et al.</w:t>
      </w:r>
      <w:r w:rsidRPr="00372D27">
        <w:rPr>
          <w:rFonts w:ascii="Calibri" w:hAnsi="Calibri" w:cs="Calibri"/>
          <w:sz w:val="22"/>
        </w:rPr>
        <w:t xml:space="preserve"> Mitigation Pathways Compatible with 1.5°C in the Context of Sustainable Development Supplementary Material. in </w:t>
      </w:r>
      <w:r w:rsidRPr="00372D27">
        <w:rPr>
          <w:rFonts w:ascii="Calibri" w:hAnsi="Calibri" w:cs="Calibri"/>
          <w:i/>
          <w:iCs/>
          <w:sz w:val="22"/>
        </w:rPr>
        <w:t xml:space="preserve">Global Warming of 1.5 °C: an IPCC special report on the impacts of global warming of 1.5 °C above pre-industrial levels and related global greenhouse gas </w:t>
      </w:r>
      <w:r w:rsidRPr="00372D27">
        <w:rPr>
          <w:rFonts w:ascii="Calibri" w:hAnsi="Calibri" w:cs="Calibri"/>
          <w:i/>
          <w:iCs/>
          <w:sz w:val="22"/>
        </w:rPr>
        <w:lastRenderedPageBreak/>
        <w:t>emission pathways, in the context of strengthening the global response to the threat of climate change, sustainable development, and efforts to eradicate poverty</w:t>
      </w:r>
      <w:r w:rsidRPr="00372D27">
        <w:rPr>
          <w:rFonts w:ascii="Calibri" w:hAnsi="Calibri" w:cs="Calibri"/>
          <w:sz w:val="22"/>
        </w:rPr>
        <w:t xml:space="preserve"> (World Meteorological Organisation, Geneva, Switzerland, 2018).</w:t>
      </w:r>
    </w:p>
    <w:p w14:paraId="4A685466"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19.</w:t>
      </w:r>
      <w:r w:rsidRPr="00372D27">
        <w:rPr>
          <w:rFonts w:ascii="Calibri" w:hAnsi="Calibri" w:cs="Calibri"/>
          <w:sz w:val="22"/>
        </w:rPr>
        <w:tab/>
        <w:t xml:space="preserve">Liu, J.-Y. </w:t>
      </w:r>
      <w:r w:rsidRPr="00372D27">
        <w:rPr>
          <w:rFonts w:ascii="Calibri" w:hAnsi="Calibri" w:cs="Calibri"/>
          <w:i/>
          <w:iCs/>
          <w:sz w:val="22"/>
        </w:rPr>
        <w:t>et al.</w:t>
      </w:r>
      <w:r w:rsidRPr="00372D27">
        <w:rPr>
          <w:rFonts w:ascii="Calibri" w:hAnsi="Calibri" w:cs="Calibri"/>
          <w:sz w:val="22"/>
        </w:rPr>
        <w:t xml:space="preserve"> Socioeconomic factors and future challenges of the goal of limiting the increase in global average temperature to 1.5°C. </w:t>
      </w:r>
      <w:r w:rsidRPr="00372D27">
        <w:rPr>
          <w:rFonts w:ascii="Calibri" w:hAnsi="Calibri" w:cs="Calibri"/>
          <w:i/>
          <w:iCs/>
          <w:sz w:val="22"/>
        </w:rPr>
        <w:t>Carbon Manag.</w:t>
      </w:r>
      <w:r w:rsidRPr="00372D27">
        <w:rPr>
          <w:rFonts w:ascii="Calibri" w:hAnsi="Calibri" w:cs="Calibri"/>
          <w:sz w:val="22"/>
        </w:rPr>
        <w:t xml:space="preserve"> 1–11 (2018) doi:10.1080/17583004.2018.1477374.</w:t>
      </w:r>
    </w:p>
    <w:p w14:paraId="1F7AA566"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20.</w:t>
      </w:r>
      <w:r w:rsidRPr="00372D27">
        <w:rPr>
          <w:rFonts w:ascii="Calibri" w:hAnsi="Calibri" w:cs="Calibri"/>
          <w:sz w:val="22"/>
        </w:rPr>
        <w:tab/>
        <w:t xml:space="preserve">Knutti, R. </w:t>
      </w:r>
      <w:r w:rsidRPr="00372D27">
        <w:rPr>
          <w:rFonts w:ascii="Calibri" w:hAnsi="Calibri" w:cs="Calibri"/>
          <w:i/>
          <w:iCs/>
          <w:sz w:val="22"/>
        </w:rPr>
        <w:t>et al.</w:t>
      </w:r>
      <w:r w:rsidRPr="00372D27">
        <w:rPr>
          <w:rFonts w:ascii="Calibri" w:hAnsi="Calibri" w:cs="Calibri"/>
          <w:sz w:val="22"/>
        </w:rPr>
        <w:t xml:space="preserve"> A climate model projection weighting scheme accounting for performance and interdependence. </w:t>
      </w:r>
      <w:r w:rsidRPr="00372D27">
        <w:rPr>
          <w:rFonts w:ascii="Calibri" w:hAnsi="Calibri" w:cs="Calibri"/>
          <w:i/>
          <w:iCs/>
          <w:sz w:val="22"/>
        </w:rPr>
        <w:t>Geophys. Res. Lett.</w:t>
      </w:r>
      <w:r w:rsidRPr="00372D27">
        <w:rPr>
          <w:rFonts w:ascii="Calibri" w:hAnsi="Calibri" w:cs="Calibri"/>
          <w:sz w:val="22"/>
        </w:rPr>
        <w:t xml:space="preserve"> </w:t>
      </w:r>
      <w:r w:rsidRPr="00372D27">
        <w:rPr>
          <w:rFonts w:ascii="Calibri" w:hAnsi="Calibri" w:cs="Calibri"/>
          <w:b/>
          <w:bCs/>
          <w:sz w:val="22"/>
        </w:rPr>
        <w:t>44</w:t>
      </w:r>
      <w:r w:rsidRPr="00372D27">
        <w:rPr>
          <w:rFonts w:ascii="Calibri" w:hAnsi="Calibri" w:cs="Calibri"/>
          <w:sz w:val="22"/>
        </w:rPr>
        <w:t>, 1909–1918 (2017).</w:t>
      </w:r>
    </w:p>
    <w:p w14:paraId="3F27F373"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21.</w:t>
      </w:r>
      <w:r w:rsidRPr="00372D27">
        <w:rPr>
          <w:rFonts w:ascii="Calibri" w:hAnsi="Calibri" w:cs="Calibri"/>
          <w:sz w:val="22"/>
        </w:rPr>
        <w:tab/>
        <w:t xml:space="preserve">Sanderson, B. M., Knutti, R. &amp; Caldwell, P. A Representative Democracy to Reduce Interdependency in a Multimodel Ensemble. </w:t>
      </w:r>
      <w:r w:rsidRPr="00372D27">
        <w:rPr>
          <w:rFonts w:ascii="Calibri" w:hAnsi="Calibri" w:cs="Calibri"/>
          <w:i/>
          <w:iCs/>
          <w:sz w:val="22"/>
        </w:rPr>
        <w:t>J. Clim.</w:t>
      </w:r>
      <w:r w:rsidRPr="00372D27">
        <w:rPr>
          <w:rFonts w:ascii="Calibri" w:hAnsi="Calibri" w:cs="Calibri"/>
          <w:sz w:val="22"/>
        </w:rPr>
        <w:t xml:space="preserve"> </w:t>
      </w:r>
      <w:r w:rsidRPr="00372D27">
        <w:rPr>
          <w:rFonts w:ascii="Calibri" w:hAnsi="Calibri" w:cs="Calibri"/>
          <w:b/>
          <w:bCs/>
          <w:sz w:val="22"/>
        </w:rPr>
        <w:t>28</w:t>
      </w:r>
      <w:r w:rsidRPr="00372D27">
        <w:rPr>
          <w:rFonts w:ascii="Calibri" w:hAnsi="Calibri" w:cs="Calibri"/>
          <w:sz w:val="22"/>
        </w:rPr>
        <w:t>, 5171–5194 (2015).</w:t>
      </w:r>
    </w:p>
    <w:p w14:paraId="7AB361DC"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22.</w:t>
      </w:r>
      <w:r w:rsidRPr="00372D27">
        <w:rPr>
          <w:rFonts w:ascii="Calibri" w:hAnsi="Calibri" w:cs="Calibri"/>
          <w:sz w:val="22"/>
        </w:rPr>
        <w:tab/>
        <w:t xml:space="preserve">Brunner, L. </w:t>
      </w:r>
      <w:r w:rsidRPr="00372D27">
        <w:rPr>
          <w:rFonts w:ascii="Calibri" w:hAnsi="Calibri" w:cs="Calibri"/>
          <w:i/>
          <w:iCs/>
          <w:sz w:val="22"/>
        </w:rPr>
        <w:t>et al.</w:t>
      </w:r>
      <w:r w:rsidRPr="00372D27">
        <w:rPr>
          <w:rFonts w:ascii="Calibri" w:hAnsi="Calibri" w:cs="Calibri"/>
          <w:sz w:val="22"/>
        </w:rPr>
        <w:t xml:space="preserve"> Reduced global warming from CMIP6 projections when weighting models by performance and independence. </w:t>
      </w:r>
      <w:r w:rsidRPr="00372D27">
        <w:rPr>
          <w:rFonts w:ascii="Calibri" w:hAnsi="Calibri" w:cs="Calibri"/>
          <w:i/>
          <w:iCs/>
          <w:sz w:val="22"/>
        </w:rPr>
        <w:t>Earth Syst. Dyn. Discuss.</w:t>
      </w:r>
      <w:r w:rsidRPr="00372D27">
        <w:rPr>
          <w:rFonts w:ascii="Calibri" w:hAnsi="Calibri" w:cs="Calibri"/>
          <w:sz w:val="22"/>
        </w:rPr>
        <w:t xml:space="preserve"> 1–23 (2020) doi:https://doi.org/10.5194/esd-2020-23.</w:t>
      </w:r>
    </w:p>
    <w:p w14:paraId="4EBE2204"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23.</w:t>
      </w:r>
      <w:r w:rsidRPr="00372D27">
        <w:rPr>
          <w:rFonts w:ascii="Calibri" w:hAnsi="Calibri" w:cs="Calibri"/>
          <w:sz w:val="22"/>
        </w:rPr>
        <w:tab/>
        <w:t xml:space="preserve">Tokarska, K. B. </w:t>
      </w:r>
      <w:r w:rsidRPr="00372D27">
        <w:rPr>
          <w:rFonts w:ascii="Calibri" w:hAnsi="Calibri" w:cs="Calibri"/>
          <w:i/>
          <w:iCs/>
          <w:sz w:val="22"/>
        </w:rPr>
        <w:t>et al.</w:t>
      </w:r>
      <w:r w:rsidRPr="00372D27">
        <w:rPr>
          <w:rFonts w:ascii="Calibri" w:hAnsi="Calibri" w:cs="Calibri"/>
          <w:sz w:val="22"/>
        </w:rPr>
        <w:t xml:space="preserve"> Past warming trend constrains future warming in CMIP6 models. </w:t>
      </w:r>
      <w:r w:rsidRPr="00372D27">
        <w:rPr>
          <w:rFonts w:ascii="Calibri" w:hAnsi="Calibri" w:cs="Calibri"/>
          <w:i/>
          <w:iCs/>
          <w:sz w:val="22"/>
        </w:rPr>
        <w:t>Sci. Adv.</w:t>
      </w:r>
      <w:r w:rsidRPr="00372D27">
        <w:rPr>
          <w:rFonts w:ascii="Calibri" w:hAnsi="Calibri" w:cs="Calibri"/>
          <w:sz w:val="22"/>
        </w:rPr>
        <w:t xml:space="preserve"> </w:t>
      </w:r>
      <w:r w:rsidRPr="00372D27">
        <w:rPr>
          <w:rFonts w:ascii="Calibri" w:hAnsi="Calibri" w:cs="Calibri"/>
          <w:b/>
          <w:bCs/>
          <w:sz w:val="22"/>
        </w:rPr>
        <w:t>6</w:t>
      </w:r>
      <w:r w:rsidRPr="00372D27">
        <w:rPr>
          <w:rFonts w:ascii="Calibri" w:hAnsi="Calibri" w:cs="Calibri"/>
          <w:sz w:val="22"/>
        </w:rPr>
        <w:t>, eaaz9549 (2020).</w:t>
      </w:r>
    </w:p>
    <w:p w14:paraId="6F2BDF46"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24.</w:t>
      </w:r>
      <w:r w:rsidRPr="00372D27">
        <w:rPr>
          <w:rFonts w:ascii="Calibri" w:hAnsi="Calibri" w:cs="Calibri"/>
          <w:sz w:val="22"/>
        </w:rPr>
        <w:tab/>
        <w:t xml:space="preserve">Gütschow, J., Jeffery, M. L., Schaeffer, M. &amp; Hare, B. Extending Near-Term Emissions Scenarios to Assess Warming Implications of Paris Agreement NDCs. </w:t>
      </w:r>
      <w:r w:rsidRPr="00372D27">
        <w:rPr>
          <w:rFonts w:ascii="Calibri" w:hAnsi="Calibri" w:cs="Calibri"/>
          <w:i/>
          <w:iCs/>
          <w:sz w:val="22"/>
        </w:rPr>
        <w:t>Earths Future</w:t>
      </w:r>
      <w:r w:rsidRPr="00372D27">
        <w:rPr>
          <w:rFonts w:ascii="Calibri" w:hAnsi="Calibri" w:cs="Calibri"/>
          <w:sz w:val="22"/>
        </w:rPr>
        <w:t xml:space="preserve"> </w:t>
      </w:r>
      <w:r w:rsidRPr="00372D27">
        <w:rPr>
          <w:rFonts w:ascii="Calibri" w:hAnsi="Calibri" w:cs="Calibri"/>
          <w:b/>
          <w:bCs/>
          <w:sz w:val="22"/>
        </w:rPr>
        <w:t>6</w:t>
      </w:r>
      <w:r w:rsidRPr="00372D27">
        <w:rPr>
          <w:rFonts w:ascii="Calibri" w:hAnsi="Calibri" w:cs="Calibri"/>
          <w:sz w:val="22"/>
        </w:rPr>
        <w:t>, 1242–1259 (2018).</w:t>
      </w:r>
    </w:p>
    <w:p w14:paraId="012168E2"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25.</w:t>
      </w:r>
      <w:r w:rsidRPr="00372D27">
        <w:rPr>
          <w:rFonts w:ascii="Calibri" w:hAnsi="Calibri" w:cs="Calibri"/>
          <w:sz w:val="22"/>
        </w:rPr>
        <w:tab/>
        <w:t xml:space="preserve">Schleussner, C.-F., Ganti, G., Rogelj, J. &amp; Gidden, M. J. An emission pathway classification reflecting the Paris Agreement climate objectives. </w:t>
      </w:r>
      <w:r w:rsidRPr="00372D27">
        <w:rPr>
          <w:rFonts w:ascii="Calibri" w:hAnsi="Calibri" w:cs="Calibri"/>
          <w:i/>
          <w:iCs/>
          <w:sz w:val="22"/>
        </w:rPr>
        <w:t>Commun. Earth Environ.</w:t>
      </w:r>
      <w:r w:rsidRPr="00372D27">
        <w:rPr>
          <w:rFonts w:ascii="Calibri" w:hAnsi="Calibri" w:cs="Calibri"/>
          <w:sz w:val="22"/>
        </w:rPr>
        <w:t xml:space="preserve"> </w:t>
      </w:r>
      <w:r w:rsidRPr="00372D27">
        <w:rPr>
          <w:rFonts w:ascii="Calibri" w:hAnsi="Calibri" w:cs="Calibri"/>
          <w:b/>
          <w:bCs/>
          <w:sz w:val="22"/>
        </w:rPr>
        <w:t>3</w:t>
      </w:r>
      <w:r w:rsidRPr="00372D27">
        <w:rPr>
          <w:rFonts w:ascii="Calibri" w:hAnsi="Calibri" w:cs="Calibri"/>
          <w:sz w:val="22"/>
        </w:rPr>
        <w:t>, 1–11 (2022).</w:t>
      </w:r>
    </w:p>
    <w:p w14:paraId="79C161AB"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26.</w:t>
      </w:r>
      <w:r w:rsidRPr="00372D27">
        <w:rPr>
          <w:rFonts w:ascii="Calibri" w:hAnsi="Calibri" w:cs="Calibri"/>
          <w:sz w:val="22"/>
        </w:rPr>
        <w:tab/>
        <w:t xml:space="preserve">Guivarch, C. </w:t>
      </w:r>
      <w:r w:rsidRPr="00372D27">
        <w:rPr>
          <w:rFonts w:ascii="Calibri" w:hAnsi="Calibri" w:cs="Calibri"/>
          <w:i/>
          <w:iCs/>
          <w:sz w:val="22"/>
        </w:rPr>
        <w:t>et al.</w:t>
      </w:r>
      <w:r w:rsidRPr="00372D27">
        <w:rPr>
          <w:rFonts w:ascii="Calibri" w:hAnsi="Calibri" w:cs="Calibri"/>
          <w:sz w:val="22"/>
        </w:rPr>
        <w:t xml:space="preserve"> IPCC, 2022: Annex III: Scenarios and modelling methods. in </w:t>
      </w:r>
      <w:r w:rsidRPr="00372D27">
        <w:rPr>
          <w:rFonts w:ascii="Calibri" w:hAnsi="Calibri" w:cs="Calibri"/>
          <w:i/>
          <w:iCs/>
          <w:sz w:val="22"/>
        </w:rPr>
        <w:t>IPCC, 2022: Climate Change 2022: Mitigation of Climate Change. Contribution of Working Group III to the Sixth Assessment Report of the Intergovernmental Panel on Climate Change</w:t>
      </w:r>
      <w:r w:rsidRPr="00372D27">
        <w:rPr>
          <w:rFonts w:ascii="Calibri" w:hAnsi="Calibri" w:cs="Calibri"/>
          <w:sz w:val="22"/>
        </w:rPr>
        <w:t xml:space="preserve"> (Cambridge University Press, Cambridge, UK and New York, NY, USA, 2022).</w:t>
      </w:r>
    </w:p>
    <w:p w14:paraId="0ACCC67A"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27.</w:t>
      </w:r>
      <w:r w:rsidRPr="00372D27">
        <w:rPr>
          <w:rFonts w:ascii="Calibri" w:hAnsi="Calibri" w:cs="Calibri"/>
          <w:sz w:val="22"/>
        </w:rPr>
        <w:tab/>
        <w:t xml:space="preserve">Kriegler, E. </w:t>
      </w:r>
      <w:r w:rsidRPr="00372D27">
        <w:rPr>
          <w:rFonts w:ascii="Calibri" w:hAnsi="Calibri" w:cs="Calibri"/>
          <w:i/>
          <w:iCs/>
          <w:sz w:val="22"/>
        </w:rPr>
        <w:t>et al.</w:t>
      </w:r>
      <w:r w:rsidRPr="00372D27">
        <w:rPr>
          <w:rFonts w:ascii="Calibri" w:hAnsi="Calibri" w:cs="Calibri"/>
          <w:sz w:val="22"/>
        </w:rPr>
        <w:t xml:space="preserve"> Diagnostic indicators for integrated assessment models of climate policy. </w:t>
      </w:r>
      <w:r w:rsidRPr="00372D27">
        <w:rPr>
          <w:rFonts w:ascii="Calibri" w:hAnsi="Calibri" w:cs="Calibri"/>
          <w:i/>
          <w:iCs/>
          <w:sz w:val="22"/>
        </w:rPr>
        <w:t>Technol. Forecast. Soc. Change</w:t>
      </w:r>
      <w:r w:rsidRPr="00372D27">
        <w:rPr>
          <w:rFonts w:ascii="Calibri" w:hAnsi="Calibri" w:cs="Calibri"/>
          <w:sz w:val="22"/>
        </w:rPr>
        <w:t xml:space="preserve"> </w:t>
      </w:r>
      <w:r w:rsidRPr="00372D27">
        <w:rPr>
          <w:rFonts w:ascii="Calibri" w:hAnsi="Calibri" w:cs="Calibri"/>
          <w:b/>
          <w:bCs/>
          <w:sz w:val="22"/>
        </w:rPr>
        <w:t>90, Part A</w:t>
      </w:r>
      <w:r w:rsidRPr="00372D27">
        <w:rPr>
          <w:rFonts w:ascii="Calibri" w:hAnsi="Calibri" w:cs="Calibri"/>
          <w:sz w:val="22"/>
        </w:rPr>
        <w:t>, 45–61 (2015).</w:t>
      </w:r>
    </w:p>
    <w:p w14:paraId="6CE6DDCE"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lastRenderedPageBreak/>
        <w:t>28.</w:t>
      </w:r>
      <w:r w:rsidRPr="00372D27">
        <w:rPr>
          <w:rFonts w:ascii="Calibri" w:hAnsi="Calibri" w:cs="Calibri"/>
          <w:sz w:val="22"/>
        </w:rPr>
        <w:tab/>
        <w:t xml:space="preserve">Harmsen, M. </w:t>
      </w:r>
      <w:r w:rsidRPr="00372D27">
        <w:rPr>
          <w:rFonts w:ascii="Calibri" w:hAnsi="Calibri" w:cs="Calibri"/>
          <w:i/>
          <w:iCs/>
          <w:sz w:val="22"/>
        </w:rPr>
        <w:t>et al.</w:t>
      </w:r>
      <w:r w:rsidRPr="00372D27">
        <w:rPr>
          <w:rFonts w:ascii="Calibri" w:hAnsi="Calibri" w:cs="Calibri"/>
          <w:sz w:val="22"/>
        </w:rPr>
        <w:t xml:space="preserve"> Integrated assessment model diagnostics: key indicators and model evolution. </w:t>
      </w:r>
      <w:r w:rsidRPr="00372D27">
        <w:rPr>
          <w:rFonts w:ascii="Calibri" w:hAnsi="Calibri" w:cs="Calibri"/>
          <w:i/>
          <w:iCs/>
          <w:sz w:val="22"/>
        </w:rPr>
        <w:t>Environ. Res. Lett.</w:t>
      </w:r>
      <w:r w:rsidRPr="00372D27">
        <w:rPr>
          <w:rFonts w:ascii="Calibri" w:hAnsi="Calibri" w:cs="Calibri"/>
          <w:sz w:val="22"/>
        </w:rPr>
        <w:t xml:space="preserve"> </w:t>
      </w:r>
      <w:r w:rsidRPr="00372D27">
        <w:rPr>
          <w:rFonts w:ascii="Calibri" w:hAnsi="Calibri" w:cs="Calibri"/>
          <w:b/>
          <w:bCs/>
          <w:sz w:val="22"/>
        </w:rPr>
        <w:t>16</w:t>
      </w:r>
      <w:r w:rsidRPr="00372D27">
        <w:rPr>
          <w:rFonts w:ascii="Calibri" w:hAnsi="Calibri" w:cs="Calibri"/>
          <w:sz w:val="22"/>
        </w:rPr>
        <w:t>, 054046 (2021).</w:t>
      </w:r>
    </w:p>
    <w:p w14:paraId="6FD81D79"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29.</w:t>
      </w:r>
      <w:r w:rsidRPr="00372D27">
        <w:rPr>
          <w:rFonts w:ascii="Calibri" w:hAnsi="Calibri" w:cs="Calibri"/>
          <w:sz w:val="22"/>
        </w:rPr>
        <w:tab/>
        <w:t xml:space="preserve">Rogelj, J. </w:t>
      </w:r>
      <w:r w:rsidRPr="00372D27">
        <w:rPr>
          <w:rFonts w:ascii="Calibri" w:hAnsi="Calibri" w:cs="Calibri"/>
          <w:i/>
          <w:iCs/>
          <w:sz w:val="22"/>
        </w:rPr>
        <w:t>et al.</w:t>
      </w:r>
      <w:r w:rsidRPr="00372D27">
        <w:rPr>
          <w:rFonts w:ascii="Calibri" w:hAnsi="Calibri" w:cs="Calibri"/>
          <w:sz w:val="22"/>
        </w:rPr>
        <w:t xml:space="preserve"> A new scenario logic for the Paris Agreement long-term temperature goal. </w:t>
      </w:r>
      <w:r w:rsidRPr="00372D27">
        <w:rPr>
          <w:rFonts w:ascii="Calibri" w:hAnsi="Calibri" w:cs="Calibri"/>
          <w:i/>
          <w:iCs/>
          <w:sz w:val="22"/>
        </w:rPr>
        <w:t>Nature</w:t>
      </w:r>
      <w:r w:rsidRPr="00372D27">
        <w:rPr>
          <w:rFonts w:ascii="Calibri" w:hAnsi="Calibri" w:cs="Calibri"/>
          <w:sz w:val="22"/>
        </w:rPr>
        <w:t xml:space="preserve"> </w:t>
      </w:r>
      <w:r w:rsidRPr="00372D27">
        <w:rPr>
          <w:rFonts w:ascii="Calibri" w:hAnsi="Calibri" w:cs="Calibri"/>
          <w:b/>
          <w:bCs/>
          <w:sz w:val="22"/>
        </w:rPr>
        <w:t>573</w:t>
      </w:r>
      <w:r w:rsidRPr="00372D27">
        <w:rPr>
          <w:rFonts w:ascii="Calibri" w:hAnsi="Calibri" w:cs="Calibri"/>
          <w:sz w:val="22"/>
        </w:rPr>
        <w:t>, 357–363 (2019).</w:t>
      </w:r>
    </w:p>
    <w:p w14:paraId="50EF8BB0"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30.</w:t>
      </w:r>
      <w:r w:rsidRPr="00372D27">
        <w:rPr>
          <w:rFonts w:ascii="Calibri" w:hAnsi="Calibri" w:cs="Calibri"/>
          <w:sz w:val="22"/>
        </w:rPr>
        <w:tab/>
        <w:t xml:space="preserve">Rogelj, J. </w:t>
      </w:r>
      <w:r w:rsidRPr="00372D27">
        <w:rPr>
          <w:rFonts w:ascii="Calibri" w:hAnsi="Calibri" w:cs="Calibri"/>
          <w:i/>
          <w:iCs/>
          <w:sz w:val="22"/>
        </w:rPr>
        <w:t>et al.</w:t>
      </w:r>
      <w:r w:rsidRPr="00372D27">
        <w:rPr>
          <w:rFonts w:ascii="Calibri" w:hAnsi="Calibri" w:cs="Calibri"/>
          <w:sz w:val="22"/>
        </w:rPr>
        <w:t xml:space="preserve"> Zero emission targets as long-term global goals for climate protection. </w:t>
      </w:r>
      <w:r w:rsidRPr="00372D27">
        <w:rPr>
          <w:rFonts w:ascii="Calibri" w:hAnsi="Calibri" w:cs="Calibri"/>
          <w:i/>
          <w:iCs/>
          <w:sz w:val="22"/>
        </w:rPr>
        <w:t>Environ. Res. Lett.</w:t>
      </w:r>
      <w:r w:rsidRPr="00372D27">
        <w:rPr>
          <w:rFonts w:ascii="Calibri" w:hAnsi="Calibri" w:cs="Calibri"/>
          <w:sz w:val="22"/>
        </w:rPr>
        <w:t xml:space="preserve"> </w:t>
      </w:r>
      <w:r w:rsidRPr="00372D27">
        <w:rPr>
          <w:rFonts w:ascii="Calibri" w:hAnsi="Calibri" w:cs="Calibri"/>
          <w:b/>
          <w:bCs/>
          <w:sz w:val="22"/>
        </w:rPr>
        <w:t>10</w:t>
      </w:r>
      <w:r w:rsidRPr="00372D27">
        <w:rPr>
          <w:rFonts w:ascii="Calibri" w:hAnsi="Calibri" w:cs="Calibri"/>
          <w:sz w:val="22"/>
        </w:rPr>
        <w:t>, 105007 (2015).</w:t>
      </w:r>
    </w:p>
    <w:p w14:paraId="10CECBF6"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31.</w:t>
      </w:r>
      <w:r w:rsidRPr="00372D27">
        <w:rPr>
          <w:rFonts w:ascii="Calibri" w:hAnsi="Calibri" w:cs="Calibri"/>
          <w:sz w:val="22"/>
        </w:rPr>
        <w:tab/>
        <w:t xml:space="preserve">Rosenbluth, G. Measures of Concentration. in </w:t>
      </w:r>
      <w:r w:rsidRPr="00372D27">
        <w:rPr>
          <w:rFonts w:ascii="Calibri" w:hAnsi="Calibri" w:cs="Calibri"/>
          <w:i/>
          <w:iCs/>
          <w:sz w:val="22"/>
        </w:rPr>
        <w:t>Business Concentration and Price Policy</w:t>
      </w:r>
      <w:r w:rsidRPr="00372D27">
        <w:rPr>
          <w:rFonts w:ascii="Calibri" w:hAnsi="Calibri" w:cs="Calibri"/>
          <w:sz w:val="22"/>
        </w:rPr>
        <w:t xml:space="preserve"> 57–99 (National Bureau of Economic Research, Inc, 1955).</w:t>
      </w:r>
    </w:p>
    <w:p w14:paraId="68735ADB"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32.</w:t>
      </w:r>
      <w:r w:rsidRPr="00372D27">
        <w:rPr>
          <w:rFonts w:ascii="Calibri" w:hAnsi="Calibri" w:cs="Calibri"/>
          <w:sz w:val="22"/>
        </w:rPr>
        <w:tab/>
        <w:t xml:space="preserve">Roy, J. </w:t>
      </w:r>
      <w:r w:rsidRPr="00372D27">
        <w:rPr>
          <w:rFonts w:ascii="Calibri" w:hAnsi="Calibri" w:cs="Calibri"/>
          <w:i/>
          <w:iCs/>
          <w:sz w:val="22"/>
        </w:rPr>
        <w:t>et al.</w:t>
      </w:r>
      <w:r w:rsidRPr="00372D27">
        <w:rPr>
          <w:rFonts w:ascii="Calibri" w:hAnsi="Calibri" w:cs="Calibri"/>
          <w:sz w:val="22"/>
        </w:rPr>
        <w:t xml:space="preserve"> Sustainable Development, Poverty Eradication and Reducing Inequalities. in </w:t>
      </w:r>
      <w:r w:rsidRPr="00372D27">
        <w:rPr>
          <w:rFonts w:ascii="Calibri" w:hAnsi="Calibri" w:cs="Calibri"/>
          <w:i/>
          <w:iCs/>
          <w:sz w:val="22"/>
        </w:rPr>
        <w:t>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w:t>
      </w:r>
      <w:r w:rsidRPr="00372D27">
        <w:rPr>
          <w:rFonts w:ascii="Calibri" w:hAnsi="Calibri" w:cs="Calibri"/>
          <w:sz w:val="22"/>
        </w:rPr>
        <w:t xml:space="preserve"> (eds Krakovska, S., Madruga, R. P. &amp; Sanchez, R.) (World Meteorological Organisation, Geneva, Switzerland, 2018).</w:t>
      </w:r>
    </w:p>
    <w:p w14:paraId="2C717022"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33.</w:t>
      </w:r>
      <w:r w:rsidRPr="00372D27">
        <w:rPr>
          <w:rFonts w:ascii="Calibri" w:hAnsi="Calibri" w:cs="Calibri"/>
          <w:sz w:val="22"/>
        </w:rPr>
        <w:tab/>
        <w:t xml:space="preserve">Deprez, A. </w:t>
      </w:r>
      <w:r w:rsidRPr="00372D27">
        <w:rPr>
          <w:rFonts w:ascii="Calibri" w:hAnsi="Calibri" w:cs="Calibri"/>
          <w:i/>
          <w:iCs/>
          <w:sz w:val="22"/>
        </w:rPr>
        <w:t>et al.</w:t>
      </w:r>
      <w:r w:rsidRPr="00372D27">
        <w:rPr>
          <w:rFonts w:ascii="Calibri" w:hAnsi="Calibri" w:cs="Calibri"/>
          <w:sz w:val="22"/>
        </w:rPr>
        <w:t xml:space="preserve"> Sustainability limits needed for CO2 removal. </w:t>
      </w:r>
      <w:r w:rsidRPr="00372D27">
        <w:rPr>
          <w:rFonts w:ascii="Calibri" w:hAnsi="Calibri" w:cs="Calibri"/>
          <w:i/>
          <w:iCs/>
          <w:sz w:val="22"/>
        </w:rPr>
        <w:t>Science</w:t>
      </w:r>
      <w:r w:rsidRPr="00372D27">
        <w:rPr>
          <w:rFonts w:ascii="Calibri" w:hAnsi="Calibri" w:cs="Calibri"/>
          <w:sz w:val="22"/>
        </w:rPr>
        <w:t xml:space="preserve"> </w:t>
      </w:r>
      <w:r w:rsidRPr="00372D27">
        <w:rPr>
          <w:rFonts w:ascii="Calibri" w:hAnsi="Calibri" w:cs="Calibri"/>
          <w:b/>
          <w:bCs/>
          <w:sz w:val="22"/>
        </w:rPr>
        <w:t>383</w:t>
      </w:r>
      <w:r w:rsidRPr="00372D27">
        <w:rPr>
          <w:rFonts w:ascii="Calibri" w:hAnsi="Calibri" w:cs="Calibri"/>
          <w:sz w:val="22"/>
        </w:rPr>
        <w:t>, 484–486 (2024).</w:t>
      </w:r>
    </w:p>
    <w:p w14:paraId="16E78366"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34.</w:t>
      </w:r>
      <w:r w:rsidRPr="00372D27">
        <w:rPr>
          <w:rFonts w:ascii="Calibri" w:hAnsi="Calibri" w:cs="Calibri"/>
          <w:sz w:val="22"/>
        </w:rPr>
        <w:tab/>
        <w:t xml:space="preserve">Warszawski, L. </w:t>
      </w:r>
      <w:r w:rsidRPr="00372D27">
        <w:rPr>
          <w:rFonts w:ascii="Calibri" w:hAnsi="Calibri" w:cs="Calibri"/>
          <w:i/>
          <w:iCs/>
          <w:sz w:val="22"/>
        </w:rPr>
        <w:t>et al.</w:t>
      </w:r>
      <w:r w:rsidRPr="00372D27">
        <w:rPr>
          <w:rFonts w:ascii="Calibri" w:hAnsi="Calibri" w:cs="Calibri"/>
          <w:sz w:val="22"/>
        </w:rPr>
        <w:t xml:space="preserve"> All options, not silver bullets, needed to limit global warming to 1.5 °C: a scenario appraisal. </w:t>
      </w:r>
      <w:r w:rsidRPr="00372D27">
        <w:rPr>
          <w:rFonts w:ascii="Calibri" w:hAnsi="Calibri" w:cs="Calibri"/>
          <w:i/>
          <w:iCs/>
          <w:sz w:val="22"/>
        </w:rPr>
        <w:t>Environ. Res. Lett.</w:t>
      </w:r>
      <w:r w:rsidRPr="00372D27">
        <w:rPr>
          <w:rFonts w:ascii="Calibri" w:hAnsi="Calibri" w:cs="Calibri"/>
          <w:sz w:val="22"/>
        </w:rPr>
        <w:t xml:space="preserve"> </w:t>
      </w:r>
      <w:r w:rsidRPr="00372D27">
        <w:rPr>
          <w:rFonts w:ascii="Calibri" w:hAnsi="Calibri" w:cs="Calibri"/>
          <w:b/>
          <w:bCs/>
          <w:sz w:val="22"/>
        </w:rPr>
        <w:t>16</w:t>
      </w:r>
      <w:r w:rsidRPr="00372D27">
        <w:rPr>
          <w:rFonts w:ascii="Calibri" w:hAnsi="Calibri" w:cs="Calibri"/>
          <w:sz w:val="22"/>
        </w:rPr>
        <w:t>, 064037 (2021).</w:t>
      </w:r>
    </w:p>
    <w:p w14:paraId="4AA898A0"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35.</w:t>
      </w:r>
      <w:r w:rsidRPr="00372D27">
        <w:rPr>
          <w:rFonts w:ascii="Calibri" w:hAnsi="Calibri" w:cs="Calibri"/>
          <w:sz w:val="22"/>
        </w:rPr>
        <w:tab/>
        <w:t xml:space="preserve">Lamboll, R. D., Nicholls, Z. R. J., Kikstra, J. S., Meinshausen, M. &amp; Rogelj, J. Silicone v1.0.0: an open-source Python package for inferring missing emissions data for climate change research. </w:t>
      </w:r>
      <w:r w:rsidRPr="00372D27">
        <w:rPr>
          <w:rFonts w:ascii="Calibri" w:hAnsi="Calibri" w:cs="Calibri"/>
          <w:i/>
          <w:iCs/>
          <w:sz w:val="22"/>
        </w:rPr>
        <w:t>Geosci. Model Dev.</w:t>
      </w:r>
      <w:r w:rsidRPr="00372D27">
        <w:rPr>
          <w:rFonts w:ascii="Calibri" w:hAnsi="Calibri" w:cs="Calibri"/>
          <w:sz w:val="22"/>
        </w:rPr>
        <w:t xml:space="preserve"> </w:t>
      </w:r>
      <w:r w:rsidRPr="00372D27">
        <w:rPr>
          <w:rFonts w:ascii="Calibri" w:hAnsi="Calibri" w:cs="Calibri"/>
          <w:b/>
          <w:bCs/>
          <w:sz w:val="22"/>
        </w:rPr>
        <w:t>13</w:t>
      </w:r>
      <w:r w:rsidRPr="00372D27">
        <w:rPr>
          <w:rFonts w:ascii="Calibri" w:hAnsi="Calibri" w:cs="Calibri"/>
          <w:sz w:val="22"/>
        </w:rPr>
        <w:t>, 5259–5275 (2020).</w:t>
      </w:r>
    </w:p>
    <w:p w14:paraId="40F41149"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36.</w:t>
      </w:r>
      <w:r w:rsidRPr="00372D27">
        <w:rPr>
          <w:rFonts w:ascii="Calibri" w:hAnsi="Calibri" w:cs="Calibri"/>
          <w:sz w:val="22"/>
        </w:rPr>
        <w:tab/>
        <w:t xml:space="preserve">IAMC. Scientific Working Group on National Scenarios. </w:t>
      </w:r>
      <w:r w:rsidRPr="00372D27">
        <w:rPr>
          <w:rFonts w:ascii="Calibri" w:hAnsi="Calibri" w:cs="Calibri"/>
          <w:i/>
          <w:iCs/>
          <w:sz w:val="22"/>
        </w:rPr>
        <w:t>IAMC: National Scenarios</w:t>
      </w:r>
      <w:r w:rsidRPr="00372D27">
        <w:rPr>
          <w:rFonts w:ascii="Calibri" w:hAnsi="Calibri" w:cs="Calibri"/>
          <w:sz w:val="22"/>
        </w:rPr>
        <w:t xml:space="preserve"> https://www.iamconsortium.org/scientific-working-groups/national-scenarios/ (2025).</w:t>
      </w:r>
    </w:p>
    <w:p w14:paraId="6E47EB38"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37.</w:t>
      </w:r>
      <w:r w:rsidRPr="00372D27">
        <w:rPr>
          <w:rFonts w:ascii="Calibri" w:hAnsi="Calibri" w:cs="Calibri"/>
          <w:sz w:val="22"/>
        </w:rPr>
        <w:tab/>
        <w:t xml:space="preserve">Grubler, A. </w:t>
      </w:r>
      <w:r w:rsidRPr="00372D27">
        <w:rPr>
          <w:rFonts w:ascii="Calibri" w:hAnsi="Calibri" w:cs="Calibri"/>
          <w:i/>
          <w:iCs/>
          <w:sz w:val="22"/>
        </w:rPr>
        <w:t>et al.</w:t>
      </w:r>
      <w:r w:rsidRPr="00372D27">
        <w:rPr>
          <w:rFonts w:ascii="Calibri" w:hAnsi="Calibri" w:cs="Calibri"/>
          <w:sz w:val="22"/>
        </w:rPr>
        <w:t xml:space="preserve"> A low energy demand scenario for meeting the 1.5 °C target and sustainable development goals without negative emission technologies. </w:t>
      </w:r>
      <w:r w:rsidRPr="00372D27">
        <w:rPr>
          <w:rFonts w:ascii="Calibri" w:hAnsi="Calibri" w:cs="Calibri"/>
          <w:i/>
          <w:iCs/>
          <w:sz w:val="22"/>
        </w:rPr>
        <w:t>Nat. Energy</w:t>
      </w:r>
      <w:r w:rsidRPr="00372D27">
        <w:rPr>
          <w:rFonts w:ascii="Calibri" w:hAnsi="Calibri" w:cs="Calibri"/>
          <w:sz w:val="22"/>
        </w:rPr>
        <w:t xml:space="preserve"> </w:t>
      </w:r>
      <w:r w:rsidRPr="00372D27">
        <w:rPr>
          <w:rFonts w:ascii="Calibri" w:hAnsi="Calibri" w:cs="Calibri"/>
          <w:b/>
          <w:bCs/>
          <w:sz w:val="22"/>
        </w:rPr>
        <w:t>3</w:t>
      </w:r>
      <w:r w:rsidRPr="00372D27">
        <w:rPr>
          <w:rFonts w:ascii="Calibri" w:hAnsi="Calibri" w:cs="Calibri"/>
          <w:sz w:val="22"/>
        </w:rPr>
        <w:t>, 515–527 (2018).</w:t>
      </w:r>
    </w:p>
    <w:p w14:paraId="5817AB0B"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t>38.</w:t>
      </w:r>
      <w:r w:rsidRPr="00372D27">
        <w:rPr>
          <w:rFonts w:ascii="Calibri" w:hAnsi="Calibri" w:cs="Calibri"/>
          <w:sz w:val="22"/>
        </w:rPr>
        <w:tab/>
        <w:t xml:space="preserve">Millward-Hopkins, J. Inequality can double the energy required to secure universal decent living. </w:t>
      </w:r>
      <w:r w:rsidRPr="00372D27">
        <w:rPr>
          <w:rFonts w:ascii="Calibri" w:hAnsi="Calibri" w:cs="Calibri"/>
          <w:i/>
          <w:iCs/>
          <w:sz w:val="22"/>
        </w:rPr>
        <w:t>Nat. Commun.</w:t>
      </w:r>
      <w:r w:rsidRPr="00372D27">
        <w:rPr>
          <w:rFonts w:ascii="Calibri" w:hAnsi="Calibri" w:cs="Calibri"/>
          <w:sz w:val="22"/>
        </w:rPr>
        <w:t xml:space="preserve"> </w:t>
      </w:r>
      <w:r w:rsidRPr="00372D27">
        <w:rPr>
          <w:rFonts w:ascii="Calibri" w:hAnsi="Calibri" w:cs="Calibri"/>
          <w:b/>
          <w:bCs/>
          <w:sz w:val="22"/>
        </w:rPr>
        <w:t>13</w:t>
      </w:r>
      <w:r w:rsidRPr="00372D27">
        <w:rPr>
          <w:rFonts w:ascii="Calibri" w:hAnsi="Calibri" w:cs="Calibri"/>
          <w:sz w:val="22"/>
        </w:rPr>
        <w:t>, 5028 (2022).</w:t>
      </w:r>
    </w:p>
    <w:p w14:paraId="1F09ADD3" w14:textId="77777777" w:rsidR="00372D27" w:rsidRPr="00372D27" w:rsidRDefault="00372D27" w:rsidP="00372D27">
      <w:pPr>
        <w:pStyle w:val="Bibliography"/>
        <w:rPr>
          <w:rFonts w:ascii="Calibri" w:hAnsi="Calibri" w:cs="Calibri"/>
          <w:sz w:val="22"/>
        </w:rPr>
      </w:pPr>
      <w:r w:rsidRPr="00372D27">
        <w:rPr>
          <w:rFonts w:ascii="Calibri" w:hAnsi="Calibri" w:cs="Calibri"/>
          <w:sz w:val="22"/>
        </w:rPr>
        <w:lastRenderedPageBreak/>
        <w:t>39.</w:t>
      </w:r>
      <w:r w:rsidRPr="00372D27">
        <w:rPr>
          <w:rFonts w:ascii="Calibri" w:hAnsi="Calibri" w:cs="Calibri"/>
          <w:sz w:val="22"/>
        </w:rPr>
        <w:tab/>
        <w:t xml:space="preserve">McCollum, D. L., Gambhir, A., Rogelj, J. &amp; Wilson, C. Energy modellers should explore extremes more systematically in scenarios. </w:t>
      </w:r>
      <w:r w:rsidRPr="00372D27">
        <w:rPr>
          <w:rFonts w:ascii="Calibri" w:hAnsi="Calibri" w:cs="Calibri"/>
          <w:i/>
          <w:iCs/>
          <w:sz w:val="22"/>
        </w:rPr>
        <w:t>Nat. Energy</w:t>
      </w:r>
      <w:r w:rsidRPr="00372D27">
        <w:rPr>
          <w:rFonts w:ascii="Calibri" w:hAnsi="Calibri" w:cs="Calibri"/>
          <w:sz w:val="22"/>
        </w:rPr>
        <w:t xml:space="preserve"> </w:t>
      </w:r>
      <w:r w:rsidRPr="00372D27">
        <w:rPr>
          <w:rFonts w:ascii="Calibri" w:hAnsi="Calibri" w:cs="Calibri"/>
          <w:b/>
          <w:bCs/>
          <w:sz w:val="22"/>
        </w:rPr>
        <w:t>5</w:t>
      </w:r>
      <w:r w:rsidRPr="00372D27">
        <w:rPr>
          <w:rFonts w:ascii="Calibri" w:hAnsi="Calibri" w:cs="Calibri"/>
          <w:sz w:val="22"/>
        </w:rPr>
        <w:t>, 104–107 (2020).</w:t>
      </w:r>
    </w:p>
    <w:p w14:paraId="515E2F8C" w14:textId="023603C1" w:rsidR="00372D27" w:rsidRPr="00372D27" w:rsidDel="003D4927" w:rsidRDefault="00372D27" w:rsidP="00372D27">
      <w:pPr>
        <w:pStyle w:val="Bibliography"/>
        <w:rPr>
          <w:del w:id="316" w:author="Beath, Hamish R" w:date="2026-01-04T16:29:00Z" w16du:dateUtc="2026-01-04T16:29:00Z"/>
          <w:rFonts w:ascii="Calibri" w:hAnsi="Calibri" w:cs="Calibri"/>
          <w:sz w:val="22"/>
        </w:rPr>
      </w:pPr>
      <w:del w:id="317" w:author="Beath, Hamish R" w:date="2026-01-04T16:29:00Z" w16du:dateUtc="2026-01-04T16:29:00Z">
        <w:r w:rsidRPr="00372D27" w:rsidDel="003D4927">
          <w:rPr>
            <w:rFonts w:ascii="Calibri" w:hAnsi="Calibri" w:cs="Calibri"/>
            <w:sz w:val="22"/>
          </w:rPr>
          <w:delText>40.</w:delText>
        </w:r>
        <w:r w:rsidRPr="00372D27" w:rsidDel="003D4927">
          <w:rPr>
            <w:rFonts w:ascii="Calibri" w:hAnsi="Calibri" w:cs="Calibri"/>
            <w:sz w:val="22"/>
          </w:rPr>
          <w:tab/>
          <w:delText xml:space="preserve">Kikstra, J. S. </w:delText>
        </w:r>
        <w:r w:rsidRPr="00372D27" w:rsidDel="003D4927">
          <w:rPr>
            <w:rFonts w:ascii="Calibri" w:hAnsi="Calibri" w:cs="Calibri"/>
            <w:i/>
            <w:iCs/>
            <w:sz w:val="22"/>
          </w:rPr>
          <w:delText>et al.</w:delText>
        </w:r>
        <w:r w:rsidRPr="00372D27" w:rsidDel="003D4927">
          <w:rPr>
            <w:rFonts w:ascii="Calibri" w:hAnsi="Calibri" w:cs="Calibri"/>
            <w:sz w:val="22"/>
          </w:rPr>
          <w:delText xml:space="preserve"> The IPCC Sixth Assessment Report WGIII climate assessment of mitigation pathways: from emissions to global temperatures. </w:delText>
        </w:r>
        <w:r w:rsidRPr="00372D27" w:rsidDel="003D4927">
          <w:rPr>
            <w:rFonts w:ascii="Calibri" w:hAnsi="Calibri" w:cs="Calibri"/>
            <w:i/>
            <w:iCs/>
            <w:sz w:val="22"/>
          </w:rPr>
          <w:delText>Geosci. Model Dev.</w:delText>
        </w:r>
        <w:r w:rsidRPr="00372D27" w:rsidDel="003D4927">
          <w:rPr>
            <w:rFonts w:ascii="Calibri" w:hAnsi="Calibri" w:cs="Calibri"/>
            <w:sz w:val="22"/>
          </w:rPr>
          <w:delText xml:space="preserve"> </w:delText>
        </w:r>
        <w:r w:rsidRPr="00372D27" w:rsidDel="003D4927">
          <w:rPr>
            <w:rFonts w:ascii="Calibri" w:hAnsi="Calibri" w:cs="Calibri"/>
            <w:b/>
            <w:bCs/>
            <w:sz w:val="22"/>
          </w:rPr>
          <w:delText>15</w:delText>
        </w:r>
        <w:r w:rsidRPr="00372D27" w:rsidDel="003D4927">
          <w:rPr>
            <w:rFonts w:ascii="Calibri" w:hAnsi="Calibri" w:cs="Calibri"/>
            <w:sz w:val="22"/>
          </w:rPr>
          <w:delText>, 9075–9109 (2022).</w:delText>
        </w:r>
      </w:del>
    </w:p>
    <w:p w14:paraId="2552FB08" w14:textId="281925E0" w:rsidR="00372D27" w:rsidRPr="00372D27" w:rsidDel="003D4927" w:rsidRDefault="00372D27" w:rsidP="00372D27">
      <w:pPr>
        <w:pStyle w:val="Bibliography"/>
        <w:rPr>
          <w:del w:id="318" w:author="Beath, Hamish R" w:date="2026-01-04T16:29:00Z" w16du:dateUtc="2026-01-04T16:29:00Z"/>
          <w:rFonts w:ascii="Calibri" w:hAnsi="Calibri" w:cs="Calibri"/>
          <w:sz w:val="22"/>
        </w:rPr>
      </w:pPr>
      <w:del w:id="319" w:author="Beath, Hamish R" w:date="2026-01-04T16:29:00Z" w16du:dateUtc="2026-01-04T16:29:00Z">
        <w:r w:rsidRPr="00372D27" w:rsidDel="003D4927">
          <w:rPr>
            <w:rFonts w:ascii="Calibri" w:hAnsi="Calibri" w:cs="Calibri"/>
            <w:sz w:val="22"/>
          </w:rPr>
          <w:delText>41.</w:delText>
        </w:r>
        <w:r w:rsidRPr="00372D27" w:rsidDel="003D4927">
          <w:rPr>
            <w:rFonts w:ascii="Calibri" w:hAnsi="Calibri" w:cs="Calibri"/>
            <w:sz w:val="22"/>
          </w:rPr>
          <w:tab/>
          <w:delText xml:space="preserve">Nicholls, Z. </w:delText>
        </w:r>
        <w:r w:rsidRPr="00372D27" w:rsidDel="003D4927">
          <w:rPr>
            <w:rFonts w:ascii="Calibri" w:hAnsi="Calibri" w:cs="Calibri"/>
            <w:i/>
            <w:iCs/>
            <w:sz w:val="22"/>
          </w:rPr>
          <w:delText>et al.</w:delText>
        </w:r>
        <w:r w:rsidRPr="00372D27" w:rsidDel="003D4927">
          <w:rPr>
            <w:rFonts w:ascii="Calibri" w:hAnsi="Calibri" w:cs="Calibri"/>
            <w:sz w:val="22"/>
          </w:rPr>
          <w:delText xml:space="preserve"> Cross-Chapter Box 7.1: Physical emulation of Earth System Models for scenario classification and knowledge integration in AR6. in </w:delText>
        </w:r>
        <w:r w:rsidRPr="00372D27" w:rsidDel="003D4927">
          <w:rPr>
            <w:rFonts w:ascii="Calibri" w:hAnsi="Calibri" w:cs="Calibri"/>
            <w:i/>
            <w:iCs/>
            <w:sz w:val="22"/>
          </w:rPr>
          <w:delText>Climate Change 2021: The Physical Science Basis. Contribution of Working Group I to the Sixth Assessment Report of the Intergovernmental Panel on Climate Change</w:delText>
        </w:r>
        <w:r w:rsidRPr="00372D27" w:rsidDel="003D4927">
          <w:rPr>
            <w:rFonts w:ascii="Calibri" w:hAnsi="Calibri" w:cs="Calibri"/>
            <w:sz w:val="22"/>
          </w:rPr>
          <w:delText xml:space="preserve"> (eds Masson-Delmotte, V. et al.) (Cambridge University Press, 2021).</w:delText>
        </w:r>
      </w:del>
    </w:p>
    <w:p w14:paraId="7B752E54" w14:textId="1148CFC3" w:rsidR="00372D27" w:rsidRPr="00372D27" w:rsidDel="003D4927" w:rsidRDefault="00372D27" w:rsidP="00372D27">
      <w:pPr>
        <w:pStyle w:val="Bibliography"/>
        <w:rPr>
          <w:del w:id="320" w:author="Beath, Hamish R" w:date="2026-01-04T16:29:00Z" w16du:dateUtc="2026-01-04T16:29:00Z"/>
          <w:rFonts w:ascii="Calibri" w:hAnsi="Calibri" w:cs="Calibri"/>
          <w:sz w:val="22"/>
        </w:rPr>
      </w:pPr>
      <w:del w:id="321" w:author="Beath, Hamish R" w:date="2026-01-04T16:29:00Z" w16du:dateUtc="2026-01-04T16:29:00Z">
        <w:r w:rsidRPr="00372D27" w:rsidDel="003D4927">
          <w:rPr>
            <w:rFonts w:ascii="Calibri" w:hAnsi="Calibri" w:cs="Calibri"/>
            <w:sz w:val="22"/>
          </w:rPr>
          <w:delText>42.</w:delText>
        </w:r>
        <w:r w:rsidRPr="00372D27" w:rsidDel="003D4927">
          <w:rPr>
            <w:rFonts w:ascii="Calibri" w:hAnsi="Calibri" w:cs="Calibri"/>
            <w:sz w:val="22"/>
          </w:rPr>
          <w:tab/>
          <w:delText xml:space="preserve">Beath, H., Mittal, S., Lamboll, R. &amp; Rogelj, J. An exploration and evaluation framework for climate change mitigation scenarios with varying feasibility and desirability. </w:delText>
        </w:r>
        <w:r w:rsidRPr="00372D27" w:rsidDel="003D4927">
          <w:rPr>
            <w:rFonts w:ascii="Calibri" w:hAnsi="Calibri" w:cs="Calibri"/>
            <w:i/>
            <w:iCs/>
            <w:sz w:val="22"/>
          </w:rPr>
          <w:delText>Environ. Res. Lett.</w:delText>
        </w:r>
        <w:r w:rsidRPr="00372D27" w:rsidDel="003D4927">
          <w:rPr>
            <w:rFonts w:ascii="Calibri" w:hAnsi="Calibri" w:cs="Calibri"/>
            <w:sz w:val="22"/>
          </w:rPr>
          <w:delText xml:space="preserve"> </w:delText>
        </w:r>
        <w:r w:rsidRPr="00372D27" w:rsidDel="003D4927">
          <w:rPr>
            <w:rFonts w:ascii="Calibri" w:hAnsi="Calibri" w:cs="Calibri"/>
            <w:b/>
            <w:bCs/>
            <w:sz w:val="22"/>
          </w:rPr>
          <w:delText>20</w:delText>
        </w:r>
        <w:r w:rsidRPr="00372D27" w:rsidDel="003D4927">
          <w:rPr>
            <w:rFonts w:ascii="Calibri" w:hAnsi="Calibri" w:cs="Calibri"/>
            <w:sz w:val="22"/>
          </w:rPr>
          <w:delText>, 074020 (2025).</w:delText>
        </w:r>
      </w:del>
    </w:p>
    <w:p w14:paraId="597F5735" w14:textId="7BFD5EED" w:rsidR="00372D27" w:rsidRPr="00372D27" w:rsidDel="003D4927" w:rsidRDefault="00372D27" w:rsidP="00372D27">
      <w:pPr>
        <w:pStyle w:val="Bibliography"/>
        <w:rPr>
          <w:del w:id="322" w:author="Beath, Hamish R" w:date="2026-01-04T16:29:00Z" w16du:dateUtc="2026-01-04T16:29:00Z"/>
          <w:rFonts w:ascii="Calibri" w:hAnsi="Calibri" w:cs="Calibri"/>
          <w:sz w:val="22"/>
        </w:rPr>
      </w:pPr>
      <w:del w:id="323" w:author="Beath, Hamish R" w:date="2026-01-04T16:29:00Z" w16du:dateUtc="2026-01-04T16:29:00Z">
        <w:r w:rsidRPr="00372D27" w:rsidDel="003D4927">
          <w:rPr>
            <w:rFonts w:ascii="Calibri" w:hAnsi="Calibri" w:cs="Calibri"/>
            <w:sz w:val="22"/>
          </w:rPr>
          <w:delText>43.</w:delText>
        </w:r>
        <w:r w:rsidRPr="00372D27" w:rsidDel="003D4927">
          <w:rPr>
            <w:rFonts w:ascii="Calibri" w:hAnsi="Calibri" w:cs="Calibri"/>
            <w:sz w:val="22"/>
          </w:rPr>
          <w:tab/>
          <w:delText xml:space="preserve">Colson, A. R. &amp; Cooke, R. M. Expert Elicitation: Using the Classical Model to Validate                         Experts’ Judgments. </w:delText>
        </w:r>
        <w:r w:rsidRPr="00372D27" w:rsidDel="003D4927">
          <w:rPr>
            <w:rFonts w:ascii="Calibri" w:hAnsi="Calibri" w:cs="Calibri"/>
            <w:i/>
            <w:iCs/>
            <w:sz w:val="22"/>
          </w:rPr>
          <w:delText>Rev. Environ. Econ. Policy</w:delText>
        </w:r>
        <w:r w:rsidRPr="00372D27" w:rsidDel="003D4927">
          <w:rPr>
            <w:rFonts w:ascii="Calibri" w:hAnsi="Calibri" w:cs="Calibri"/>
            <w:sz w:val="22"/>
          </w:rPr>
          <w:delText xml:space="preserve"> </w:delText>
        </w:r>
        <w:r w:rsidRPr="00372D27" w:rsidDel="003D4927">
          <w:rPr>
            <w:rFonts w:ascii="Calibri" w:hAnsi="Calibri" w:cs="Calibri"/>
            <w:b/>
            <w:bCs/>
            <w:sz w:val="22"/>
          </w:rPr>
          <w:delText>12</w:delText>
        </w:r>
        <w:r w:rsidRPr="00372D27" w:rsidDel="003D4927">
          <w:rPr>
            <w:rFonts w:ascii="Calibri" w:hAnsi="Calibri" w:cs="Calibri"/>
            <w:sz w:val="22"/>
          </w:rPr>
          <w:delText>, 113–132 (2018).</w:delText>
        </w:r>
      </w:del>
    </w:p>
    <w:p w14:paraId="05416E7D" w14:textId="17BAC1D4" w:rsidR="00372D27" w:rsidRPr="00372D27" w:rsidDel="003D4927" w:rsidRDefault="00372D27" w:rsidP="00372D27">
      <w:pPr>
        <w:pStyle w:val="Bibliography"/>
        <w:rPr>
          <w:del w:id="324" w:author="Beath, Hamish R" w:date="2026-01-04T16:29:00Z" w16du:dateUtc="2026-01-04T16:29:00Z"/>
          <w:rFonts w:ascii="Calibri" w:hAnsi="Calibri" w:cs="Calibri"/>
          <w:sz w:val="22"/>
        </w:rPr>
      </w:pPr>
      <w:del w:id="325" w:author="Beath, Hamish R" w:date="2026-01-04T16:29:00Z" w16du:dateUtc="2026-01-04T16:29:00Z">
        <w:r w:rsidRPr="00372D27" w:rsidDel="003D4927">
          <w:rPr>
            <w:rFonts w:ascii="Calibri" w:hAnsi="Calibri" w:cs="Calibri"/>
            <w:sz w:val="22"/>
          </w:rPr>
          <w:delText>44.</w:delText>
        </w:r>
        <w:r w:rsidRPr="00372D27" w:rsidDel="003D4927">
          <w:rPr>
            <w:rFonts w:ascii="Calibri" w:hAnsi="Calibri" w:cs="Calibri"/>
            <w:sz w:val="22"/>
          </w:rPr>
          <w:tab/>
          <w:delText xml:space="preserve">Dekker, M. M. </w:delText>
        </w:r>
        <w:r w:rsidRPr="00372D27" w:rsidDel="003D4927">
          <w:rPr>
            <w:rFonts w:ascii="Calibri" w:hAnsi="Calibri" w:cs="Calibri"/>
            <w:i/>
            <w:iCs/>
            <w:sz w:val="22"/>
          </w:rPr>
          <w:delText>et al.</w:delText>
        </w:r>
        <w:r w:rsidRPr="00372D27" w:rsidDel="003D4927">
          <w:rPr>
            <w:rFonts w:ascii="Calibri" w:hAnsi="Calibri" w:cs="Calibri"/>
            <w:sz w:val="22"/>
          </w:rPr>
          <w:delText xml:space="preserve"> Identifying energy model fingerprints in mitigation scenarios. </w:delText>
        </w:r>
        <w:r w:rsidRPr="00372D27" w:rsidDel="003D4927">
          <w:rPr>
            <w:rFonts w:ascii="Calibri" w:hAnsi="Calibri" w:cs="Calibri"/>
            <w:i/>
            <w:iCs/>
            <w:sz w:val="22"/>
          </w:rPr>
          <w:delText>Nat. Energy</w:delText>
        </w:r>
        <w:r w:rsidRPr="00372D27" w:rsidDel="003D4927">
          <w:rPr>
            <w:rFonts w:ascii="Calibri" w:hAnsi="Calibri" w:cs="Calibri"/>
            <w:sz w:val="22"/>
          </w:rPr>
          <w:delText xml:space="preserve"> </w:delText>
        </w:r>
        <w:r w:rsidRPr="00372D27" w:rsidDel="003D4927">
          <w:rPr>
            <w:rFonts w:ascii="Calibri" w:hAnsi="Calibri" w:cs="Calibri"/>
            <w:b/>
            <w:bCs/>
            <w:sz w:val="22"/>
          </w:rPr>
          <w:delText>8</w:delText>
        </w:r>
        <w:r w:rsidRPr="00372D27" w:rsidDel="003D4927">
          <w:rPr>
            <w:rFonts w:ascii="Calibri" w:hAnsi="Calibri" w:cs="Calibri"/>
            <w:sz w:val="22"/>
          </w:rPr>
          <w:delText>, 1395–1404 (2023).</w:delText>
        </w:r>
      </w:del>
    </w:p>
    <w:p w14:paraId="3A3869E8" w14:textId="4EA94F32" w:rsidR="00372D27" w:rsidRPr="00372D27" w:rsidDel="003D4927" w:rsidRDefault="00372D27" w:rsidP="00372D27">
      <w:pPr>
        <w:pStyle w:val="Bibliography"/>
        <w:rPr>
          <w:del w:id="326" w:author="Beath, Hamish R" w:date="2026-01-04T16:29:00Z" w16du:dateUtc="2026-01-04T16:29:00Z"/>
          <w:rFonts w:ascii="Calibri" w:hAnsi="Calibri" w:cs="Calibri"/>
          <w:sz w:val="22"/>
        </w:rPr>
      </w:pPr>
      <w:del w:id="327" w:author="Beath, Hamish R" w:date="2026-01-04T16:29:00Z" w16du:dateUtc="2026-01-04T16:29:00Z">
        <w:r w:rsidRPr="00372D27" w:rsidDel="003D4927">
          <w:rPr>
            <w:rFonts w:ascii="Calibri" w:hAnsi="Calibri" w:cs="Calibri"/>
            <w:sz w:val="22"/>
          </w:rPr>
          <w:delText>45.</w:delText>
        </w:r>
        <w:r w:rsidRPr="00372D27" w:rsidDel="003D4927">
          <w:rPr>
            <w:rFonts w:ascii="Calibri" w:hAnsi="Calibri" w:cs="Calibri"/>
            <w:sz w:val="22"/>
          </w:rPr>
          <w:tab/>
          <w:delText xml:space="preserve">Dekker, M. M. </w:delText>
        </w:r>
        <w:r w:rsidRPr="00372D27" w:rsidDel="003D4927">
          <w:rPr>
            <w:rFonts w:ascii="Calibri" w:hAnsi="Calibri" w:cs="Calibri"/>
            <w:i/>
            <w:iCs/>
            <w:sz w:val="22"/>
          </w:rPr>
          <w:delText>et al.</w:delText>
        </w:r>
        <w:r w:rsidRPr="00372D27" w:rsidDel="003D4927">
          <w:rPr>
            <w:rFonts w:ascii="Calibri" w:hAnsi="Calibri" w:cs="Calibri"/>
            <w:sz w:val="22"/>
          </w:rPr>
          <w:delText xml:space="preserve"> Spread in climate policy scenarios unravelled. </w:delText>
        </w:r>
        <w:r w:rsidRPr="00372D27" w:rsidDel="003D4927">
          <w:rPr>
            <w:rFonts w:ascii="Calibri" w:hAnsi="Calibri" w:cs="Calibri"/>
            <w:i/>
            <w:iCs/>
            <w:sz w:val="22"/>
          </w:rPr>
          <w:delText>Nature</w:delText>
        </w:r>
        <w:r w:rsidRPr="00372D27" w:rsidDel="003D4927">
          <w:rPr>
            <w:rFonts w:ascii="Calibri" w:hAnsi="Calibri" w:cs="Calibri"/>
            <w:sz w:val="22"/>
          </w:rPr>
          <w:delText xml:space="preserve"> </w:delText>
        </w:r>
        <w:r w:rsidRPr="00372D27" w:rsidDel="003D4927">
          <w:rPr>
            <w:rFonts w:ascii="Calibri" w:hAnsi="Calibri" w:cs="Calibri"/>
            <w:b/>
            <w:bCs/>
            <w:sz w:val="22"/>
          </w:rPr>
          <w:delText>624</w:delText>
        </w:r>
        <w:r w:rsidRPr="00372D27" w:rsidDel="003D4927">
          <w:rPr>
            <w:rFonts w:ascii="Calibri" w:hAnsi="Calibri" w:cs="Calibri"/>
            <w:sz w:val="22"/>
          </w:rPr>
          <w:delText>, 309–316 (2023).</w:delText>
        </w:r>
      </w:del>
    </w:p>
    <w:p w14:paraId="2143C179" w14:textId="76D6B5D6" w:rsidR="00372D27" w:rsidRPr="00372D27" w:rsidRDefault="00372D27" w:rsidP="00372D27">
      <w:pPr>
        <w:pStyle w:val="Bibliography"/>
        <w:rPr>
          <w:rFonts w:ascii="Calibri" w:hAnsi="Calibri" w:cs="Calibri"/>
          <w:sz w:val="22"/>
        </w:rPr>
      </w:pPr>
      <w:del w:id="328" w:author="Beath, Hamish R" w:date="2026-01-04T16:29:00Z" w16du:dateUtc="2026-01-04T16:29:00Z">
        <w:r w:rsidRPr="00372D27" w:rsidDel="003D4927">
          <w:rPr>
            <w:rFonts w:ascii="Calibri" w:hAnsi="Calibri" w:cs="Calibri"/>
            <w:sz w:val="22"/>
          </w:rPr>
          <w:delText>46.</w:delText>
        </w:r>
        <w:r w:rsidRPr="00372D27" w:rsidDel="003D4927">
          <w:rPr>
            <w:rFonts w:ascii="Calibri" w:hAnsi="Calibri" w:cs="Calibri"/>
            <w:sz w:val="22"/>
          </w:rPr>
          <w:tab/>
          <w:delText xml:space="preserve">IPCC. Summary for Policymakers. </w:delText>
        </w:r>
        <w:r w:rsidRPr="00372D27" w:rsidDel="003D4927">
          <w:rPr>
            <w:rFonts w:ascii="Calibri" w:hAnsi="Calibri" w:cs="Calibri"/>
            <w:i/>
            <w:iCs/>
            <w:sz w:val="22"/>
          </w:rPr>
          <w:delText>Climate Change 2021: The Physical Science Basis. Contribution of Working Group I to the Sixth Assessment Report of the Intergovernmental Panel on Climate Change</w:delText>
        </w:r>
        <w:r w:rsidRPr="00372D27" w:rsidDel="003D4927">
          <w:rPr>
            <w:rFonts w:ascii="Calibri" w:hAnsi="Calibri" w:cs="Calibri"/>
            <w:sz w:val="22"/>
          </w:rPr>
          <w:delText xml:space="preserve"> 3−32 (2021) doi:10.1017/9781009157896.001.</w:delText>
        </w:r>
      </w:del>
    </w:p>
    <w:p w14:paraId="0CBA34BA" w14:textId="3F6210C7" w:rsidR="00CD4E97" w:rsidDel="003D4927" w:rsidRDefault="00965654" w:rsidP="007127F6">
      <w:pPr>
        <w:pStyle w:val="Bibliography"/>
        <w:rPr>
          <w:del w:id="329" w:author="Beath, Hamish R" w:date="2026-01-04T16:29:00Z" w16du:dateUtc="2026-01-04T16:29:00Z"/>
        </w:rPr>
      </w:pPr>
      <w:r w:rsidRPr="001851EA">
        <w:fldChar w:fldCharType="end"/>
      </w:r>
    </w:p>
    <w:p w14:paraId="6CC02E89" w14:textId="77777777" w:rsidR="00DE2145" w:rsidRDefault="00DE2145">
      <w:pPr>
        <w:pStyle w:val="Bibliography"/>
        <w:rPr>
          <w:ins w:id="330" w:author="Beath, Hamish R" w:date="2026-01-04T16:19:00Z" w16du:dateUtc="2026-01-04T16:19:00Z"/>
        </w:rPr>
        <w:pPrChange w:id="331" w:author="Beath, Hamish R" w:date="2026-01-04T16:29:00Z" w16du:dateUtc="2026-01-04T16:29:00Z">
          <w:pPr>
            <w:pStyle w:val="Heading2"/>
          </w:pPr>
        </w:pPrChange>
      </w:pPr>
    </w:p>
    <w:p w14:paraId="77F1B8F6" w14:textId="6305B366" w:rsidR="001E2427" w:rsidRPr="001851EA" w:rsidRDefault="001E2427" w:rsidP="001E2427">
      <w:pPr>
        <w:pStyle w:val="Heading2"/>
        <w:rPr>
          <w:moveTo w:id="332" w:author="Beath, Hamish R" w:date="2026-01-04T16:19:00Z" w16du:dateUtc="2026-01-04T16:19:00Z"/>
        </w:rPr>
      </w:pPr>
      <w:moveToRangeStart w:id="333" w:author="Beath, Hamish R" w:date="2026-01-04T16:19:00Z" w:name="move218435997"/>
      <w:moveTo w:id="334" w:author="Beath, Hamish R" w:date="2026-01-04T16:19:00Z" w16du:dateUtc="2026-01-04T16:19:00Z">
        <w:r w:rsidRPr="001851EA">
          <w:t>Methods</w:t>
        </w:r>
      </w:moveTo>
    </w:p>
    <w:p w14:paraId="0F51BE31" w14:textId="77777777" w:rsidR="001E2427" w:rsidRDefault="001E2427" w:rsidP="001E2427">
      <w:pPr>
        <w:pStyle w:val="Heading3"/>
        <w:rPr>
          <w:moveTo w:id="335" w:author="Beath, Hamish R" w:date="2026-01-04T16:19:00Z" w16du:dateUtc="2026-01-04T16:19:00Z"/>
        </w:rPr>
      </w:pPr>
    </w:p>
    <w:p w14:paraId="4DFA04FD" w14:textId="77777777" w:rsidR="001E2427" w:rsidRPr="00AE2A15" w:rsidRDefault="001E2427" w:rsidP="001E2427">
      <w:pPr>
        <w:rPr>
          <w:moveTo w:id="336" w:author="Beath, Hamish R" w:date="2026-01-04T16:19:00Z" w16du:dateUtc="2026-01-04T16:19:00Z"/>
        </w:rPr>
      </w:pPr>
      <w:moveTo w:id="337" w:author="Beath, Hamish R" w:date="2026-01-04T16:19:00Z" w16du:dateUtc="2026-01-04T16:19:00Z">
        <w:r>
          <w:t xml:space="preserve">The methods section firstly provides a detailed explanation of our weighting framework. We explain in more detail how relevance, quality and diversity weighting can be applied. The final sections are related to our demonstration of the weighting framework to the AR6 database. </w:t>
        </w:r>
      </w:moveTo>
    </w:p>
    <w:p w14:paraId="0B9E37AE" w14:textId="77777777" w:rsidR="001E2427" w:rsidRDefault="001E2427" w:rsidP="001E2427">
      <w:pPr>
        <w:pStyle w:val="Heading3"/>
        <w:rPr>
          <w:moveTo w:id="338" w:author="Beath, Hamish R" w:date="2026-01-04T16:19:00Z" w16du:dateUtc="2026-01-04T16:19:00Z"/>
        </w:rPr>
      </w:pPr>
    </w:p>
    <w:p w14:paraId="4FCAB28D" w14:textId="77777777" w:rsidR="001E2427" w:rsidRPr="001851EA" w:rsidRDefault="001E2427" w:rsidP="001E2427">
      <w:pPr>
        <w:pStyle w:val="Heading3"/>
        <w:rPr>
          <w:moveTo w:id="339" w:author="Beath, Hamish R" w:date="2026-01-04T16:19:00Z" w16du:dateUtc="2026-01-04T16:19:00Z"/>
        </w:rPr>
      </w:pPr>
      <w:moveTo w:id="340" w:author="Beath, Hamish R" w:date="2026-01-04T16:19:00Z" w16du:dateUtc="2026-01-04T16:19:00Z">
        <w:r>
          <w:t>Weighting based on scenario relevance</w:t>
        </w:r>
      </w:moveTo>
    </w:p>
    <w:p w14:paraId="2E30A8BC" w14:textId="77777777" w:rsidR="001E2427" w:rsidRPr="001851EA" w:rsidRDefault="001E2427" w:rsidP="001E2427">
      <w:pPr>
        <w:rPr>
          <w:moveTo w:id="341" w:author="Beath, Hamish R" w:date="2026-01-04T16:19:00Z" w16du:dateUtc="2026-01-04T16:19:00Z"/>
        </w:rPr>
      </w:pPr>
      <w:moveTo w:id="342" w:author="Beath, Hamish R" w:date="2026-01-04T16:19:00Z" w16du:dateUtc="2026-01-04T16:19:00Z">
        <w:r w:rsidRPr="001851EA">
          <w:t>Analysing and re-using scenario data is only sensible once a corresponding research question is defined. A key step in generali</w:t>
        </w:r>
        <w:r>
          <w:t>s</w:t>
        </w:r>
        <w:r w:rsidRPr="001851EA">
          <w:t xml:space="preserve">ed scenario weighting is therefore to define question-specific relevance weights </w:t>
        </w:r>
        <w:r w:rsidRPr="001851EA">
          <w:rPr>
            <w:i/>
            <w:iCs/>
          </w:rPr>
          <w:t xml:space="preserve">R(i) </w:t>
        </w:r>
        <w:r w:rsidRPr="001851EA">
          <w:t xml:space="preserve">(Eq. 1). This relevance-weighting term </w:t>
        </w:r>
        <w:r w:rsidRPr="001851EA">
          <w:rPr>
            <w:i/>
            <w:iCs/>
          </w:rPr>
          <w:t>R(i)</w:t>
        </w:r>
        <w:r w:rsidRPr="001851EA">
          <w:t xml:space="preserve"> can take multiple forms depending on the </w:t>
        </w:r>
        <w:r>
          <w:t xml:space="preserve">research </w:t>
        </w:r>
        <w:r w:rsidRPr="001851EA">
          <w:t>question. For example, it could be strictly binary</w:t>
        </w:r>
        <w:r>
          <w:t>,</w:t>
        </w:r>
        <w:r w:rsidRPr="001851EA">
          <w:t xml:space="preserve"> in</w:t>
        </w:r>
        <w:r>
          <w:t>cluding</w:t>
        </w:r>
        <w:r w:rsidRPr="001851EA">
          <w:t xml:space="preserve"> or exclud</w:t>
        </w:r>
        <w:r>
          <w:t>ing a</w:t>
        </w:r>
        <w:r w:rsidRPr="001851EA">
          <w:t xml:space="preserve"> scenario </w:t>
        </w:r>
        <w:r w:rsidRPr="001851EA">
          <w:rPr>
            <w:i/>
            <w:iCs/>
          </w:rPr>
          <w:t>i</w:t>
        </w:r>
        <w:r w:rsidRPr="001851EA">
          <w:t xml:space="preserve"> based on meeting the question-specific condition </w:t>
        </w:r>
        <w:r w:rsidRPr="001851EA">
          <w:rPr>
            <w:i/>
            <w:iCs/>
          </w:rPr>
          <w:t>C</w:t>
        </w:r>
        <w:r w:rsidRPr="001851EA">
          <w:t>:</w:t>
        </w:r>
      </w:moveTo>
    </w:p>
    <w:p w14:paraId="1BC60226" w14:textId="77777777" w:rsidR="001E2427" w:rsidRPr="001851EA" w:rsidRDefault="00DA071F" w:rsidP="001E2427">
      <w:pPr>
        <w:rPr>
          <w:moveTo w:id="343" w:author="Beath, Hamish R" w:date="2026-01-04T16:19:00Z" w16du:dateUtc="2026-01-04T16:19:00Z"/>
        </w:rPr>
      </w:pPr>
      <m:oMathPara>
        <m:oMath>
          <m:eqArr>
            <m:eqArrPr>
              <m:maxDist m:val="1"/>
              <m:ctrlPr>
                <w:rPr>
                  <w:rFonts w:ascii="Cambria Math" w:hAnsi="Cambria Math"/>
                  <w:i/>
                </w:rPr>
              </m:ctrlPr>
            </m:eqArrPr>
            <m:e>
              <m:r>
                <w:rPr>
                  <w:rFonts w:ascii="Cambria Math" w:hAnsi="Cambria Math"/>
                </w:rPr>
                <m:t>R</m:t>
              </m:r>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C</m:t>
                      </m:r>
                    </m:e>
                    <m:e>
                      <m:r>
                        <w:rPr>
                          <w:rFonts w:ascii="Cambria Math" w:hAnsi="Cambria Math"/>
                        </w:rPr>
                        <m:t>0    else</m:t>
                      </m:r>
                    </m:e>
                  </m:eqArr>
                </m:e>
              </m:d>
              <m:r>
                <w:rPr>
                  <w:rFonts w:ascii="Cambria Math" w:hAnsi="Cambria Math"/>
                </w:rPr>
                <m:t>#</m:t>
              </m:r>
              <m:d>
                <m:dPr>
                  <m:ctrlPr>
                    <w:rPr>
                      <w:rFonts w:ascii="Cambria Math" w:hAnsi="Cambria Math"/>
                      <w:i/>
                    </w:rPr>
                  </m:ctrlPr>
                </m:dPr>
                <m:e>
                  <m:r>
                    <w:rPr>
                      <w:rFonts w:ascii="Cambria Math" w:hAnsi="Cambria Math"/>
                    </w:rPr>
                    <m:t>2</m:t>
                  </m:r>
                </m:e>
              </m:d>
            </m:e>
          </m:eqArr>
        </m:oMath>
      </m:oMathPara>
    </w:p>
    <w:p w14:paraId="164D3B15" w14:textId="77777777" w:rsidR="001E2427" w:rsidRPr="001851EA" w:rsidRDefault="001E2427" w:rsidP="001E2427">
      <w:pPr>
        <w:rPr>
          <w:moveTo w:id="344" w:author="Beath, Hamish R" w:date="2026-01-04T16:19:00Z" w16du:dateUtc="2026-01-04T16:19:00Z"/>
        </w:rPr>
      </w:pPr>
      <w:moveTo w:id="345" w:author="Beath, Hamish R" w:date="2026-01-04T16:19:00Z" w16du:dateUtc="2026-01-04T16:19:00Z">
        <w:r w:rsidRPr="001851EA">
          <w:t>A straightforward example is whether a scenario limits global warming to</w:t>
        </w:r>
        <w:r>
          <w:t xml:space="preserve"> within certain</w:t>
        </w:r>
        <w:r w:rsidRPr="001851EA">
          <w:t xml:space="preserve"> temperature bounds</w:t>
        </w:r>
        <w:r w:rsidRPr="001851EA">
          <w:fldChar w:fldCharType="begin"/>
        </w:r>
        <w:r>
          <w:instrText xml:space="preserve"> ADDIN ZOTERO_ITEM CSL_CITATION {"citationID":"PXMlplYw","properties":{"formattedCitation":"\\super 15\\nosupersub{}","plainCitation":"15","noteIndex":0},"citationItems":[{"id":"akMpUoZw/cU3Ja8Kr","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Pr="001851EA">
          <w:fldChar w:fldCharType="separate"/>
        </w:r>
        <w:r w:rsidRPr="003D4094">
          <w:rPr>
            <w:rFonts w:ascii="Calibri" w:hAnsi="Calibri" w:cs="Calibri"/>
            <w:szCs w:val="24"/>
            <w:vertAlign w:val="superscript"/>
          </w:rPr>
          <w:t>15</w:t>
        </w:r>
        <w:r w:rsidRPr="001851EA">
          <w:fldChar w:fldCharType="end"/>
        </w:r>
        <w:r w:rsidRPr="001851EA">
          <w:t xml:space="preserve">. This condition is critical if the intention is to explore characteristics </w:t>
        </w:r>
        <w:r>
          <w:t>aligned</w:t>
        </w:r>
        <w:r w:rsidRPr="001851EA">
          <w:t xml:space="preserve"> with keeping warming well below 2°C or 1.5°C with a specific likelihood</w:t>
        </w:r>
        <w:r w:rsidRPr="001851EA">
          <w:fldChar w:fldCharType="begin"/>
        </w:r>
        <w:r>
          <w:instrText xml:space="preserve"> ADDIN ZOTERO_ITEM CSL_CITATION {"citationID":"0y7HsdzY","properties":{"formattedCitation":"\\super 15,25,40\\nosupersub{}","plainCitation":"15,25,40","noteIndex":0},"citationItems":[{"id":"akMpUoZw/cU3Ja8Kr","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id":"akMpUoZw/AlqjcEWS","uris":["http://zotero.org/users/7044370/items/6UQK43VZ"],"itemData":{"id":9219,"type":"article-journal","abstract":"&lt;p&gt;&lt;strong class=\"journal-contentHeaderColor\"&gt;Abstract.&lt;/strong&gt; While the Intergovernmental Panel on Climate Change (IPCC) physical science reports usually assess a handful of future scenarios, the Working Group III contribution on climate mitigation to the IPCC's Sixth Assessment Report (AR6 WGIII) assesses hundreds to thousands of future emissions scenarios. A key task in WGIII is to assess the global mean temperature outcomes of these scenarios in a consistent manner, given the challenge that the emissions scenarios from different integrated assessment models (IAMs) come with different sectoral and gas-to-gas coverage and cannot all be assessed consistently by complex Earth system models. In this work, we describe the “climate-assessment” workflow and its methods, including infilling of missing emissions and emissions harmonisation as applied to 1202 mitigation scenarios in AR6 WGIII. We evaluate the global mean temperature projections and effective radiative forcing (ERF) characteristics of climate emulators FaIRv1.6.2 and MAGICCv7.5.3 and use the CICERO simple climate model (CICERO-SCM) for sensitivity analysis. We discuss the implied overshoot severity of the mitigation pathways using overshoot degree years and look at emissions and temperature characteristics of scenarios compatible with one possible interpretation of the Paris Agreement. We find that the lowest class of emissions scenarios that limit global warming to “1.5 &lt;span class=\"inline-formula\"&gt;&lt;sup&gt;</w:instrText>
        </w:r>
        <w:r>
          <w:rPr>
            <w:rFonts w:ascii="Cambria Math" w:hAnsi="Cambria Math" w:cs="Cambria Math"/>
          </w:rPr>
          <w:instrText>∘</w:instrText>
        </w:r>
        <w:r>
          <w:instrText>&lt;/sup&gt;&lt;/span&gt;C (with a probability of greater than 50 %) with no or limited overshoot” includes 97 scenarios for MAGICCv7.5.3 and 203 for FaIRv1.6.2. For the MAGICCv7.5.3 results, “limited overshoot” typically implies exceedance of median temperature projections of up to about 0.1 &lt;span class=\"inline-formula\"&gt;&lt;sup&gt;</w:instrText>
        </w:r>
        <w:r>
          <w:rPr>
            <w:rFonts w:ascii="Cambria Math" w:hAnsi="Cambria Math" w:cs="Cambria Math"/>
          </w:rPr>
          <w:instrText>∘</w:instrText>
        </w:r>
        <w:r>
          <w:instrText>&lt;/sup&gt;&lt;/span&gt;C for up to a few decades before returning to below 1.5 &lt;span class=\"inline-formula\"&gt;&lt;sup&gt;</w:instrText>
        </w:r>
        <w:r>
          <w:rPr>
            <w:rFonts w:ascii="Cambria Math" w:hAnsi="Cambria Math" w:cs="Cambria Math"/>
          </w:rPr>
          <w:instrText>∘</w:instrText>
        </w:r>
        <w:r>
          <w:instrText>&lt;/sup&gt;&lt;/span&gt;C by or before the year 2100. For more than half of the scenarios in this category that comply with three criteria for being “Paris-compatible”, including net-zero or net-negative greenhouse gas (GHG) emissions, median temperatures decline by about 0.3–0.4 &lt;span class=\"inline-formula\"&gt;&lt;sup&gt;</w:instrText>
        </w:r>
        <w:r>
          <w:rPr>
            <w:rFonts w:ascii="Cambria Math" w:hAnsi="Cambria Math" w:cs="Cambria Math"/>
          </w:rPr>
          <w:instrText>∘</w:instrText>
        </w:r>
        <w:r>
          <w:instrText>&lt;/sup&gt;&lt;/span&gt;C after peaking at 1.5–1.6 &lt;span class=\"inline-formula\"&gt;&lt;sup&gt;</w:instrText>
        </w:r>
        <w:r>
          <w:rPr>
            <w:rFonts w:ascii="Cambria Math" w:hAnsi="Cambria Math" w:cs="Cambria Math"/>
          </w:rPr>
          <w:instrText>∘</w:instrText>
        </w:r>
        <w:r>
          <w:instrText xml:space="preserve">&lt;/sup&gt;&lt;/span&gt;C in 2035–2055. We compare the methods applied in AR6 with the methods used for SR1.5 and discuss their implications. This article also introduces a “climate-assessment” Python package which allows for fully reproducing the IPCC AR6 WGIII temperature assessment. This work provides a community tool for assessing the temperature outcomes of emissions pathways and provides a basis for further work such as extending the workflow to include downscaling of climate characteristics to a regional level and calculating impacts.&lt;/p&gt;","container-title":"Geoscientific Model Development","DOI":"10.5194/gmd-15-9075-2022","ISSN":"1991-959X","issue":"24","language":"English","note":"number: 24\npublisher: Copernicus GmbH","page":"9075-9109","source":"gmd.copernicus.org","title":"The IPCC Sixth Assessment Report WGIII climate assessment of mitigation pathways: from emissions to global temperatures","title-short":"The IPCC Sixth Assessment Report WGIII climate assessment of mitigation pathways","volume":"15","author":[{"family":"Kikstra","given":"Jarmo S."},{"family":"Nicholls","given":"Zebedee R. J."},{"family":"Smith","given":"Christopher J."},{"family":"Lewis","given":"Jared"},{"family":"Lamboll","given":"Robin D."},{"family":"Byers","given":"Edward"},{"family":"Sandstad","given":"Marit"},{"family":"Meinshausen","given":"Malte"},{"family":"Gidden","given":"Matthew J."},{"family":"Rogelj","given":"Joeri"},{"family":"Kriegler","given":"Elmar"},{"family":"Peters","given":"Glen P."},{"family":"Fuglestvedt","given":"Jan S."},{"family":"Skeie","given":"Ragnhild B."},{"family":"Samset","given":"Bjørn H."},{"family":"Wienpahl","given":"Laura"},{"family":"Vuuren","given":"Detlef P.","non-dropping-particle":"van"},{"family":"Wijst","given":"Kaj-Ivar","non-dropping-particle":"van der"},{"family":"Al Khourdajie","given":"Alaa"},{"family":"Forster","given":"Piers M."},{"family":"Reisinger","given":"Andy"},{"family":"Schaeffer","given":"Roberto"},{"family":"Riahi","given":"Keywan"}],"issued":{"date-parts":[["2022",12,20]]}}},{"id":"akMpUoZw/RYsQtRVa","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Pr="001851EA">
          <w:fldChar w:fldCharType="separate"/>
        </w:r>
        <w:r w:rsidRPr="00372D27">
          <w:rPr>
            <w:rFonts w:ascii="Calibri" w:hAnsi="Calibri" w:cs="Calibri"/>
            <w:szCs w:val="24"/>
            <w:vertAlign w:val="superscript"/>
          </w:rPr>
          <w:t>15,25,40</w:t>
        </w:r>
        <w:r w:rsidRPr="001851EA">
          <w:fldChar w:fldCharType="end"/>
        </w:r>
        <w:r w:rsidRPr="001851EA">
          <w:t xml:space="preserve">. </w:t>
        </w:r>
      </w:moveTo>
    </w:p>
    <w:p w14:paraId="2BE04EDA" w14:textId="77777777" w:rsidR="001E2427" w:rsidRPr="00551DED" w:rsidRDefault="001E2427" w:rsidP="001E2427">
      <w:pPr>
        <w:rPr>
          <w:moveTo w:id="346" w:author="Beath, Hamish R" w:date="2026-01-04T16:19:00Z" w16du:dateUtc="2026-01-04T16:19:00Z"/>
          <w:iCs/>
        </w:rPr>
      </w:pPr>
      <w:moveTo w:id="347" w:author="Beath, Hamish R" w:date="2026-01-04T16:19:00Z" w16du:dateUtc="2026-01-04T16:19:00Z">
        <w:r w:rsidRPr="001851EA">
          <w:t xml:space="preserve">However, binary weighting of scenarios based on temperature outcome is only fully defensible if </w:t>
        </w:r>
        <w:r>
          <w:t>un</w:t>
        </w:r>
        <w:r w:rsidRPr="001851EA">
          <w:t xml:space="preserve">certainty around </w:t>
        </w:r>
        <w:r>
          <w:t>a scenario’s</w:t>
        </w:r>
        <w:r w:rsidRPr="001851EA">
          <w:t xml:space="preserve"> climate outcome</w:t>
        </w:r>
        <w:r>
          <w:t xml:space="preserve"> can be unambiguously quantified with a single probability distribution</w:t>
        </w:r>
        <w:r w:rsidRPr="001851EA">
          <w:t>. This is typically never the case</w:t>
        </w:r>
        <w:r w:rsidRPr="001851EA">
          <w:fldChar w:fldCharType="begin"/>
        </w:r>
        <w:r>
          <w:instrText xml:space="preserve"> ADDIN ZOTERO_ITEM CSL_CITATION {"citationID":"NhrRmcyd","properties":{"formattedCitation":"\\super 41\\nosupersub{}","plainCitation":"41","noteIndex":0},"citationItems":[{"id":"akMpUoZw/Ym4YnjON","uris":["http://zotero.org/users/7044370/items/RGBB5IBX"],"itemData":{"id":8988,"type":"chapter","container-title":"Climate Change 2021: The Physical Science Basis. Contribution of Working Group I to the Sixth Assessment Report of the Intergovernmental Panel on Climate Change","note":"section: 7","publisher":"Cambridge University Press","title":"Cross-Chapter Box 7.1: Physical emulation of Earth System Models for scenario classification and knowledge integration in AR6","author":[{"family":"Nicholls","given":"Z"},{"family":"Meinshausen","given":"M"},{"family":"Forster","given":"P"},{"family":"Armour","given":"K"},{"family":"Berntsen","given":"T"},{"family":"Collins","given":"W"},{"family":"Jones","given":"C"},{"family":"Lewis","given":"J"},{"family":"Marotzke","given":"J"},{"family":"Milinski","given":"Sebastian"},{"family":"Rogelj","given":"Joeri"},{"family":"Smith","given":"Christopher"}],"editor":[{"family":"Masson-Delmotte","given":"V"},{"family":"Zhai","given":"P"},{"family":"Pirani","given":"A"},{"family":"Connors","given":"S L"},{"family":"Péan","given":"C"},{"family":"Berger","given":"S"},{"family":"Caud","given":"N"},{"family":"Chen","given":"Y"},{"family":"Goldfarb","given":"L"},{"family":"Gomis","given":"M I"},{"family":"Huang","given":"M"},{"family":"Leitzell","given":"K"},{"family":"Lonnoy","given":"E"},{"family":"Matthews","given":"J B R"},{"family":"Maycock","given":"T K"},{"family":"Waterfield","given":"T"},{"family":"Yelekçi","given":"O"},{"family":"Yu","given":"R"},{"family":"Zhou","given":"B"}],"issued":{"date-parts":[["2021"]]}}}],"schema":"https://github.com/citation-style-language/schema/raw/master/csl-citation.json"} </w:instrText>
        </w:r>
        <w:r w:rsidRPr="001851EA">
          <w:fldChar w:fldCharType="separate"/>
        </w:r>
        <w:r w:rsidRPr="00372D27">
          <w:rPr>
            <w:rFonts w:ascii="Calibri" w:hAnsi="Calibri" w:cs="Calibri"/>
            <w:szCs w:val="24"/>
            <w:vertAlign w:val="superscript"/>
          </w:rPr>
          <w:t>41</w:t>
        </w:r>
        <w:r w:rsidRPr="001851EA">
          <w:fldChar w:fldCharType="end"/>
        </w:r>
        <w:r w:rsidRPr="001851EA">
          <w:t xml:space="preserve">. Under such conditions, </w:t>
        </w:r>
        <w:r w:rsidRPr="001851EA">
          <w:rPr>
            <w:i/>
            <w:iCs/>
          </w:rPr>
          <w:t>R(i)</w:t>
        </w:r>
        <w:r w:rsidRPr="001851EA">
          <w:t xml:space="preserve"> could also take the form of a continuous function. Consider an example with a threshold </w:t>
        </w:r>
        <w:r>
          <w:rPr>
            <w:rFonts w:ascii="Cambria Math" w:hAnsi="Cambria Math" w:cstheme="minorHAnsi"/>
            <w:i/>
            <w:iCs/>
          </w:rPr>
          <w:t>ϑ</w:t>
        </w:r>
        <w:r w:rsidRPr="00403377">
          <w:t xml:space="preserve"> </w:t>
        </w:r>
        <w:r w:rsidRPr="001851EA">
          <w:t xml:space="preserve">provided for a given scenario metric </w:t>
        </w:r>
        <w:r w:rsidRPr="001851EA">
          <w:rPr>
            <w:i/>
            <w:iCs/>
          </w:rPr>
          <w:t>m</w:t>
        </w:r>
        <w:r w:rsidRPr="001851EA">
          <w:rPr>
            <w:i/>
            <w:iCs/>
            <w:vertAlign w:val="subscript"/>
          </w:rPr>
          <w:t>i</w:t>
        </w:r>
        <w:r w:rsidRPr="001851EA">
          <w:t xml:space="preserve">. </w:t>
        </w:r>
        <w:r w:rsidRPr="001851EA">
          <w:rPr>
            <w:i/>
            <w:iCs/>
          </w:rPr>
          <w:t>R(i)</w:t>
        </w:r>
        <w:r w:rsidRPr="001851EA">
          <w:t xml:space="preserve"> can be constructed in a way such that scenarios within the threshold are weighted with unity, and scenarios beyond the threshold are weighted based on their distance to the threshold</w:t>
        </w:r>
        <w:r>
          <w:t xml:space="preserve">, for example, using a stretched exponential function with scaling factor </w:t>
        </w:r>
        <w:r w:rsidRPr="00193B23">
          <w:rPr>
            <w:rFonts w:ascii="Cambria Math" w:hAnsi="Cambria Math"/>
            <w:i/>
          </w:rPr>
          <w:t>α</w:t>
        </w:r>
        <w:r>
          <w:t xml:space="preserve"> and stretching exponent</w:t>
        </w:r>
        <w:r>
          <w:rPr>
            <w:rFonts w:ascii="Times New Roman" w:hAnsi="Times New Roman" w:cs="Times New Roman"/>
          </w:rPr>
          <w:t xml:space="preserve"> </w:t>
        </w:r>
        <w:r w:rsidRPr="00377072">
          <w:rPr>
            <w:rFonts w:ascii="Cambria Math" w:hAnsi="Cambria Math"/>
            <w:i/>
          </w:rPr>
          <w:t>β</w:t>
        </w:r>
        <w:r>
          <w:rPr>
            <w:rFonts w:ascii="Cambria Math" w:hAnsi="Cambria Math"/>
            <w:i/>
          </w:rPr>
          <w:t xml:space="preserve"> </w:t>
        </w:r>
        <w:r w:rsidRPr="004571AB">
          <w:t>to determine the relevance weight</w:t>
        </w:r>
        <w:r>
          <w:rPr>
            <w:rFonts w:ascii="Cambria Math" w:hAnsi="Cambria Math"/>
            <w:iCs/>
          </w:rPr>
          <w:t xml:space="preserve">: </w:t>
        </w:r>
      </w:moveTo>
    </w:p>
    <w:p w14:paraId="573DB9D7" w14:textId="77777777" w:rsidR="001E2427" w:rsidRPr="00DF5A81" w:rsidRDefault="00DA071F" w:rsidP="001E2427">
      <w:pPr>
        <w:rPr>
          <w:moveTo w:id="348" w:author="Beath, Hamish R" w:date="2026-01-04T16:19:00Z" w16du:dateUtc="2026-01-04T16:19:00Z"/>
        </w:rPr>
      </w:pPr>
      <m:oMathPara>
        <m:oMath>
          <m:eqArr>
            <m:eqArrPr>
              <m:maxDist m:val="1"/>
              <m:ctrlPr>
                <w:rPr>
                  <w:rFonts w:ascii="Cambria Math" w:hAnsi="Cambria Math"/>
                  <w:i/>
                </w:rPr>
              </m:ctrlPr>
            </m:eqArrPr>
            <m:e>
              <m:r>
                <w:rPr>
                  <w:rFonts w:ascii="Cambria Math" w:hAnsi="Cambria Math"/>
                </w:rPr>
                <m:t>R</m:t>
              </m:r>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if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lt;ϑ</m:t>
                      </m:r>
                    </m:e>
                    <m:e>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ϑ</m:t>
                                          </m:r>
                                        </m:num>
                                        <m:den>
                                          <m:r>
                                            <w:rPr>
                                              <w:rFonts w:ascii="Cambria Math" w:hAnsi="Cambria Math"/>
                                            </w:rPr>
                                            <m:t>ϑ</m:t>
                                          </m:r>
                                        </m:den>
                                      </m:f>
                                    </m:e>
                                  </m:d>
                                </m:e>
                                <m:sup>
                                  <m:r>
                                    <w:rPr>
                                      <w:rFonts w:ascii="Cambria Math" w:hAnsi="Cambria Math"/>
                                    </w:rPr>
                                    <m:t>β</m:t>
                                  </m:r>
                                </m:sup>
                              </m:sSup>
                            </m:e>
                          </m:d>
                        </m:sup>
                      </m:sSup>
                      <m:r>
                        <w:rPr>
                          <w:rFonts w:ascii="Cambria Math" w:hAnsi="Cambria Math"/>
                        </w:rPr>
                        <m:t xml:space="preserve">   else</m:t>
                      </m:r>
                    </m:e>
                  </m:eqAr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60F533B" w14:textId="77777777" w:rsidR="001E2427" w:rsidRDefault="001E2427" w:rsidP="001E2427">
      <w:pPr>
        <w:rPr>
          <w:moveTo w:id="349" w:author="Beath, Hamish R" w:date="2026-01-04T16:19:00Z" w16du:dateUtc="2026-01-04T16:19:00Z"/>
        </w:rPr>
      </w:pPr>
      <w:moveTo w:id="350" w:author="Beath, Hamish R" w:date="2026-01-04T16:19:00Z" w16du:dateUtc="2026-01-04T16:19:00Z">
        <w:r>
          <w:t xml:space="preserve">Alternatively, scenarios that are </w:t>
        </w:r>
        <w:r w:rsidRPr="004571AB">
          <w:rPr>
            <w:i/>
          </w:rPr>
          <w:t>within</w:t>
        </w:r>
        <w:r>
          <w:t xml:space="preserve"> a defined threshold </w:t>
        </w:r>
        <w:r>
          <w:rPr>
            <w:rFonts w:ascii="Cambria Math" w:hAnsi="Cambria Math" w:cstheme="minorHAnsi"/>
            <w:i/>
            <w:iCs/>
          </w:rPr>
          <w:t>ϑ</w:t>
        </w:r>
        <w:r>
          <w:t xml:space="preserve">, could be weighted based on their distance from it. For example, a user may want adherence to temperature thresholds but may want to apply a risk-based relevance weighting. Here, scenarios further from thresholds achieve a higher </w:t>
        </w:r>
        <m:oMath>
          <m:r>
            <w:rPr>
              <w:rFonts w:ascii="Cambria Math" w:hAnsi="Cambria Math"/>
            </w:rPr>
            <m:t>R</m:t>
          </m:r>
          <m:d>
            <m:dPr>
              <m:ctrlPr>
                <w:rPr>
                  <w:rFonts w:ascii="Cambria Math" w:hAnsi="Cambria Math"/>
                  <w:i/>
                </w:rPr>
              </m:ctrlPr>
            </m:dPr>
            <m:e>
              <m:r>
                <w:rPr>
                  <w:rFonts w:ascii="Cambria Math" w:hAnsi="Cambria Math"/>
                </w:rPr>
                <m:t>i</m:t>
              </m:r>
            </m:e>
          </m:d>
        </m:oMath>
        <w:moveTo w:id="351" w:author="Beath, Hamish R" w:date="2026-01-04T16:19:00Z" w16du:dateUtc="2026-01-04T16:19:00Z">
          <w:r>
            <w:t xml:space="preserve"> ,as they are deemed to have less risk of breaching the threshold.</w:t>
          </w:r>
        </w:moveTo>
      </w:moveTo>
    </w:p>
    <w:p w14:paraId="44F8EE60" w14:textId="77777777" w:rsidR="001E2427" w:rsidRPr="001851EA" w:rsidRDefault="001E2427" w:rsidP="001E2427">
      <w:pPr>
        <w:pStyle w:val="Heading3"/>
        <w:rPr>
          <w:moveTo w:id="352" w:author="Beath, Hamish R" w:date="2026-01-04T16:19:00Z" w16du:dateUtc="2026-01-04T16:19:00Z"/>
        </w:rPr>
      </w:pPr>
      <w:moveTo w:id="353" w:author="Beath, Hamish R" w:date="2026-01-04T16:19:00Z" w16du:dateUtc="2026-01-04T16:19:00Z">
        <w:r>
          <w:t xml:space="preserve">Weighting based on scenario </w:t>
        </w:r>
        <w:r w:rsidRPr="001851EA">
          <w:t>quality</w:t>
        </w:r>
      </w:moveTo>
    </w:p>
    <w:p w14:paraId="1CDDC11A" w14:textId="77777777" w:rsidR="001E2427" w:rsidRPr="001851EA" w:rsidRDefault="001E2427" w:rsidP="001E2427">
      <w:pPr>
        <w:rPr>
          <w:moveTo w:id="354" w:author="Beath, Hamish R" w:date="2026-01-04T16:19:00Z" w16du:dateUtc="2026-01-04T16:19:00Z"/>
        </w:rPr>
      </w:pPr>
      <w:moveTo w:id="355" w:author="Beath, Hamish R" w:date="2026-01-04T16:19:00Z" w16du:dateUtc="2026-01-04T16:19:00Z">
        <w:r w:rsidRPr="001851EA">
          <w:t>The quality of a scenario is central to consider whether to continue using its information for secondary analysis. However, an assessment of quality is subjective and depends on the research question being explored. For example, accura</w:t>
        </w:r>
        <w:r>
          <w:t>te</w:t>
        </w:r>
        <w:r w:rsidRPr="001851EA">
          <w:t xml:space="preserve"> historical emissions might be important </w:t>
        </w:r>
        <w:r>
          <w:t>for</w:t>
        </w:r>
        <w:r w:rsidRPr="001851EA">
          <w:t xml:space="preserve"> understand</w:t>
        </w:r>
        <w:r>
          <w:t>ing</w:t>
        </w:r>
        <w:r w:rsidRPr="001851EA">
          <w:t xml:space="preserve"> how emissions relate to global warming targets, while </w:t>
        </w:r>
        <w:r>
          <w:t>accurate</w:t>
        </w:r>
        <w:r w:rsidRPr="001851EA">
          <w:t xml:space="preserve"> historical energy system capacities might </w:t>
        </w:r>
        <w:r>
          <w:t>be</w:t>
        </w:r>
        <w:r w:rsidRPr="001851EA">
          <w:t xml:space="preserve"> important if characteristics of the energy transformation are gleaned from these pathways. </w:t>
        </w:r>
        <w:r>
          <w:t>Alternatively, quality weighting could be derived from the characteristics of certain models. For example, their representation of specific technologies of interes</w:t>
        </w:r>
        <w:r w:rsidRPr="00750EE6">
          <w:t>t.</w:t>
        </w:r>
        <w:r>
          <w:t xml:space="preserve"> </w:t>
        </w:r>
        <w:r>
          <w:lastRenderedPageBreak/>
          <w:t>Quality weighting could also be assigned using quantifiable feasibility criteria</w:t>
        </w:r>
        <w:r>
          <w:fldChar w:fldCharType="begin"/>
        </w:r>
        <w:r>
          <w:instrText xml:space="preserve"> ADDIN ZOTERO_ITEM CSL_CITATION {"citationID":"a3okqnkdof","properties":{"formattedCitation":"\\super 16,42\\nosupersub{}","plainCitation":"16,42","noteIndex":0},"citationItems":[{"id":"akMpUoZw/ZBBppBpI","uris":["http://zotero.org/users/7044370/items/T6MJM4GE"],"itemData":{"id":"eUgVS2ql/rQ09J7eb","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1,"uris":["http://zotero.org/users/18111444/items/EN8YJ9IV"],"itemData":{"id":1,"type":"article-journal","abstract":"Ensembles of climate change mitigation scenarios present users with a collection of strategies for limiting global warming. These strategies may differ in their associated feasibility challenges, mitigation co-impacts, and ultimately their relative societal desirability. Understanding these scenario characteristics is therefore crucial when scenarios are used to inform strategic decisions. One approach to enhance this understanding is to establish scenario archetypes and select contrasting illustrative scenarios from a larger ensemble. We present a new multidimensional framework for the systematic comparison of scenarios at the global or regional level. We illustrate the framework with comparisons in seven dimensions: economic feasibility, mineral resource availability, impacts on societal resilience, near-term scenario robustness, environmental sustainability, interregional fairness, and speed of societal transformation. Using cluster analysis, the framework can be used to select a group of illustrative scenarios with contrasting scores across the dimensions. Beyond the selection of scenarios, our exploration and evaluation framework also allows the identification of gaps in the scenario space that may be of interest but are not covered by the literature. We demonstrate these use cases by applying our framework to a set of mitigation scenarios that limit warming to 1.5 °C. Our results show our framework systematically selects contrasting scenarios, with our illustrative pathways having diverging energy mixes and uses of carbon dioxide removal. Further, we highlight considerable regional differences in the distribution of indicator and dimension scores as a key area for further investigation.","container-title":"Environmental Research Letters","DOI":"10.1088/1748-9326/addd35","ISSN":"1748-9326","issue":"7","journalAbbreviation":"Environ. Res. Lett.","language":"en","note":"publisher: IOP Publishing","page":"074020","source":"Institute of Physics","title":"An exploration and evaluation framework for climate change mitigation scenarios with varying feasibility and desirability","volume":"20","author":[{"family":"Beath","given":"Hamish"},{"family":"Mittal","given":"Shivika"},{"family":"Lamboll","given":"Robin"},{"family":"Rogelj","given":"Joeri"}],"issued":{"date-parts":[["2025",6]]}}}],"schema":"https://github.com/citation-style-language/schema/raw/master/csl-citation.json"} </w:instrText>
        </w:r>
        <w:r>
          <w:fldChar w:fldCharType="separate"/>
        </w:r>
        <w:r w:rsidRPr="00372D27">
          <w:rPr>
            <w:rFonts w:ascii="Calibri" w:cs="Calibri"/>
            <w:szCs w:val="24"/>
            <w:vertAlign w:val="superscript"/>
          </w:rPr>
          <w:t>16,42</w:t>
        </w:r>
        <w:r>
          <w:fldChar w:fldCharType="end"/>
        </w:r>
        <w:r>
          <w:t xml:space="preserve">, obtained from literature or expert judgment or </w:t>
        </w:r>
        <w:r w:rsidRPr="00550DA1">
          <w:t>elicitation</w:t>
        </w:r>
        <w:r w:rsidRPr="00550DA1">
          <w:fldChar w:fldCharType="begin"/>
        </w:r>
        <w:r>
          <w:instrText xml:space="preserve"> ADDIN ZOTERO_ITEM CSL_CITATION {"citationID":"a2tfc92f29","properties":{"formattedCitation":"\\super 43\\nosupersub{}","plainCitation":"43","noteIndex":0},"citationItems":[{"id":9,"uris":["http://zotero.org/users/18111444/items/GCP39BFB"],"itemData":{"id":9,"type":"article-journal","abstract":"The inclusion of expert judgments along with other forms of data in science, engineering,           and decision making is inevitable. Expert elicitation refers to formal procedures for           obtaining and combining expert judgments. Expert elicitation is required when existing           data and models cannot provide needed information. This makes validating expert judgments           a challenge because they are used when other data do not exist and thus measuring their           accuracy is difficult. This article examines the classical model of structured expert           judgment, which is an elicitation method that includes validation of the experts’           assessments against empirical data. In the classical model, experts assess both the           unknown target questions and a set of calibration questions, which are items from the           experts’ field that have observed true values. The classical model scores experts on their           performance in assessing the calibration questions and then produces performance-weighted           combinations of the experts. From 2006 through March 2015, the classical model has been           used in thirty-three unique applications. Less than one-third of the individual experts in           these studies were statistically accurate, highlighting the need for validation. Overall,           the performance-based combination of experts produced in the classical model is more           statistically accurate and more informative than an equal weighting of experts.","container-title":"Review of Environmental Economics and Policy","DOI":"10.1093/reep/rex022","ISSN":"1750-6816","issue":"1","note":"publisher: The University of Chicago Press","page":"113-132","source":"journals.uchicago.edu (Atypon)","title":"Expert Elicitation: Using the Classical Model to Validate                         Experts’ Judgments","title-short":"Expert Elicitation","volume":"12","author":[{"family":"Colson","given":"Abigail R."},{"family":"Cooke","given":"Roger M."}],"issued":{"date-parts":[["2018",1]]}}}],"schema":"https://github.com/citation-style-language/schema/raw/master/csl-citation.json"} </w:instrText>
        </w:r>
        <w:r w:rsidRPr="00550DA1">
          <w:fldChar w:fldCharType="separate"/>
        </w:r>
        <w:r w:rsidRPr="00372D27">
          <w:rPr>
            <w:rFonts w:ascii="Calibri" w:cs="Calibri"/>
            <w:szCs w:val="24"/>
            <w:vertAlign w:val="superscript"/>
          </w:rPr>
          <w:t>43</w:t>
        </w:r>
        <w:r w:rsidRPr="00550DA1">
          <w:fldChar w:fldCharType="end"/>
        </w:r>
        <w:r w:rsidRPr="00550DA1">
          <w:t xml:space="preserve">. </w:t>
        </w:r>
        <w:r>
          <w:t xml:space="preserve">Practically, this could mean down-weighting scenarios with technology pathways or societal changes judged by experts to be outside plausible achievability. </w:t>
        </w:r>
      </w:moveTo>
    </w:p>
    <w:p w14:paraId="0245CF53" w14:textId="77777777" w:rsidR="001E2427" w:rsidRPr="001851EA" w:rsidRDefault="001E2427" w:rsidP="001E2427">
      <w:pPr>
        <w:rPr>
          <w:moveTo w:id="356" w:author="Beath, Hamish R" w:date="2026-01-04T16:19:00Z" w16du:dateUtc="2026-01-04T16:19:00Z"/>
        </w:rPr>
      </w:pPr>
      <w:moveTo w:id="357" w:author="Beath, Hamish R" w:date="2026-01-04T16:19:00Z" w16du:dateUtc="2026-01-04T16:19:00Z">
        <w:r w:rsidRPr="001851EA">
          <w:t>Methods that have earlier been applied to account for climate data projection quality</w:t>
        </w:r>
        <w:r w:rsidRPr="001851EA">
          <w:fldChar w:fldCharType="begin"/>
        </w:r>
        <w:r>
          <w:instrText xml:space="preserve"> ADDIN ZOTERO_ITEM CSL_CITATION {"citationID":"9fJI0ITY","properties":{"formattedCitation":"\\super 20\\uc0\\u8211{}23\\nosupersub{}","plainCitation":"20–23","noteIndex":0},"citationItems":[{"id":"akMpUoZw/Yj2SmrRq","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akMpUoZw/8BaQ0gHR","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akMpUoZw/ILW1gkqy","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akMpUoZw/PGBLOKhV","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Pr="001851EA">
          <w:fldChar w:fldCharType="separate"/>
        </w:r>
        <w:r w:rsidRPr="008E4B41">
          <w:rPr>
            <w:rFonts w:ascii="Calibri" w:hAnsi="Calibri" w:cs="Calibri"/>
            <w:szCs w:val="24"/>
            <w:vertAlign w:val="superscript"/>
          </w:rPr>
          <w:t>20–23</w:t>
        </w:r>
        <w:r w:rsidRPr="001851EA">
          <w:fldChar w:fldCharType="end"/>
        </w:r>
        <w:r w:rsidRPr="001851EA">
          <w:t xml:space="preserve"> can be adapted to our new context, by comparing emissions and energy trends in scenarios to recent observations. Scenario quality can be accounted for by implementing a continuous weighting</w:t>
        </w:r>
        <w:r w:rsidRPr="001851EA">
          <w:rPr>
            <w:i/>
            <w:iCs/>
          </w:rPr>
          <w:t xml:space="preserve"> Q</w:t>
        </w:r>
        <w:r w:rsidRPr="001851EA">
          <w:rPr>
            <w:i/>
            <w:iCs/>
            <w:vertAlign w:val="subscript"/>
          </w:rPr>
          <w:t>j</w:t>
        </w:r>
        <w:r w:rsidRPr="001851EA">
          <w:rPr>
            <w:i/>
            <w:iCs/>
          </w:rPr>
          <w:t>(i)</w:t>
        </w:r>
        <w:r w:rsidRPr="001851EA">
          <w:t xml:space="preserve"> between 0 and 1 for each scenario </w:t>
        </w:r>
        <w:r w:rsidRPr="001851EA">
          <w:rPr>
            <w:i/>
            <w:iCs/>
          </w:rPr>
          <w:t>i</w:t>
        </w:r>
        <w:r w:rsidRPr="001851EA">
          <w:t xml:space="preserve">, based on a set of </w:t>
        </w:r>
        <w:r w:rsidRPr="001851EA">
          <w:rPr>
            <w:i/>
            <w:iCs/>
          </w:rPr>
          <w:t>j</w:t>
        </w:r>
        <w:r w:rsidRPr="001851EA">
          <w:t xml:space="preserve"> distance criteria </w:t>
        </w:r>
        <w:r w:rsidRPr="001851EA">
          <w:rPr>
            <w:i/>
            <w:iCs/>
          </w:rPr>
          <w:t>f</w:t>
        </w:r>
        <w:r w:rsidRPr="001851EA">
          <w:rPr>
            <w:i/>
            <w:iCs/>
            <w:vertAlign w:val="subscript"/>
          </w:rPr>
          <w:t>j</w:t>
        </w:r>
        <w:r w:rsidRPr="001851EA">
          <w:rPr>
            <w:i/>
            <w:iCs/>
          </w:rPr>
          <w:t>(d)</w:t>
        </w:r>
        <w:r w:rsidRPr="001851EA">
          <w:t xml:space="preserve"> </w:t>
        </w:r>
        <w:r>
          <w:t xml:space="preserve">of </w:t>
        </w:r>
        <w:r w:rsidRPr="001976D6">
          <w:rPr>
            <w:i/>
            <w:iCs/>
          </w:rPr>
          <w:t>k</w:t>
        </w:r>
        <w:r>
          <w:t xml:space="preserve"> quality metrics </w:t>
        </w:r>
        <w:r w:rsidRPr="001976D6">
          <w:t>defined</w:t>
        </w:r>
        <w:r w:rsidRPr="001851EA">
          <w:t xml:space="preserve"> between a scenario’s modelled </w:t>
        </w:r>
        <w:r>
          <w:t>data for a metric</w:t>
        </w:r>
        <w:r w:rsidRPr="001851EA">
          <w:t xml:space="preserve"> (v</w:t>
        </w:r>
        <w:r>
          <w:rPr>
            <w:vertAlign w:val="subscript"/>
          </w:rPr>
          <w:t>k</w:t>
        </w:r>
        <w:r w:rsidRPr="001851EA">
          <w:rPr>
            <w:vertAlign w:val="subscript"/>
          </w:rPr>
          <w:t>,i</w:t>
        </w:r>
        <w:r w:rsidRPr="001851EA">
          <w:t xml:space="preserve">) and </w:t>
        </w:r>
        <w:r>
          <w:t>an expert assessments</w:t>
        </w:r>
        <w:r w:rsidRPr="001851EA">
          <w:t xml:space="preserve"> </w:t>
        </w:r>
        <w:r>
          <w:t>of a set of measures of quality</w:t>
        </w:r>
        <w:r w:rsidRPr="001851EA">
          <w:t xml:space="preserve"> (</w:t>
        </w:r>
        <w:r w:rsidRPr="008355AE">
          <w:rPr>
            <w:i/>
            <w:iCs/>
          </w:rPr>
          <w:t>E</w:t>
        </w:r>
        <w:r w:rsidRPr="008355AE">
          <w:rPr>
            <w:i/>
            <w:iCs/>
            <w:vertAlign w:val="subscript"/>
          </w:rPr>
          <w:t>k</w:t>
        </w:r>
        <w:r w:rsidRPr="001851EA">
          <w:t xml:space="preserve">) (Eq. 4). </w:t>
        </w:r>
      </w:moveTo>
    </w:p>
    <w:p w14:paraId="4B2F6490" w14:textId="77777777" w:rsidR="001E2427" w:rsidRPr="001851EA" w:rsidRDefault="00DA071F" w:rsidP="001E2427">
      <w:pPr>
        <w:rPr>
          <w:moveTo w:id="358" w:author="Beath, Hamish R" w:date="2026-01-04T16:19:00Z" w16du:dateUtc="2026-01-04T16:19:00Z"/>
          <w:i/>
        </w:rPr>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e>
                      </m:d>
                    </m:e>
                  </m:d>
                </m:e>
              </m:nary>
              <m:r>
                <w:rPr>
                  <w:rFonts w:ascii="Cambria Math" w:hAnsi="Cambria Math"/>
                </w:rPr>
                <m:t>#</m:t>
              </m:r>
              <m:d>
                <m:dPr>
                  <m:ctrlPr>
                    <w:rPr>
                      <w:rFonts w:ascii="Cambria Math" w:hAnsi="Cambria Math"/>
                      <w:i/>
                    </w:rPr>
                  </m:ctrlPr>
                </m:dPr>
                <m:e>
                  <m:r>
                    <w:rPr>
                      <w:rFonts w:ascii="Cambria Math" w:hAnsi="Cambria Math"/>
                    </w:rPr>
                    <m:t>4</m:t>
                  </m:r>
                </m:e>
              </m:d>
            </m:e>
          </m:eqArr>
        </m:oMath>
      </m:oMathPara>
    </w:p>
    <w:p w14:paraId="7431D81B" w14:textId="77777777" w:rsidR="001E2427" w:rsidRPr="001851EA" w:rsidRDefault="001E2427" w:rsidP="001E2427">
      <w:pPr>
        <w:rPr>
          <w:moveTo w:id="359" w:author="Beath, Hamish R" w:date="2026-01-04T16:19:00Z" w16du:dateUtc="2026-01-04T16:19:00Z"/>
        </w:rPr>
      </w:pPr>
      <w:moveTo w:id="360" w:author="Beath, Hamish R" w:date="2026-01-04T16:19:00Z" w16du:dateUtc="2026-01-04T16:19:00Z">
        <w:r w:rsidRPr="001851EA">
          <w:t>The IPCC SR1.5 and AR6 assessments did not use a formal method of scenario weighting but applied a scenario quality filtering</w:t>
        </w:r>
        <w:r w:rsidRPr="001851EA">
          <w:fldChar w:fldCharType="begin"/>
        </w:r>
        <w:r>
          <w:instrText xml:space="preserve"> ADDIN ZOTERO_ITEM CSL_CITATION {"citationID":"F91PVUnJ","properties":{"formattedCitation":"\\super 7,8,18,26\\nosupersub{}","plainCitation":"7,8,18,26","noteIndex":0},"citationItems":[{"id":"akMpUoZw/jacpdbCG","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akMpUoZw/VNcz6M9S","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id":"akMpUoZw/r35tbDd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id":"akMpUoZw/hdNUcu4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Pr="001851EA">
          <w:fldChar w:fldCharType="separate"/>
        </w:r>
        <w:r w:rsidRPr="008E4B41">
          <w:rPr>
            <w:rFonts w:ascii="Calibri" w:hAnsi="Calibri" w:cs="Calibri"/>
            <w:szCs w:val="24"/>
            <w:vertAlign w:val="superscript"/>
          </w:rPr>
          <w:t>7,8,18,26</w:t>
        </w:r>
        <w:r w:rsidRPr="001851EA">
          <w:fldChar w:fldCharType="end"/>
        </w:r>
        <w:r w:rsidRPr="001851EA">
          <w:t xml:space="preserve">, with each scenario effectively assigned </w:t>
        </w:r>
        <w:r w:rsidRPr="001851EA">
          <w:rPr>
            <w:i/>
            <w:iCs/>
          </w:rPr>
          <w:t>Q(i)</w:t>
        </w:r>
        <w:r w:rsidRPr="001851EA">
          <w:t xml:space="preserve"> = 0 (excluded) or </w:t>
        </w:r>
        <w:r w:rsidRPr="001851EA">
          <w:rPr>
            <w:i/>
            <w:iCs/>
          </w:rPr>
          <w:t>Q(i)</w:t>
        </w:r>
        <w:r w:rsidRPr="001851EA">
          <w:t xml:space="preserve"> = 1 (included). For example, SR1.5 excluded scenarios with negative CO</w:t>
        </w:r>
        <w:r w:rsidRPr="001851EA">
          <w:rPr>
            <w:vertAlign w:val="subscript"/>
          </w:rPr>
          <w:t>2</w:t>
        </w:r>
        <w:r w:rsidRPr="001851EA">
          <w:t xml:space="preserve"> emissions from agriculture, forestry and other land-use (AFOLU) in 2020 due to the perceived implausibility of AFOLU CO</w:t>
        </w:r>
        <w:r w:rsidRPr="001851EA">
          <w:rPr>
            <w:vertAlign w:val="subscript"/>
          </w:rPr>
          <w:t>2</w:t>
        </w:r>
        <w:r w:rsidRPr="001851EA">
          <w:t xml:space="preserve"> emissions becoming negative within two years of the report’s publication</w:t>
        </w:r>
        <w:r w:rsidRPr="001851EA">
          <w:fldChar w:fldCharType="begin"/>
        </w:r>
        <w:r>
          <w:instrText xml:space="preserve"> ADDIN ZOTERO_ITEM CSL_CITATION {"citationID":"NjLcyZrG","properties":{"formattedCitation":"\\super 7,18\\nosupersub{}","plainCitation":"7,18","noteIndex":0},"citationItems":[{"id":"akMpUoZw/jacpdbCG","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akMpUoZw/r35tbDd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Pr="001851EA">
          <w:fldChar w:fldCharType="separate"/>
        </w:r>
        <w:r w:rsidRPr="008E4B41">
          <w:rPr>
            <w:rFonts w:ascii="Calibri" w:hAnsi="Calibri" w:cs="Calibri"/>
            <w:szCs w:val="24"/>
            <w:vertAlign w:val="superscript"/>
          </w:rPr>
          <w:t>7,18</w:t>
        </w:r>
        <w:r w:rsidRPr="001851EA">
          <w:fldChar w:fldCharType="end"/>
        </w:r>
        <w:r w:rsidRPr="001851EA">
          <w:t>. In addition, SR1.5 excluded a further 30 scenarios from its analysis of global and sectorial emissions evolutions (see Table 2.4 and Figure SPM.3 in ref. </w:t>
        </w:r>
        <w:r w:rsidRPr="001851EA">
          <w:fldChar w:fldCharType="begin"/>
        </w:r>
        <w:r>
          <w:instrText xml:space="preserve"> ADDIN ZOTERO_ITEM CSL_CITATION {"citationID":"FoRjJfkX","properties":{"formattedCitation":"\\super 5\\nosupersub{}","plainCitation":"5","noteIndex":0},"citationItems":[{"id":"akMpUoZw/puRJF7Uc","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Pr="001851EA">
          <w:fldChar w:fldCharType="separate"/>
        </w:r>
        <w:r w:rsidRPr="001851EA">
          <w:rPr>
            <w:rFonts w:ascii="Calibri" w:hAnsi="Calibri" w:cs="Calibri"/>
          </w:rPr>
          <w:t>5</w:t>
        </w:r>
        <w:r w:rsidRPr="001851EA">
          <w:fldChar w:fldCharType="end"/>
        </w:r>
        <w:r w:rsidRPr="001851EA">
          <w:t xml:space="preserve">) for having greenhouse gas emissions in 2010 outside the range of historical estimates. </w:t>
        </w:r>
        <w:r>
          <w:t>O</w:t>
        </w:r>
        <w:r w:rsidRPr="001851EA">
          <w:t xml:space="preserve">ther parts of the report that explore scenario dimensions orthogonal to global and sectorial emissions evolutions, </w:t>
        </w:r>
        <w:r>
          <w:t>include all</w:t>
        </w:r>
        <w:r w:rsidRPr="001851EA">
          <w:t xml:space="preserve"> scenarios. </w:t>
        </w:r>
        <w:r>
          <w:t xml:space="preserve">In both above-mentioned cases, </w:t>
        </w:r>
        <w:r w:rsidRPr="001851EA">
          <w:rPr>
            <w:i/>
            <w:iCs/>
          </w:rPr>
          <w:t>f</w:t>
        </w:r>
        <w:r w:rsidRPr="001851EA">
          <w:rPr>
            <w:i/>
            <w:iCs/>
            <w:vertAlign w:val="subscript"/>
          </w:rPr>
          <w:t>j</w:t>
        </w:r>
        <w:r w:rsidRPr="001851EA">
          <w:rPr>
            <w:i/>
            <w:iCs/>
          </w:rPr>
          <w:t>(d)</w:t>
        </w:r>
        <w:r>
          <w:t xml:space="preserve"> would take a functional form that returns 1 when a scenario variable in a given year falls inside a set range and zero when not.</w:t>
        </w:r>
      </w:moveTo>
    </w:p>
    <w:p w14:paraId="373C74F4" w14:textId="77777777" w:rsidR="001E2427" w:rsidRPr="001851EA" w:rsidRDefault="001E2427" w:rsidP="001E2427">
      <w:pPr>
        <w:pStyle w:val="Heading3"/>
        <w:rPr>
          <w:moveTo w:id="361" w:author="Beath, Hamish R" w:date="2026-01-04T16:19:00Z" w16du:dateUtc="2026-01-04T16:19:00Z"/>
        </w:rPr>
      </w:pPr>
      <w:moveTo w:id="362" w:author="Beath, Hamish R" w:date="2026-01-04T16:19:00Z" w16du:dateUtc="2026-01-04T16:19:00Z">
        <w:r w:rsidRPr="001851EA">
          <w:t>Weighting based on scenario diversity</w:t>
        </w:r>
      </w:moveTo>
    </w:p>
    <w:p w14:paraId="255F72E8" w14:textId="77777777" w:rsidR="001E2427" w:rsidRPr="001851EA" w:rsidRDefault="001E2427" w:rsidP="001E2427">
      <w:pPr>
        <w:rPr>
          <w:moveTo w:id="363" w:author="Beath, Hamish R" w:date="2026-01-04T16:19:00Z" w16du:dateUtc="2026-01-04T16:19:00Z"/>
        </w:rPr>
      </w:pPr>
      <w:moveTo w:id="364" w:author="Beath, Hamish R" w:date="2026-01-04T16:19:00Z" w16du:dateUtc="2026-01-04T16:19:00Z">
        <w:r w:rsidRPr="001851EA">
          <w:t>Scenario diversity provides a metric of distance or proximity between scenarios. It requires expert judgment and a clear research question to identify relevant variables</w:t>
        </w:r>
        <w:r>
          <w:t xml:space="preserve"> to consider</w:t>
        </w:r>
        <w:r w:rsidRPr="001851EA">
          <w:t xml:space="preserve">. For example, to explore emissions statistics consistent with limiting global warming to a specific level, considering the diversity in scenarios’ emission evolutions could be sufficient. </w:t>
        </w:r>
        <w:r>
          <w:t>For</w:t>
        </w:r>
        <w:r w:rsidRPr="001851EA">
          <w:t xml:space="preserve"> questions </w:t>
        </w:r>
        <w:r>
          <w:t>possible</w:t>
        </w:r>
        <w:r w:rsidRPr="001851EA">
          <w:t xml:space="preserve"> energy system configurations compatible with a specific climate goal, another set of variables could be selected for determining that diversity.</w:t>
        </w:r>
      </w:moveTo>
    </w:p>
    <w:p w14:paraId="59C805F2" w14:textId="77777777" w:rsidR="001E2427" w:rsidRPr="001851EA" w:rsidRDefault="001E2427" w:rsidP="001E2427">
      <w:pPr>
        <w:rPr>
          <w:moveTo w:id="365" w:author="Beath, Hamish R" w:date="2026-01-04T16:19:00Z" w16du:dateUtc="2026-01-04T16:19:00Z"/>
        </w:rPr>
      </w:pPr>
      <w:moveTo w:id="366" w:author="Beath, Hamish R" w:date="2026-01-04T16:19:00Z" w16du:dateUtc="2026-01-04T16:19:00Z">
        <w:r w:rsidRPr="001851EA">
          <w:t>We use an adapted version of the method to estimate effective repetitions in Earth System Model projections</w:t>
        </w:r>
        <w:r w:rsidRPr="001851EA">
          <w:fldChar w:fldCharType="begin"/>
        </w:r>
        <w:r>
          <w:instrText xml:space="preserve"> ADDIN ZOTERO_ITEM CSL_CITATION {"citationID":"VREwcljB","properties":{"formattedCitation":"\\super 20,21\\nosupersub{}","plainCitation":"20,21","noteIndex":0},"citationItems":[{"id":"akMpUoZw/Yj2SmrRq","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akMpUoZw/8BaQ0gHR","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r w:rsidRPr="001851EA">
          <w:fldChar w:fldCharType="separate"/>
        </w:r>
        <w:r w:rsidRPr="008E4B41">
          <w:rPr>
            <w:rFonts w:ascii="Calibri" w:hAnsi="Calibri" w:cs="Calibri"/>
            <w:szCs w:val="24"/>
            <w:vertAlign w:val="superscript"/>
          </w:rPr>
          <w:t>20,21</w:t>
        </w:r>
        <w:r w:rsidRPr="001851EA">
          <w:fldChar w:fldCharType="end"/>
        </w:r>
        <w:r w:rsidRPr="001851EA">
          <w:t xml:space="preserve"> that uses a Gaussian function:</w:t>
        </w:r>
      </w:moveTo>
    </w:p>
    <w:p w14:paraId="699902AF" w14:textId="77777777" w:rsidR="001E2427" w:rsidRPr="001851EA" w:rsidRDefault="00DA071F" w:rsidP="001E2427">
      <w:pPr>
        <w:rPr>
          <w:moveTo w:id="367" w:author="Beath, Hamish R" w:date="2026-01-04T16:19:00Z" w16du:dateUtc="2026-01-04T16:19:00Z"/>
        </w:rPr>
      </w:pPr>
      <m:oMathPara>
        <m:oMath>
          <m:eqArr>
            <m:eqArrPr>
              <m:maxDist m:val="1"/>
              <m:ctrlPr>
                <w:rPr>
                  <w:rFonts w:ascii="Cambria Math" w:hAnsi="Cambria Math"/>
                  <w:i/>
                </w:rPr>
              </m:ctrlPr>
            </m:eqArrPr>
            <m:e>
              <m:r>
                <w:rPr>
                  <w:rFonts w:ascii="Cambria Math" w:hAnsi="Cambria Math"/>
                </w:rPr>
                <m:t>D</m:t>
              </m:r>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m:t>
                  </m:r>
                  <m:nary>
                    <m:naryPr>
                      <m:chr m:val="∑"/>
                      <m:limLoc m:val="undOvr"/>
                      <m:supHide m:val="1"/>
                      <m:ctrlPr>
                        <w:rPr>
                          <w:rFonts w:ascii="Cambria Math" w:hAnsi="Cambria Math"/>
                          <w:i/>
                        </w:rPr>
                      </m:ctrlPr>
                    </m:naryPr>
                    <m:sub>
                      <m:r>
                        <w:rPr>
                          <w:rFonts w:ascii="Cambria Math" w:hAnsi="Cambria Math"/>
                        </w:rPr>
                        <m:t>i'≠i</m:t>
                      </m:r>
                    </m:sub>
                    <m:sup/>
                    <m:e>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ii'</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den>
                          </m:f>
                        </m:e>
                      </m:d>
                    </m:e>
                  </m:nary>
                </m:e>
              </m:d>
              <m:r>
                <w:rPr>
                  <w:rFonts w:ascii="Cambria Math" w:hAnsi="Cambria Math"/>
                </w:rPr>
                <m:t>#</m:t>
              </m:r>
              <m:d>
                <m:dPr>
                  <m:ctrlPr>
                    <w:rPr>
                      <w:rFonts w:ascii="Cambria Math" w:hAnsi="Cambria Math"/>
                      <w:i/>
                    </w:rPr>
                  </m:ctrlPr>
                </m:dPr>
                <m:e>
                  <m:r>
                    <w:rPr>
                      <w:rFonts w:ascii="Cambria Math" w:hAnsi="Cambria Math"/>
                    </w:rPr>
                    <m:t>5</m:t>
                  </m:r>
                </m:e>
              </m:d>
            </m:e>
          </m:eqArr>
        </m:oMath>
      </m:oMathPara>
    </w:p>
    <w:p w14:paraId="2E08D163" w14:textId="77777777" w:rsidR="001E2427" w:rsidRPr="001851EA" w:rsidRDefault="001E2427" w:rsidP="001E2427">
      <w:pPr>
        <w:rPr>
          <w:moveTo w:id="368" w:author="Beath, Hamish R" w:date="2026-01-04T16:19:00Z" w16du:dateUtc="2026-01-04T16:19:00Z"/>
        </w:rPr>
      </w:pPr>
      <w:moveTo w:id="369" w:author="Beath, Hamish R" w:date="2026-01-04T16:19:00Z" w16du:dateUtc="2026-01-04T16:19:00Z">
        <w:r w:rsidRPr="001851EA">
          <w:t>where S</w:t>
        </w:r>
        <w:r w:rsidRPr="001851EA">
          <w:rPr>
            <w:vertAlign w:val="subscript"/>
          </w:rPr>
          <w:t>ii’</w:t>
        </w:r>
        <w:r w:rsidRPr="001851EA">
          <w:t xml:space="preserve"> is a similarity distance metric between two scenarios </w:t>
        </w:r>
        <w:r w:rsidRPr="001851EA">
          <w:rPr>
            <w:i/>
            <w:iCs/>
          </w:rPr>
          <w:t>i</w:t>
        </w:r>
        <w:r w:rsidRPr="001851EA">
          <w:t xml:space="preserve"> and </w:t>
        </w:r>
        <w:r w:rsidRPr="001851EA">
          <w:rPr>
            <w:i/>
            <w:iCs/>
          </w:rPr>
          <w:t>i'</w:t>
        </w:r>
        <w:r w:rsidRPr="001851EA">
          <w:t xml:space="preserve"> for a single variable, and is taken as a root-mean-square difference between two time series</w:t>
        </w:r>
        <w:r>
          <w:t xml:space="preserve">; </w:t>
        </w:r>
        <w:r w:rsidRPr="00215508">
          <w:t xml:space="preserve">and </w:t>
        </w:r>
        <w:r w:rsidRPr="00215508">
          <w:rPr>
            <w:i/>
            <w:iCs/>
          </w:rPr>
          <w:t>σ</w:t>
        </w:r>
        <w:r w:rsidRPr="00215508">
          <w:rPr>
            <w:i/>
            <w:iCs/>
            <w:vertAlign w:val="subscript"/>
          </w:rPr>
          <w:t>S</w:t>
        </w:r>
        <w:r w:rsidRPr="004571AB">
          <w:rPr>
            <w:vertAlign w:val="subscript"/>
          </w:rPr>
          <w:t xml:space="preserve"> </w:t>
        </w:r>
        <w:r>
          <w:rPr>
            <w:vertAlign w:val="subscript"/>
          </w:rPr>
          <w:t xml:space="preserve"> </w:t>
        </w:r>
        <w:r>
          <w:t>is t</w:t>
        </w:r>
        <w:r w:rsidRPr="001851EA">
          <w:t>he “radius of scenario similarity”</w:t>
        </w:r>
        <w:r w:rsidRPr="001851EA">
          <w:fldChar w:fldCharType="begin"/>
        </w:r>
        <w:r>
          <w:instrText xml:space="preserve"> ADDIN ZOTERO_ITEM CSL_CITATION {"citationID":"v1qmpZvA","properties":{"formattedCitation":"\\super 21\\nosupersub{}","plainCitation":"21","noteIndex":0},"citationItems":[{"id":"akMpUoZw/8BaQ0gHR","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r w:rsidRPr="001851EA">
          <w:fldChar w:fldCharType="separate"/>
        </w:r>
        <w:r w:rsidRPr="008E4B41">
          <w:rPr>
            <w:rFonts w:ascii="Calibri" w:hAnsi="Calibri" w:cs="Calibri"/>
            <w:szCs w:val="24"/>
            <w:vertAlign w:val="superscript"/>
          </w:rPr>
          <w:t>21</w:t>
        </w:r>
        <w:r w:rsidRPr="001851EA">
          <w:fldChar w:fldCharType="end"/>
        </w:r>
        <w:r w:rsidRPr="004571AB">
          <w:t>.</w:t>
        </w:r>
        <w:r>
          <w:t xml:space="preserve"> </w:t>
        </w:r>
        <w:r w:rsidRPr="001851EA">
          <w:rPr>
            <w:i/>
            <w:iCs/>
          </w:rPr>
          <w:t>σ</w:t>
        </w:r>
        <w:r w:rsidRPr="001851EA">
          <w:rPr>
            <w:i/>
            <w:iCs/>
            <w:vertAlign w:val="subscript"/>
          </w:rPr>
          <w:t>S</w:t>
        </w:r>
        <w:r w:rsidRPr="001851EA">
          <w:t xml:space="preserve"> defines how close models need to be to be effectively down-weighted and is a</w:t>
        </w:r>
        <w:r>
          <w:t xml:space="preserve">n assessment </w:t>
        </w:r>
        <w:r w:rsidRPr="001851EA">
          <w:t>choice.</w:t>
        </w:r>
        <w:r w:rsidRPr="00215508">
          <w:t xml:space="preserve"> </w:t>
        </w:r>
        <w:r w:rsidRPr="001851EA">
          <w:t xml:space="preserve">If two scenarios </w:t>
        </w:r>
        <w:r w:rsidRPr="001851EA">
          <w:rPr>
            <w:i/>
            <w:iCs/>
          </w:rPr>
          <w:t>i</w:t>
        </w:r>
        <w:r w:rsidRPr="001851EA">
          <w:t xml:space="preserve"> and </w:t>
        </w:r>
        <w:r w:rsidRPr="001851EA">
          <w:rPr>
            <w:i/>
            <w:iCs/>
          </w:rPr>
          <w:t>i'</w:t>
        </w:r>
        <w:r w:rsidRPr="001851EA">
          <w:t xml:space="preserve"> are exactly the same, </w:t>
        </w:r>
        <w:r w:rsidRPr="001851EA">
          <w:rPr>
            <w:i/>
            <w:iCs/>
          </w:rPr>
          <w:t>S</w:t>
        </w:r>
        <w:r w:rsidRPr="001851EA">
          <w:rPr>
            <w:i/>
            <w:iCs/>
            <w:vertAlign w:val="subscript"/>
          </w:rPr>
          <w:t>ii’</w:t>
        </w:r>
        <w:r w:rsidRPr="001851EA">
          <w:t xml:space="preserve"> = 0 and </w:t>
        </w:r>
        <w:r w:rsidRPr="001851EA">
          <w:rPr>
            <w:i/>
            <w:iCs/>
          </w:rPr>
          <w:t>D(i)</w:t>
        </w:r>
        <w:r w:rsidRPr="001851EA">
          <w:t xml:space="preserve"> = 2, weighting each model as 1/2. Eq. (5) can be generalised to compare scenario similarity across </w:t>
        </w:r>
        <w:r w:rsidRPr="004C731B">
          <w:rPr>
            <w:i/>
            <w:iCs/>
          </w:rPr>
          <w:t>N</w:t>
        </w:r>
        <w:r w:rsidRPr="001851EA">
          <w:t xml:space="preserve"> variables:</w:t>
        </w:r>
      </w:moveTo>
    </w:p>
    <w:p w14:paraId="23558654" w14:textId="77777777" w:rsidR="001E2427" w:rsidRPr="001851EA" w:rsidRDefault="00DA071F" w:rsidP="001E2427">
      <w:pPr>
        <w:rPr>
          <w:moveTo w:id="370" w:author="Beath, Hamish R" w:date="2026-01-04T16:19:00Z" w16du:dateUtc="2026-01-04T16:19:00Z"/>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n</m:t>
                  </m:r>
                </m:sub>
              </m:sSub>
              <m:d>
                <m:dPr>
                  <m:ctrlPr>
                    <w:rPr>
                      <w:rFonts w:ascii="Cambria Math" w:hAnsi="Cambria Math"/>
                      <w:i/>
                    </w:rPr>
                  </m:ctrlPr>
                </m:dPr>
                <m:e>
                  <m:r>
                    <w:rPr>
                      <w:rFonts w:ascii="Cambria Math" w:hAnsi="Cambria Math"/>
                    </w:rPr>
                    <m:t>i</m:t>
                  </m:r>
                </m:e>
              </m:d>
              <m:r>
                <w:rPr>
                  <w:rFonts w:ascii="Cambria Math" w:hAnsi="Cambria Math"/>
                </w:rPr>
                <m:t>=1+</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i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S,n</m:t>
                                  </m:r>
                                </m:sub>
                                <m:sup>
                                  <m:r>
                                    <w:rPr>
                                      <w:rFonts w:ascii="Cambria Math" w:hAnsi="Cambria Math"/>
                                    </w:rPr>
                                    <m:t>2</m:t>
                                  </m:r>
                                </m:sup>
                              </m:sSubSup>
                            </m:den>
                          </m:f>
                        </m:e>
                      </m:d>
                    </m:e>
                  </m:nary>
                </m:e>
              </m:nary>
              <m:r>
                <w:rPr>
                  <w:rFonts w:ascii="Cambria Math" w:hAnsi="Cambria Math"/>
                </w:rPr>
                <m:t>#</m:t>
              </m:r>
              <m:d>
                <m:dPr>
                  <m:ctrlPr>
                    <w:rPr>
                      <w:rFonts w:ascii="Cambria Math" w:hAnsi="Cambria Math"/>
                      <w:i/>
                    </w:rPr>
                  </m:ctrlPr>
                </m:dPr>
                <m:e>
                  <m:r>
                    <w:rPr>
                      <w:rFonts w:ascii="Cambria Math" w:hAnsi="Cambria Math"/>
                    </w:rPr>
                    <m:t>6</m:t>
                  </m:r>
                </m:e>
              </m:d>
            </m:e>
          </m:eqArr>
        </m:oMath>
      </m:oMathPara>
    </w:p>
    <w:p w14:paraId="230F034F" w14:textId="77777777" w:rsidR="001E2427" w:rsidRPr="001851EA" w:rsidRDefault="001E2427" w:rsidP="001E2427">
      <w:pPr>
        <w:rPr>
          <w:moveTo w:id="371" w:author="Beath, Hamish R" w:date="2026-01-04T16:19:00Z" w16du:dateUtc="2026-01-04T16:19:00Z"/>
        </w:rPr>
      </w:pPr>
      <w:moveTo w:id="372" w:author="Beath, Hamish R" w:date="2026-01-04T16:19:00Z" w16du:dateUtc="2026-01-04T16:19:00Z">
        <w:r w:rsidRPr="001851EA">
          <w:t xml:space="preserve">where </w:t>
        </w:r>
        <w:r w:rsidRPr="001851EA">
          <w:rPr>
            <w:i/>
            <w:iCs/>
          </w:rPr>
          <w:t>b</w:t>
        </w:r>
        <w:r w:rsidRPr="001851EA">
          <w:rPr>
            <w:i/>
            <w:iCs/>
            <w:vertAlign w:val="subscript"/>
          </w:rPr>
          <w:t>n</w:t>
        </w:r>
        <w:r w:rsidRPr="001851EA">
          <w:t xml:space="preserve"> are relative contributions of each variable to the total diversity weighting that sum to 1 across all variables </w:t>
        </w:r>
        <w:r w:rsidRPr="001851EA">
          <w:rPr>
            <w:i/>
            <w:iCs/>
          </w:rPr>
          <w:t>n</w:t>
        </w:r>
        <w:r w:rsidRPr="001851EA">
          <w:t xml:space="preserve">. Besides selecting </w:t>
        </w:r>
        <w:r w:rsidRPr="001851EA">
          <w:rPr>
            <w:i/>
            <w:iCs/>
          </w:rPr>
          <w:t>σ</w:t>
        </w:r>
        <w:r w:rsidRPr="001851EA">
          <w:rPr>
            <w:i/>
            <w:iCs/>
            <w:vertAlign w:val="subscript"/>
          </w:rPr>
          <w:t>S,n</w:t>
        </w:r>
        <w:r w:rsidRPr="001851EA">
          <w:t xml:space="preserve"> for each variable </w:t>
        </w:r>
        <w:r w:rsidRPr="001851EA">
          <w:rPr>
            <w:i/>
            <w:iCs/>
          </w:rPr>
          <w:t>n</w:t>
        </w:r>
        <w:r w:rsidRPr="001851EA">
          <w:t xml:space="preserve">, Equation 6 also requires the selection of the appropriate constants </w:t>
        </w:r>
        <w:r w:rsidRPr="001851EA">
          <w:rPr>
            <w:i/>
            <w:iCs/>
          </w:rPr>
          <w:t>b</w:t>
        </w:r>
        <w:r w:rsidRPr="001851EA">
          <w:rPr>
            <w:i/>
            <w:iCs/>
            <w:vertAlign w:val="subscript"/>
          </w:rPr>
          <w:t>n</w:t>
        </w:r>
        <w:r w:rsidRPr="001851EA">
          <w:t xml:space="preserve">. The simplest case could be to set </w:t>
        </w:r>
        <w:r w:rsidRPr="001851EA">
          <w:rPr>
            <w:i/>
            <w:iCs/>
          </w:rPr>
          <w:t>b</w:t>
        </w:r>
        <w:r w:rsidRPr="001851EA">
          <w:rPr>
            <w:i/>
            <w:iCs/>
            <w:vertAlign w:val="subscript"/>
          </w:rPr>
          <w:t>n</w:t>
        </w:r>
        <w:r w:rsidRPr="001851EA">
          <w:t xml:space="preserve"> = 1/</w:t>
        </w:r>
        <w:r w:rsidRPr="004C731B">
          <w:rPr>
            <w:i/>
            <w:iCs/>
          </w:rPr>
          <w:t>N</w:t>
        </w:r>
        <w:r w:rsidRPr="001851EA">
          <w:t>, but some variables may be more important than others in relative terms</w:t>
        </w:r>
        <w:r>
          <w:t>.</w:t>
        </w:r>
      </w:moveTo>
    </w:p>
    <w:p w14:paraId="11FEA96C" w14:textId="77777777" w:rsidR="001E2427" w:rsidRPr="001851EA" w:rsidRDefault="001E2427" w:rsidP="001E2427">
      <w:pPr>
        <w:rPr>
          <w:moveTo w:id="373" w:author="Beath, Hamish R" w:date="2026-01-04T16:19:00Z" w16du:dateUtc="2026-01-04T16:19:00Z"/>
        </w:rPr>
      </w:pPr>
      <w:moveTo w:id="374" w:author="Beath, Hamish R" w:date="2026-01-04T16:19:00Z" w16du:dateUtc="2026-01-04T16:19:00Z">
        <w:r w:rsidRPr="001851EA">
          <w:lastRenderedPageBreak/>
          <w:t xml:space="preserve">Other ways of defining </w:t>
        </w:r>
        <w:r w:rsidRPr="001851EA">
          <w:rPr>
            <w:i/>
            <w:iCs/>
          </w:rPr>
          <w:t>D(i)</w:t>
        </w:r>
        <w:r w:rsidRPr="001851EA">
          <w:t xml:space="preserve"> could also draw on an analysis of the underlying energy model fingerprint of mitigation scenarios</w:t>
        </w:r>
        <w:r w:rsidRPr="001851EA">
          <w:fldChar w:fldCharType="begin"/>
        </w:r>
        <w:r>
          <w:instrText xml:space="preserve"> ADDIN ZOTERO_ITEM CSL_CITATION {"citationID":"GStfHbg2","properties":{"formattedCitation":"\\super 44\\nosupersub{}","plainCitation":"44","noteIndex":0},"citationItems":[{"id":"akMpUoZw/npFqJsWH","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schema":"https://github.com/citation-style-language/schema/raw/master/csl-citation.json"} </w:instrText>
        </w:r>
        <w:r w:rsidRPr="001851EA">
          <w:fldChar w:fldCharType="separate"/>
        </w:r>
        <w:r w:rsidRPr="00372D27">
          <w:rPr>
            <w:rFonts w:ascii="Calibri" w:hAnsi="Calibri" w:cs="Calibri"/>
            <w:szCs w:val="24"/>
            <w:vertAlign w:val="superscript"/>
          </w:rPr>
          <w:t>44</w:t>
        </w:r>
        <w:r w:rsidRPr="001851EA">
          <w:fldChar w:fldCharType="end"/>
        </w:r>
        <w:r w:rsidRPr="001851EA">
          <w:t xml:space="preserve"> or alternative ways of conceptualising distance, for example, through principal component analysis</w:t>
        </w:r>
        <w:r>
          <w:fldChar w:fldCharType="begin"/>
        </w:r>
        <w:r>
          <w:instrText xml:space="preserve"> ADDIN ZOTERO_ITEM CSL_CITATION {"citationID":"a1re6au5v1m","properties":{"formattedCitation":"\\super 45\\nosupersub{}","plainCitation":"45","noteIndex":0},"citationItems":[{"id":18,"uris":["http://zotero.org/users/18111444/items/G2BT2ISY"],"itemData":{"id":18,"type":"article-journal","abstract":"Abstract\n            \n              Analysis of climate policy scenarios has become an important tool for identifying mitigation strategies, as shown in the latest Intergovernmental Panel on Climate Change Working Group III report\n              1\n              . The key outcomes of these scenarios differ substantially not only because of model and climate target differences but also because of different assumptions on behavioural, technological and socio-economic developments\n              2–4\n              . A comprehensive attribution of the spread in climate policy scenarios helps policymakers, stakeholders and scientists to cope with large uncertainties in this field. Here we attribute this spread to the underlying drivers using Sobol decomposition\n              5\n              ,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0028-0836, 1476-4687","issue":"7991","journalAbbreviation":"Nature","language":"en","page":"309-316","source":"DOI.org (Crossref)","title":"Spread in climate policy scenarios unravelled","volume":"624","author":[{"family":"Dekker","given":"Mark M."},{"family":"Hof","given":"Andries F."},{"family":"Van Den Berg","given":"Maarten"},{"family":"Daioglou","given":"Vassilis"},{"family":"Van Heerden","given":"Rik"},{"family":"Van Der Wijst","given":"Kaj-Ivar"},{"family":"Van Vuuren","given":"Detlef P."}],"issued":{"date-parts":[["2023",12,14]]}}}],"schema":"https://github.com/citation-style-language/schema/raw/master/csl-citation.json"} </w:instrText>
        </w:r>
        <w:r>
          <w:fldChar w:fldCharType="separate"/>
        </w:r>
        <w:r w:rsidRPr="00372D27">
          <w:rPr>
            <w:rFonts w:ascii="Calibri" w:cs="Calibri"/>
            <w:szCs w:val="24"/>
            <w:vertAlign w:val="superscript"/>
          </w:rPr>
          <w:t>45</w:t>
        </w:r>
        <w:r>
          <w:fldChar w:fldCharType="end"/>
        </w:r>
        <w:r>
          <w:t xml:space="preserve">. </w:t>
        </w:r>
      </w:moveTo>
    </w:p>
    <w:p w14:paraId="71B63ECA" w14:textId="77777777" w:rsidR="001E2427" w:rsidRPr="001851EA" w:rsidRDefault="001E2427" w:rsidP="001E2427">
      <w:pPr>
        <w:pStyle w:val="Heading3"/>
        <w:rPr>
          <w:moveTo w:id="375" w:author="Beath, Hamish R" w:date="2026-01-04T16:19:00Z" w16du:dateUtc="2026-01-04T16:19:00Z"/>
        </w:rPr>
      </w:pPr>
      <w:moveTo w:id="376" w:author="Beath, Hamish R" w:date="2026-01-04T16:19:00Z" w16du:dateUtc="2026-01-04T16:19:00Z">
        <w:r w:rsidRPr="001851EA">
          <w:t>Dependencies between weighting applications</w:t>
        </w:r>
      </w:moveTo>
    </w:p>
    <w:p w14:paraId="7793D22D" w14:textId="77777777" w:rsidR="001E2427" w:rsidRPr="001851EA" w:rsidRDefault="001E2427" w:rsidP="001E2427">
      <w:pPr>
        <w:rPr>
          <w:moveTo w:id="377" w:author="Beath, Hamish R" w:date="2026-01-04T16:19:00Z" w16du:dateUtc="2026-01-04T16:19:00Z"/>
        </w:rPr>
      </w:pPr>
      <w:moveTo w:id="378" w:author="Beath, Hamish R" w:date="2026-01-04T16:19:00Z" w16du:dateUtc="2026-01-04T16:19:00Z">
        <w:r w:rsidRPr="001851EA">
          <w:t xml:space="preserve">Our method uses multiple weights which can interact with one another. For instance, the definition and calculation of quality </w:t>
        </w:r>
        <w:r w:rsidRPr="001851EA">
          <w:rPr>
            <w:i/>
            <w:iCs/>
          </w:rPr>
          <w:t>Q(i)</w:t>
        </w:r>
        <w:r w:rsidRPr="001851EA">
          <w:t xml:space="preserve"> and diversity </w:t>
        </w:r>
        <w:r w:rsidRPr="001851EA">
          <w:rPr>
            <w:i/>
            <w:iCs/>
          </w:rPr>
          <w:t>D(i)</w:t>
        </w:r>
        <w:r w:rsidRPr="001851EA">
          <w:t xml:space="preserve"> weights is informed by the scope of relevance weights </w:t>
        </w:r>
        <w:r w:rsidRPr="001851EA">
          <w:rPr>
            <w:i/>
            <w:iCs/>
          </w:rPr>
          <w:t>R(i)</w:t>
        </w:r>
        <w:r w:rsidRPr="001851EA">
          <w:t xml:space="preserve"> being applied. </w:t>
        </w:r>
        <w:r>
          <w:t xml:space="preserve">Further, </w:t>
        </w:r>
        <w:r w:rsidRPr="004A5998">
          <w:t>quality and relevance can be multidimensional,</w:t>
        </w:r>
        <w:r>
          <w:t xml:space="preserve"> and individual dimensions can be weighted differently.</w:t>
        </w:r>
        <w:r w:rsidRPr="001851EA">
          <w:t xml:space="preserve"> As a result, a set of final scenario weights and the analysis outcomes of the weighted dataset may change based on the scope of the research question.</w:t>
        </w:r>
        <w:r w:rsidRPr="004A5998">
          <w:t xml:space="preserve"> </w:t>
        </w:r>
        <w:r w:rsidRPr="001851EA">
          <w:t xml:space="preserve">Our weighting method allows this dependency to be communicated in a structured and transparent way. </w:t>
        </w:r>
      </w:moveTo>
    </w:p>
    <w:p w14:paraId="7CF2FFDB" w14:textId="77777777" w:rsidR="001E2427" w:rsidRPr="001851EA" w:rsidRDefault="001E2427" w:rsidP="001E2427">
      <w:pPr>
        <w:rPr>
          <w:moveTo w:id="379" w:author="Beath, Hamish R" w:date="2026-01-04T16:19:00Z" w16du:dateUtc="2026-01-04T16:19:00Z"/>
        </w:rPr>
      </w:pPr>
      <w:moveTo w:id="380" w:author="Beath, Hamish R" w:date="2026-01-04T16:19:00Z" w16du:dateUtc="2026-01-04T16:19:00Z">
        <w:r w:rsidRPr="001851EA">
          <w:t xml:space="preserve">Consider two analyses of interest. The first interrogates a scenario dataset based on temperature outcomes. In this case, </w:t>
        </w:r>
        <w:r w:rsidRPr="001851EA">
          <w:rPr>
            <w:i/>
            <w:iCs/>
          </w:rPr>
          <w:t>Q(i)</w:t>
        </w:r>
        <w:r w:rsidRPr="001851EA">
          <w:t xml:space="preserve"> may comprise weights based on proximity to historical emissions inventories. However, for a research question focused on investments needed to achieve a given temperature limit, </w:t>
        </w:r>
        <w:r w:rsidRPr="001851EA">
          <w:rPr>
            <w:i/>
            <w:iCs/>
          </w:rPr>
          <w:t>Q(i)′</w:t>
        </w:r>
        <w:r w:rsidRPr="001851EA">
          <w:t xml:space="preserve"> would additionally weight scenarios based on their historical investment and near-term investment outcomes. In this case, </w:t>
        </w:r>
        <w:r w:rsidRPr="001851EA">
          <w:rPr>
            <w:i/>
            <w:iCs/>
          </w:rPr>
          <w:t xml:space="preserve">Q(i) </w:t>
        </w:r>
        <w:r w:rsidRPr="001851EA">
          <w:rPr>
            <w:rFonts w:cstheme="minorHAnsi"/>
          </w:rPr>
          <w:t>differs from</w:t>
        </w:r>
        <w:r w:rsidRPr="001851EA">
          <w:rPr>
            <w:i/>
            <w:iCs/>
          </w:rPr>
          <w:t xml:space="preserve"> Q(i)′</w:t>
        </w:r>
        <w:r w:rsidRPr="001851EA">
          <w:t xml:space="preserve"> and secondary analysis outcomes will reflect these different research demands.</w:t>
        </w:r>
      </w:moveTo>
    </w:p>
    <w:p w14:paraId="114E69F9" w14:textId="77777777" w:rsidR="001E2427" w:rsidRDefault="001E2427" w:rsidP="001E2427">
      <w:pPr>
        <w:pStyle w:val="Heading3"/>
        <w:rPr>
          <w:moveTo w:id="381" w:author="Beath, Hamish R" w:date="2026-01-04T16:19:00Z" w16du:dateUtc="2026-01-04T16:19:00Z"/>
        </w:rPr>
      </w:pPr>
    </w:p>
    <w:p w14:paraId="08444137" w14:textId="77777777" w:rsidR="001E2427" w:rsidRPr="001851EA" w:rsidRDefault="001E2427" w:rsidP="001E2427">
      <w:pPr>
        <w:pStyle w:val="Heading3"/>
        <w:rPr>
          <w:moveTo w:id="382" w:author="Beath, Hamish R" w:date="2026-01-04T16:19:00Z" w16du:dateUtc="2026-01-04T16:19:00Z"/>
        </w:rPr>
      </w:pPr>
      <w:moveTo w:id="383" w:author="Beath, Hamish R" w:date="2026-01-04T16:19:00Z" w16du:dateUtc="2026-01-04T16:19:00Z">
        <w:r>
          <w:t>Application of Weighting to AR6 Scenarios</w:t>
        </w:r>
      </w:moveTo>
    </w:p>
    <w:p w14:paraId="3D868098" w14:textId="77777777" w:rsidR="001E2427" w:rsidRDefault="001E2427" w:rsidP="001E2427">
      <w:pPr>
        <w:rPr>
          <w:moveTo w:id="384" w:author="Beath, Hamish R" w:date="2026-01-04T16:19:00Z" w16du:dateUtc="2026-01-04T16:19:00Z"/>
        </w:rPr>
      </w:pPr>
    </w:p>
    <w:p w14:paraId="6C002819" w14:textId="77777777" w:rsidR="001E2427" w:rsidRPr="001851EA" w:rsidRDefault="001E2427" w:rsidP="001E2427">
      <w:pPr>
        <w:rPr>
          <w:moveTo w:id="385" w:author="Beath, Hamish R" w:date="2026-01-04T16:19:00Z" w16du:dateUtc="2026-01-04T16:19:00Z"/>
        </w:rPr>
      </w:pPr>
      <w:moveTo w:id="386" w:author="Beath, Hamish R" w:date="2026-01-04T16:19:00Z" w16du:dateUtc="2026-01-04T16:19:00Z">
        <w:r w:rsidRPr="001851EA">
          <w:t>Here we provide the weighting specifications for the illustrative application of the framework to the IPCC AR6 database</w:t>
        </w:r>
        <w:r w:rsidRPr="001851EA">
          <w:fldChar w:fldCharType="begin"/>
        </w:r>
        <w:r>
          <w:instrText xml:space="preserve"> ADDIN ZOTERO_ITEM CSL_CITATION {"citationID":"GjN27Urr","properties":{"formattedCitation":"\\super 10\\nosupersub{}","plainCitation":"10","noteIndex":0},"citationItems":[{"id":"akMpUoZw/tkjVrNNk","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Pr="001851EA">
          <w:fldChar w:fldCharType="separate"/>
        </w:r>
        <w:r w:rsidRPr="00120977">
          <w:rPr>
            <w:rFonts w:ascii="Calibri" w:hAnsi="Calibri" w:cs="Calibri"/>
            <w:szCs w:val="24"/>
            <w:vertAlign w:val="superscript"/>
          </w:rPr>
          <w:t>10</w:t>
        </w:r>
        <w:r w:rsidRPr="001851EA">
          <w:fldChar w:fldCharType="end"/>
        </w:r>
        <w:r w:rsidRPr="001851EA">
          <w:t xml:space="preserve">. Integrating expressions for all weighting components, the application-specific scenario weighting equation becomes: </w:t>
        </w:r>
      </w:moveTo>
    </w:p>
    <w:p w14:paraId="5D0F41F7" w14:textId="77777777" w:rsidR="001E2427" w:rsidRPr="001851EA" w:rsidRDefault="00DA071F" w:rsidP="001E2427">
      <w:pPr>
        <w:rPr>
          <w:moveTo w:id="387" w:author="Beath, Hamish R" w:date="2026-01-04T16:19:00Z" w16du:dateUtc="2026-01-04T16:19:00Z"/>
        </w:rPr>
      </w:pPr>
      <m:oMathPara>
        <m:oMath>
          <m:eqArr>
            <m:eqArrPr>
              <m:maxDist m:val="1"/>
              <m:ctrlPr>
                <w:rPr>
                  <w:rFonts w:ascii="Cambria Math" w:hAnsi="Cambria Math"/>
                  <w:i/>
                </w:rPr>
              </m:ctrlPr>
            </m:eqArrPr>
            <m:e>
              <m:r>
                <w:rPr>
                  <w:rFonts w:ascii="Cambria Math" w:hAnsi="Cambria Math"/>
                </w:rPr>
                <m:t>g</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i</m:t>
                      </m:r>
                    </m:e>
                  </m:d>
                  <m:r>
                    <w:rPr>
                      <w:rFonts w:ascii="Cambria Math" w:hAnsi="Cambria Math"/>
                    </w:rPr>
                    <m:t>.Q</m:t>
                  </m:r>
                  <m:d>
                    <m:dPr>
                      <m:ctrlPr>
                        <w:rPr>
                          <w:rFonts w:ascii="Cambria Math" w:hAnsi="Cambria Math"/>
                          <w:i/>
                        </w:rPr>
                      </m:ctrlPr>
                    </m:dPr>
                    <m:e>
                      <m:r>
                        <w:rPr>
                          <w:rFonts w:ascii="Cambria Math" w:hAnsi="Cambria Math"/>
                        </w:rPr>
                        <m:t>i</m:t>
                      </m:r>
                    </m:e>
                  </m:d>
                </m:num>
                <m:den>
                  <m:r>
                    <w:rPr>
                      <w:rFonts w:ascii="Cambria Math" w:hAnsi="Cambria Math"/>
                    </w:rPr>
                    <m:t>D</m:t>
                  </m:r>
                  <m:d>
                    <m:dPr>
                      <m:ctrlPr>
                        <w:rPr>
                          <w:rFonts w:ascii="Cambria Math" w:hAnsi="Cambria Math"/>
                          <w:i/>
                        </w:rPr>
                      </m:ctrlPr>
                    </m:dPr>
                    <m:e>
                      <m:r>
                        <w:rPr>
                          <w:rFonts w:ascii="Cambria Math" w:hAnsi="Cambria Math"/>
                        </w:rPr>
                        <m:t>i</m:t>
                      </m:r>
                    </m:e>
                  </m:d>
                </m:den>
              </m:f>
              <m:r>
                <w:rPr>
                  <w:rFonts w:ascii="Cambria Math" w:hAnsi="Cambria Math"/>
                </w:rPr>
                <m:t>=R</m:t>
              </m:r>
              <m:d>
                <m:dPr>
                  <m:ctrlPr>
                    <w:rPr>
                      <w:rFonts w:ascii="Cambria Math" w:hAnsi="Cambria Math"/>
                      <w:i/>
                      <w:iCs/>
                    </w:rPr>
                  </m:ctrlPr>
                </m:dPr>
                <m:e>
                  <m:r>
                    <w:rPr>
                      <w:rFonts w:ascii="Cambria Math" w:hAnsi="Cambria Math"/>
                    </w:rPr>
                    <m:t>i</m:t>
                  </m:r>
                </m:e>
              </m:d>
              <m:r>
                <w:rPr>
                  <w:rFonts w:ascii="Cambria Math" w:hAnsi="Cambria Math"/>
                </w:rPr>
                <m:t>.Q</m:t>
              </m:r>
              <m:d>
                <m:dPr>
                  <m:ctrlPr>
                    <w:rPr>
                      <w:rFonts w:ascii="Cambria Math" w:hAnsi="Cambria Math"/>
                      <w:i/>
                      <w:iCs/>
                    </w:rPr>
                  </m:ctrlPr>
                </m:dPr>
                <m:e>
                  <m:r>
                    <w:rPr>
                      <w:rFonts w:ascii="Cambria Math" w:hAnsi="Cambria Math"/>
                    </w:rPr>
                    <m:t>i</m:t>
                  </m:r>
                </m:e>
              </m:d>
              <m:r>
                <m:rPr>
                  <m:lit/>
                </m:rPr>
                <w:rPr>
                  <w:rFonts w:ascii="Cambria Math" w:hAnsi="Cambria Math"/>
                </w:rPr>
                <m:t>/</m:t>
              </m:r>
              <m:d>
                <m:dPr>
                  <m:ctrlPr>
                    <w:rPr>
                      <w:rFonts w:ascii="Cambria Math" w:hAnsi="Cambria Math"/>
                      <w:i/>
                    </w:rPr>
                  </m:ctrlPr>
                </m:dPr>
                <m:e>
                  <m:r>
                    <w:rPr>
                      <w:rFonts w:ascii="Cambria Math" w:hAnsi="Cambria Math"/>
                    </w:rPr>
                    <m:t>1+</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i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S,n</m:t>
                                      </m:r>
                                    </m:sub>
                                    <m:sup>
                                      <m:r>
                                        <w:rPr>
                                          <w:rFonts w:ascii="Cambria Math" w:hAnsi="Cambria Math"/>
                                        </w:rPr>
                                        <m:t>2</m:t>
                                      </m:r>
                                    </m:sup>
                                  </m:sSubSup>
                                </m:den>
                              </m:f>
                            </m:e>
                          </m:d>
                        </m:e>
                      </m:nary>
                    </m:e>
                  </m:nary>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2D627660" w14:textId="77777777" w:rsidR="001E2427" w:rsidRDefault="001E2427" w:rsidP="001E2427">
      <w:pPr>
        <w:pStyle w:val="Heading4"/>
        <w:keepNext/>
        <w:rPr>
          <w:moveTo w:id="388" w:author="Beath, Hamish R" w:date="2026-01-04T16:19:00Z" w16du:dateUtc="2026-01-04T16:19:00Z"/>
        </w:rPr>
      </w:pPr>
      <w:moveTo w:id="389" w:author="Beath, Hamish R" w:date="2026-01-04T16:19:00Z" w16du:dateUtc="2026-01-04T16:19:00Z">
        <w:r>
          <w:t>Relevance Weighting</w:t>
        </w:r>
      </w:moveTo>
    </w:p>
    <w:p w14:paraId="35640BF4" w14:textId="77777777" w:rsidR="001E2427" w:rsidRPr="001851EA" w:rsidRDefault="001E2427" w:rsidP="001E2427">
      <w:pPr>
        <w:rPr>
          <w:moveTo w:id="390" w:author="Beath, Hamish R" w:date="2026-01-04T16:19:00Z" w16du:dateUtc="2026-01-04T16:19:00Z"/>
        </w:rPr>
      </w:pPr>
      <w:moveTo w:id="391" w:author="Beath, Hamish R" w:date="2026-01-04T16:19:00Z" w16du:dateUtc="2026-01-04T16:19:00Z">
        <w:r w:rsidRPr="001851EA">
          <w:t xml:space="preserve">For analysis of scenarios that limit global warming to 1.5°C with no or limited overshoot (IPCC AR6 category C1), or scenarios that return warming to 1.5°C after a high overshoot (IPCC AR6 category C2), respectively, we apply binary question-specific relevance weights </w:t>
        </w:r>
        <w:r w:rsidRPr="001851EA">
          <w:rPr>
            <w:i/>
            <w:iCs/>
          </w:rPr>
          <w:t xml:space="preserve">R(i) </w:t>
        </w:r>
        <w:r w:rsidRPr="001851EA">
          <w:t>that select scenarios with the specific global warming characteristics as defined in IPCC AR6</w:t>
        </w:r>
        <w:r w:rsidRPr="001851EA">
          <w:fldChar w:fldCharType="begin"/>
        </w:r>
        <w:r>
          <w:instrText xml:space="preserve"> ADDIN ZOTERO_ITEM CSL_CITATION {"citationID":"56GJuQ8e","properties":{"formattedCitation":"\\super 6\\nosupersub{}","plainCitation":"6","noteIndex":0},"citationItems":[{"id":"akMpUoZw/OpEZ4Z4S","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1851EA">
          <w:fldChar w:fldCharType="separate"/>
        </w:r>
        <w:r w:rsidRPr="00120977">
          <w:rPr>
            <w:rFonts w:ascii="Calibri" w:hAnsi="Calibri" w:cs="Calibri"/>
            <w:szCs w:val="24"/>
            <w:vertAlign w:val="superscript"/>
          </w:rPr>
          <w:t>6</w:t>
        </w:r>
        <w:r w:rsidRPr="001851EA">
          <w:fldChar w:fldCharType="end"/>
        </w:r>
        <w:r w:rsidRPr="001851EA">
          <w:t>.</w:t>
        </w:r>
      </w:moveTo>
    </w:p>
    <w:p w14:paraId="5A2B69A1" w14:textId="77777777" w:rsidR="001E2427" w:rsidRPr="001851EA" w:rsidRDefault="00DA071F" w:rsidP="001E2427">
      <w:pPr>
        <w:rPr>
          <w:moveTo w:id="392" w:author="Beath, Hamish R" w:date="2026-01-04T16:19:00Z" w16du:dateUtc="2026-01-04T16:19:00Z"/>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C1</m:t>
                  </m:r>
                </m:sub>
              </m:sSub>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P(d</m:t>
                      </m:r>
                      <m:sSub>
                        <m:sSubPr>
                          <m:ctrlPr>
                            <w:rPr>
                              <w:rFonts w:ascii="Cambria Math" w:hAnsi="Cambria Math"/>
                              <w:i/>
                            </w:rPr>
                          </m:ctrlPr>
                        </m:sSubPr>
                        <m:e>
                          <m:r>
                            <w:rPr>
                              <w:rFonts w:ascii="Cambria Math" w:hAnsi="Cambria Math"/>
                            </w:rPr>
                            <m:t>T</m:t>
                          </m:r>
                        </m:e>
                        <m:sub>
                          <m:r>
                            <w:rPr>
                              <w:rFonts w:ascii="Cambria Math" w:hAnsi="Cambria Math"/>
                            </w:rPr>
                            <m:t>21st century</m:t>
                          </m:r>
                        </m:sub>
                      </m:sSub>
                      <m:r>
                        <w:rPr>
                          <w:rFonts w:ascii="Cambria Math" w:hAnsi="Cambria Math"/>
                        </w:rPr>
                        <m:t>&gt;1.5°C)≤67% &amp;&amp;&amp;&amp;&amp;∧P(d</m:t>
                      </m:r>
                      <m:sSub>
                        <m:sSubPr>
                          <m:ctrlPr>
                            <w:rPr>
                              <w:rFonts w:ascii="Cambria Math" w:hAnsi="Cambria Math"/>
                              <w:i/>
                            </w:rPr>
                          </m:ctrlPr>
                        </m:sSubPr>
                        <m:e>
                          <m:r>
                            <w:rPr>
                              <w:rFonts w:ascii="Cambria Math" w:hAnsi="Cambria Math"/>
                            </w:rPr>
                            <m:t>T</m:t>
                          </m:r>
                        </m:e>
                        <m:sub>
                          <m:r>
                            <w:rPr>
                              <w:rFonts w:ascii="Cambria Math" w:hAnsi="Cambria Math"/>
                            </w:rPr>
                            <m:t>2100</m:t>
                          </m:r>
                        </m:sub>
                      </m:sSub>
                      <m:r>
                        <w:rPr>
                          <w:rFonts w:ascii="Cambria Math" w:hAnsi="Cambria Math"/>
                        </w:rPr>
                        <m:t>&lt;1.5°C)&gt;50%  &amp;</m:t>
                      </m:r>
                    </m:e>
                    <m:e>
                      <m:r>
                        <w:rPr>
                          <w:rFonts w:ascii="Cambria Math" w:hAnsi="Cambria Math"/>
                        </w:rPr>
                        <m:t>0,  else</m:t>
                      </m:r>
                    </m:e>
                  </m:eqArr>
                </m:e>
              </m:d>
              <m:r>
                <w:rPr>
                  <w:rFonts w:ascii="Cambria Math" w:hAnsi="Cambria Math"/>
                </w:rPr>
                <m:t>#</m:t>
              </m:r>
              <m:d>
                <m:dPr>
                  <m:ctrlPr>
                    <w:rPr>
                      <w:rFonts w:ascii="Cambria Math" w:hAnsi="Cambria Math"/>
                      <w:i/>
                    </w:rPr>
                  </m:ctrlPr>
                </m:dPr>
                <m:e>
                  <m:r>
                    <w:rPr>
                      <w:rFonts w:ascii="Cambria Math" w:hAnsi="Cambria Math"/>
                    </w:rPr>
                    <m:t>8</m:t>
                  </m:r>
                </m:e>
              </m:d>
            </m:e>
          </m:eqArr>
        </m:oMath>
      </m:oMathPara>
    </w:p>
    <w:p w14:paraId="4E802519" w14:textId="77777777" w:rsidR="001E2427" w:rsidRPr="001851EA" w:rsidRDefault="001E2427" w:rsidP="001E2427">
      <w:pPr>
        <w:rPr>
          <w:moveTo w:id="393" w:author="Beath, Hamish R" w:date="2026-01-04T16:19:00Z" w16du:dateUtc="2026-01-04T16:19:00Z"/>
        </w:rPr>
      </w:pPr>
      <w:moveTo w:id="394" w:author="Beath, Hamish R" w:date="2026-01-04T16:19:00Z" w16du:dateUtc="2026-01-04T16:19:00Z">
        <w:r w:rsidRPr="001851EA">
          <w:t>And separately:</w:t>
        </w:r>
      </w:moveTo>
    </w:p>
    <w:p w14:paraId="251C013B" w14:textId="77777777" w:rsidR="001E2427" w:rsidRPr="001851EA" w:rsidRDefault="00DA071F" w:rsidP="001E2427">
      <w:pPr>
        <w:rPr>
          <w:moveTo w:id="395" w:author="Beath, Hamish R" w:date="2026-01-04T16:19:00Z" w16du:dateUtc="2026-01-04T16:19:00Z"/>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C2</m:t>
                  </m:r>
                </m:sub>
              </m:sSub>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P(d</m:t>
                      </m:r>
                      <m:sSub>
                        <m:sSubPr>
                          <m:ctrlPr>
                            <w:rPr>
                              <w:rFonts w:ascii="Cambria Math" w:hAnsi="Cambria Math"/>
                              <w:i/>
                            </w:rPr>
                          </m:ctrlPr>
                        </m:sSubPr>
                        <m:e>
                          <m:r>
                            <w:rPr>
                              <w:rFonts w:ascii="Cambria Math" w:hAnsi="Cambria Math"/>
                            </w:rPr>
                            <m:t>T</m:t>
                          </m:r>
                        </m:e>
                        <m:sub>
                          <m:r>
                            <w:rPr>
                              <w:rFonts w:ascii="Cambria Math" w:hAnsi="Cambria Math"/>
                            </w:rPr>
                            <m:t>21st century</m:t>
                          </m:r>
                        </m:sub>
                      </m:sSub>
                      <m:r>
                        <w:rPr>
                          <w:rFonts w:ascii="Cambria Math" w:hAnsi="Cambria Math"/>
                        </w:rPr>
                        <m:t>&gt;1.5°C)&gt;67% &amp;&amp;&amp;&amp;&amp;∧P(d</m:t>
                      </m:r>
                      <m:sSub>
                        <m:sSubPr>
                          <m:ctrlPr>
                            <w:rPr>
                              <w:rFonts w:ascii="Cambria Math" w:hAnsi="Cambria Math"/>
                              <w:i/>
                            </w:rPr>
                          </m:ctrlPr>
                        </m:sSubPr>
                        <m:e>
                          <m:r>
                            <w:rPr>
                              <w:rFonts w:ascii="Cambria Math" w:hAnsi="Cambria Math"/>
                            </w:rPr>
                            <m:t>T</m:t>
                          </m:r>
                        </m:e>
                        <m:sub>
                          <m:r>
                            <w:rPr>
                              <w:rFonts w:ascii="Cambria Math" w:hAnsi="Cambria Math"/>
                            </w:rPr>
                            <m:t>2100</m:t>
                          </m:r>
                        </m:sub>
                      </m:sSub>
                      <m:r>
                        <w:rPr>
                          <w:rFonts w:ascii="Cambria Math" w:hAnsi="Cambria Math"/>
                        </w:rPr>
                        <m:t>&lt;1.5°C)&gt;50%  &amp;</m:t>
                      </m:r>
                    </m:e>
                    <m:e>
                      <m:r>
                        <w:rPr>
                          <w:rFonts w:ascii="Cambria Math" w:hAnsi="Cambria Math"/>
                        </w:rPr>
                        <m:t>0,  else</m:t>
                      </m:r>
                    </m:e>
                  </m:eqArr>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3E680369" w14:textId="77777777" w:rsidR="001E2427" w:rsidRPr="001851EA" w:rsidRDefault="001E2427" w:rsidP="001E2427">
      <w:pPr>
        <w:rPr>
          <w:moveTo w:id="396" w:author="Beath, Hamish R" w:date="2026-01-04T16:19:00Z" w16du:dateUtc="2026-01-04T16:19:00Z"/>
        </w:rPr>
      </w:pPr>
      <w:moveTo w:id="397" w:author="Beath, Hamish R" w:date="2026-01-04T16:19:00Z" w16du:dateUtc="2026-01-04T16:19:00Z">
        <w:r w:rsidRPr="001851EA">
          <w:t xml:space="preserve">C1a scenarios are a subset of C1 scenarios in which net GHG emissions reach zero levels in the second half of the century. </w:t>
        </w:r>
      </w:moveTo>
    </w:p>
    <w:p w14:paraId="375797DB" w14:textId="77777777" w:rsidR="001E2427" w:rsidRDefault="001E2427" w:rsidP="001E2427">
      <w:pPr>
        <w:pStyle w:val="Heading4"/>
        <w:keepNext/>
        <w:rPr>
          <w:moveTo w:id="398" w:author="Beath, Hamish R" w:date="2026-01-04T16:19:00Z" w16du:dateUtc="2026-01-04T16:19:00Z"/>
        </w:rPr>
      </w:pPr>
      <w:moveTo w:id="399" w:author="Beath, Hamish R" w:date="2026-01-04T16:19:00Z" w16du:dateUtc="2026-01-04T16:19:00Z">
        <w:r>
          <w:t>Quality Weighting</w:t>
        </w:r>
      </w:moveTo>
    </w:p>
    <w:p w14:paraId="366975B1" w14:textId="77777777" w:rsidR="001E2427" w:rsidRDefault="001E2427" w:rsidP="001E2427">
      <w:pPr>
        <w:rPr>
          <w:moveTo w:id="400" w:author="Beath, Hamish R" w:date="2026-01-04T16:19:00Z" w16du:dateUtc="2026-01-04T16:19:00Z"/>
        </w:rPr>
      </w:pPr>
      <w:moveTo w:id="401" w:author="Beath, Hamish R" w:date="2026-01-04T16:19:00Z" w16du:dateUtc="2026-01-04T16:19:00Z">
        <w:r w:rsidRPr="009570B7">
          <w:t xml:space="preserve">We </w:t>
        </w:r>
        <w:r>
          <w:t>test</w:t>
        </w:r>
        <w:r w:rsidRPr="009570B7">
          <w:t xml:space="preserve"> a</w:t>
        </w:r>
        <w:r w:rsidRPr="007B0D0F">
          <w:t xml:space="preserve"> continuous</w:t>
        </w:r>
        <w:r w:rsidRPr="009570B7">
          <w:t xml:space="preserve"> quality weighting </w:t>
        </w:r>
        <w:r w:rsidRPr="009570B7">
          <w:rPr>
            <w:i/>
            <w:iCs/>
          </w:rPr>
          <w:t>Q(i)</w:t>
        </w:r>
        <w:r w:rsidRPr="00D34F3D">
          <w:t xml:space="preserve">, adapted from the </w:t>
        </w:r>
        <w:r w:rsidRPr="009570B7">
          <w:t>IPCC AR6 procedures and reported in Table 11 in ref. </w:t>
        </w:r>
        <w:r w:rsidRPr="009570B7">
          <w:fldChar w:fldCharType="begin"/>
        </w:r>
        <w:r>
          <w:instrText xml:space="preserve"> ADDIN ZOTERO_ITEM CSL_CITATION {"citationID":"tu5gsWBr","properties":{"formattedCitation":"\\super 26\\nosupersub{}","plainCitation":"26","noteIndex":0},"citationItems":[{"id":"akMpUoZw/hdNUcu4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Pr="009570B7">
          <w:fldChar w:fldCharType="separate"/>
        </w:r>
        <w:r w:rsidRPr="007127F6">
          <w:rPr>
            <w:rFonts w:ascii="Calibri" w:hAnsi="Calibri" w:cs="Calibri"/>
            <w:szCs w:val="24"/>
            <w:vertAlign w:val="superscript"/>
          </w:rPr>
          <w:t>26</w:t>
        </w:r>
        <w:r w:rsidRPr="009570B7">
          <w:fldChar w:fldCharType="end"/>
        </w:r>
        <w:r w:rsidRPr="009570B7">
          <w:t xml:space="preserve"> (reproduced in Supplementary Table S3). For each quality criterion, </w:t>
        </w:r>
        <m:oMath>
          <m:r>
            <w:rPr>
              <w:rFonts w:ascii="Cambria Math" w:hAnsi="Cambria Math"/>
            </w:rPr>
            <m:t>j</m:t>
          </m:r>
        </m:oMath>
        <w:moveTo w:id="402" w:author="Beath, Hamish R" w:date="2026-01-04T16:19:00Z" w16du:dateUtc="2026-01-04T16:19:00Z">
          <w:r w:rsidRPr="009570B7">
            <w:t xml:space="preserve">, that specified a range, we use the distance of the modelled value, </w:t>
          </w:r>
          <m:oMath>
            <m:r>
              <w:rPr>
                <w:rFonts w:ascii="Cambria Math" w:hAnsi="Cambria Math"/>
              </w:rPr>
              <m:t>k</m:t>
            </m:r>
          </m:oMath>
          <w:moveTo w:id="403" w:author="Beath, Hamish R" w:date="2026-01-04T16:19:00Z" w16du:dateUtc="2026-01-04T16:19:00Z">
            <w:r w:rsidRPr="009570B7">
              <w:t xml:space="preserve"> for each scenario </w:t>
            </w:r>
            <m:oMath>
              <m:r>
                <w:rPr>
                  <w:rFonts w:ascii="Cambria Math" w:hAnsi="Cambria Math"/>
                </w:rPr>
                <m:t>i</m:t>
              </m:r>
            </m:oMath>
            <w:moveTo w:id="404" w:author="Beath, Hamish R" w:date="2026-01-04T16:19:00Z" w16du:dateUtc="2026-01-04T16:19:00Z">
              <w:r w:rsidRPr="009570B7">
                <w:t xml:space="preserve"> from</w:t>
              </w:r>
              <w:r>
                <w:t xml:space="preserve"> the reference value, </w:t>
              </w:r>
              <m:oMath>
                <m:sSub>
                  <m:sSubPr>
                    <m:ctrlPr>
                      <w:rPr>
                        <w:rFonts w:ascii="Cambria Math" w:hAnsi="Cambria Math"/>
                        <w:i/>
                      </w:rPr>
                    </m:ctrlPr>
                  </m:sSubPr>
                  <m:e>
                    <m:r>
                      <w:rPr>
                        <w:rFonts w:ascii="Cambria Math" w:hAnsi="Cambria Math"/>
                      </w:rPr>
                      <m:t>d</m:t>
                    </m:r>
                  </m:e>
                  <m:sub>
                    <m:r>
                      <w:rPr>
                        <w:rFonts w:ascii="Cambria Math" w:hAnsi="Cambria Math"/>
                      </w:rPr>
                      <m:t>k,i</m:t>
                    </m:r>
                  </m:sub>
                </m:sSub>
              </m:oMath>
              <w:moveTo w:id="405" w:author="Beath, Hamish R" w:date="2026-01-04T16:19:00Z" w16du:dateUtc="2026-01-04T16:19:00Z">
                <w:r>
                  <w:t xml:space="preserve"> ,normalising by the interquartile range, </w:t>
                </w:r>
                <m:oMath>
                  <m:r>
                    <w:rPr>
                      <w:rFonts w:ascii="Cambria Math" w:hAnsi="Cambria Math"/>
                    </w:rPr>
                    <m:t>IQR</m:t>
                  </m:r>
                </m:oMath>
                <w:moveTo w:id="406" w:author="Beath, Hamish R" w:date="2026-01-04T16:19:00Z" w16du:dateUtc="2026-01-04T16:19:00Z">
                  <w:r>
                    <w:t>, of the scenarios</w:t>
                  </w:r>
                </w:moveTo>
              </w:moveTo>
            </w:moveTo>
          </w:moveTo>
        </w:moveTo>
      </w:moveTo>
    </w:p>
    <w:p w14:paraId="06D4C592" w14:textId="77777777" w:rsidR="001E2427" w:rsidRPr="00253A25" w:rsidRDefault="00DA071F" w:rsidP="001E2427">
      <w:pPr>
        <w:rPr>
          <w:moveTo w:id="407" w:author="Beath, Hamish R" w:date="2026-01-04T16:19:00Z" w16du:dateUtc="2026-01-04T16:19:00Z"/>
        </w:rPr>
      </w:pPr>
      <m:oMathPara>
        <m:oMathParaPr>
          <m:jc m:val="right"/>
        </m:oMathParaPr>
        <m:oMath>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k,i</m:t>
                  </m:r>
                </m:sub>
              </m:sSub>
            </m:e>
          </m:acc>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k,i</m:t>
                  </m:r>
                </m:sub>
              </m:sSub>
            </m:num>
            <m:den>
              <m:r>
                <w:rPr>
                  <w:rFonts w:ascii="Cambria Math" w:hAnsi="Cambria Math"/>
                </w:rPr>
                <m:t>IQR</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k</m:t>
                      </m:r>
                    </m:sub>
                  </m:sSub>
                </m:e>
              </m:d>
            </m:den>
          </m:f>
          <m:r>
            <w:rPr>
              <w:rFonts w:ascii="Cambria Math" w:hAnsi="Cambria Math"/>
            </w:rPr>
            <m:t xml:space="preserve">                                                                            (10)</m:t>
          </m:r>
        </m:oMath>
      </m:oMathPara>
    </w:p>
    <w:p w14:paraId="2BAC2358" w14:textId="77777777" w:rsidR="001E2427" w:rsidRDefault="001E2427" w:rsidP="001E2427">
      <w:pPr>
        <w:rPr>
          <w:moveTo w:id="408" w:author="Beath, Hamish R" w:date="2026-01-04T16:19:00Z" w16du:dateUtc="2026-01-04T16:19:00Z"/>
        </w:rPr>
      </w:pPr>
      <w:moveTo w:id="409" w:author="Beath, Hamish R" w:date="2026-01-04T16:19:00Z" w16du:dateUtc="2026-01-04T16:19:00Z">
        <w:r>
          <w:t xml:space="preserve">We then use a Gaussian function to produce the continuous weight, </w:t>
        </w:r>
        <m:oMath>
          <m:r>
            <w:rPr>
              <w:rFonts w:ascii="Cambria Math" w:hAnsi="Cambria Math"/>
            </w:rPr>
            <m:t>w</m:t>
          </m:r>
        </m:oMath>
        <w:moveTo w:id="410" w:author="Beath, Hamish R" w:date="2026-01-04T16:19:00Z" w16du:dateUtc="2026-01-04T16:19:00Z">
          <w:r>
            <w:t xml:space="preserve">, for each criterion, </w:t>
          </w:r>
          <m:oMath>
            <m:r>
              <w:rPr>
                <w:rFonts w:ascii="Cambria Math" w:hAnsi="Cambria Math"/>
              </w:rPr>
              <m:t>j,</m:t>
            </m:r>
          </m:oMath>
          <w:moveTo w:id="411" w:author="Beath, Hamish R" w:date="2026-01-04T16:19:00Z" w16du:dateUtc="2026-01-04T16:19:00Z">
            <w:r>
              <w:t>:</w:t>
            </w:r>
          </w:moveTo>
        </w:moveTo>
      </w:moveTo>
    </w:p>
    <w:p w14:paraId="05D4AE61" w14:textId="77777777" w:rsidR="001E2427" w:rsidRPr="00310B99" w:rsidRDefault="00DA071F" w:rsidP="001E2427">
      <w:pPr>
        <w:jc w:val="right"/>
        <w:rPr>
          <w:moveTo w:id="412" w:author="Beath, Hamish R" w:date="2026-01-04T16:19:00Z" w16du:dateUtc="2026-01-04T16:19:00Z"/>
        </w:rPr>
      </w:pPr>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i</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k,i</m:t>
                                </m:r>
                              </m:sub>
                            </m:sSub>
                          </m:e>
                        </m:acc>
                      </m:e>
                    </m:d>
                  </m:e>
                  <m:sup>
                    <m:r>
                      <w:rPr>
                        <w:rFonts w:ascii="Cambria Math" w:hAnsi="Cambria Math"/>
                      </w:rPr>
                      <m:t>2</m:t>
                    </m:r>
                  </m:sup>
                </m:sSup>
              </m:e>
            </m:d>
            <m:r>
              <w:rPr>
                <w:rFonts w:ascii="Cambria Math" w:hAnsi="Cambria Math"/>
              </w:rPr>
              <m:t xml:space="preserve">                                                                    </m:t>
            </m:r>
          </m:e>
        </m:func>
        <m:r>
          <w:rPr>
            <w:rFonts w:ascii="Cambria Math" w:hAnsi="Cambria Math"/>
          </w:rPr>
          <m:t>(11)</m:t>
        </m:r>
      </m:oMath>
      <w:moveTo w:id="413" w:author="Beath, Hamish R" w:date="2026-01-04T16:19:00Z" w16du:dateUtc="2026-01-04T16:19:00Z">
        <w:r w:rsidR="001E2427">
          <w:t xml:space="preserve"> </w:t>
        </w:r>
      </w:moveTo>
    </w:p>
    <w:p w14:paraId="4B3276AF" w14:textId="77777777" w:rsidR="001E2427" w:rsidRDefault="001E2427" w:rsidP="001E2427">
      <w:pPr>
        <w:rPr>
          <w:moveTo w:id="414" w:author="Beath, Hamish R" w:date="2026-01-04T16:19:00Z" w16du:dateUtc="2026-01-04T16:19:00Z"/>
        </w:rPr>
      </w:pPr>
      <w:moveTo w:id="415" w:author="Beath, Hamish R" w:date="2026-01-04T16:19:00Z" w16du:dateUtc="2026-01-04T16:19:00Z">
        <w:r>
          <w:t xml:space="preserve">This yields a weight of 1 when there is perfect agreement with the reference value. We treat each criterion evenly and combining to give a single quality weighting: </w:t>
        </w:r>
      </w:moveTo>
    </w:p>
    <w:p w14:paraId="6A00014C" w14:textId="77777777" w:rsidR="001E2427" w:rsidRPr="00407E51" w:rsidRDefault="001E2427" w:rsidP="001E2427">
      <w:pPr>
        <w:rPr>
          <w:moveTo w:id="416" w:author="Beath, Hamish R" w:date="2026-01-04T16:19:00Z" w16du:dateUtc="2026-01-04T16:19:00Z"/>
        </w:rPr>
      </w:pPr>
      <m:oMathPara>
        <m:oMathParaPr>
          <m:jc m:val="right"/>
        </m:oMathParaPr>
        <m:oMath>
          <m:r>
            <w:rPr>
              <w:rFonts w:ascii="Cambria Math" w:hAnsi="Cambria Math"/>
            </w:rPr>
            <m:t>Q</m:t>
          </m:r>
          <m:d>
            <m:dPr>
              <m:ctrlPr>
                <w:rPr>
                  <w:rFonts w:ascii="Cambria Math" w:hAnsi="Cambria Math"/>
                  <w:i/>
                </w:rPr>
              </m:ctrlPr>
            </m:dPr>
            <m:e>
              <m:r>
                <w:rPr>
                  <w:rFonts w:ascii="Cambria Math" w:hAnsi="Cambria Math"/>
                </w:rPr>
                <m:t>i</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i</m:t>
                  </m:r>
                </m:e>
              </m:d>
              <m:r>
                <w:rPr>
                  <w:rFonts w:ascii="Cambria Math" w:hAnsi="Cambria Math"/>
                </w:rPr>
                <m:t xml:space="preserve">                                                                        (12)</m:t>
              </m:r>
            </m:e>
          </m:nary>
        </m:oMath>
      </m:oMathPara>
    </w:p>
    <w:p w14:paraId="1D3EA5C4" w14:textId="77777777" w:rsidR="001E2427" w:rsidRPr="004E5893" w:rsidRDefault="001E2427" w:rsidP="001E2427">
      <w:pPr>
        <w:rPr>
          <w:moveTo w:id="417" w:author="Beath, Hamish R" w:date="2026-01-04T16:19:00Z" w16du:dateUtc="2026-01-04T16:19:00Z"/>
        </w:rPr>
      </w:pPr>
    </w:p>
    <w:p w14:paraId="076A0BED" w14:textId="77777777" w:rsidR="001E2427" w:rsidRDefault="001E2427" w:rsidP="001E2427">
      <w:pPr>
        <w:pStyle w:val="Heading4"/>
        <w:keepNext/>
        <w:rPr>
          <w:moveTo w:id="418" w:author="Beath, Hamish R" w:date="2026-01-04T16:19:00Z" w16du:dateUtc="2026-01-04T16:19:00Z"/>
        </w:rPr>
      </w:pPr>
      <w:moveTo w:id="419" w:author="Beath, Hamish R" w:date="2026-01-04T16:19:00Z" w16du:dateUtc="2026-01-04T16:19:00Z">
        <w:r>
          <w:t>Diversity Weighting</w:t>
        </w:r>
      </w:moveTo>
    </w:p>
    <w:p w14:paraId="0A582DA9" w14:textId="77777777" w:rsidR="001E2427" w:rsidRPr="001851EA" w:rsidRDefault="001E2427" w:rsidP="001E2427">
      <w:pPr>
        <w:rPr>
          <w:moveTo w:id="420" w:author="Beath, Hamish R" w:date="2026-01-04T16:19:00Z" w16du:dateUtc="2026-01-04T16:19:00Z"/>
        </w:rPr>
      </w:pPr>
      <w:moveTo w:id="421" w:author="Beath, Hamish R" w:date="2026-01-04T16:19:00Z" w16du:dateUtc="2026-01-04T16:19:00Z">
        <w:r w:rsidRPr="001851EA">
          <w:t xml:space="preserve">Diversity weighting </w:t>
        </w:r>
        <w:r w:rsidRPr="001851EA">
          <w:rPr>
            <w:i/>
            <w:iCs/>
          </w:rPr>
          <w:t>D(i)</w:t>
        </w:r>
        <w:r w:rsidRPr="001851EA">
          <w:t xml:space="preserve"> accounts for variations in 15 variables across four key dimensions (emissions, economy, mitigation strategy, and energy, Methods Table 1). These 15 variables are part of the minimum data requirement for a scenario to be considered as part of the IPCC AR6 ensemble and therefore available for each scenario. The illustrative variable weights </w:t>
        </w:r>
        <w:r w:rsidRPr="001851EA">
          <w:rPr>
            <w:i/>
            <w:iCs/>
          </w:rPr>
          <w:t>b</w:t>
        </w:r>
        <w:r w:rsidRPr="001851EA">
          <w:rPr>
            <w:i/>
            <w:iCs/>
            <w:vertAlign w:val="subscript"/>
          </w:rPr>
          <w:t>n</w:t>
        </w:r>
        <w:r w:rsidRPr="001851EA">
          <w:t xml:space="preserve"> for each variable are a subjective choice and here chosen to put equal weights on each of the four key dimensions. Sub-weighting of the variables in each group attempts to limit the overall influence of variables that are similar in nature and could bias the total, or puts weight on more important variables. For example, in the Energy category, the six Primary Energy variables combined are worth the same as the single variable of Final Energy. In the Emissions category, the aggregate weighting of all non-CO</w:t>
        </w:r>
        <w:r w:rsidRPr="001851EA">
          <w:rPr>
            <w:vertAlign w:val="subscript"/>
          </w:rPr>
          <w:t>2</w:t>
        </w:r>
        <w:r w:rsidRPr="001851EA">
          <w:t xml:space="preserve"> emissions variables equals that of CO</w:t>
        </w:r>
        <w:r w:rsidRPr="001851EA">
          <w:rPr>
            <w:vertAlign w:val="subscript"/>
          </w:rPr>
          <w:t>2</w:t>
        </w:r>
        <w:r w:rsidRPr="001851EA">
          <w:t>, recognising that CO</w:t>
        </w:r>
        <w:r w:rsidRPr="001851EA">
          <w:rPr>
            <w:vertAlign w:val="subscript"/>
          </w:rPr>
          <w:t>2</w:t>
        </w:r>
        <w:r w:rsidRPr="001851EA">
          <w:t xml:space="preserve"> is the primary anthropogenic driver of climate change</w:t>
        </w:r>
        <w:r w:rsidRPr="001851EA">
          <w:fldChar w:fldCharType="begin"/>
        </w:r>
        <w:r>
          <w:instrText xml:space="preserve"> ADDIN ZOTERO_ITEM CSL_CITATION {"citationID":"dIR2WbeG","properties":{"formattedCitation":"\\super 46\\nosupersub{}","plainCitation":"46","noteIndex":0},"citationItems":[{"id":"akMpUoZw/WEEpac7k","uris":["http://zotero.org/users/7044370/items/ISIKIZSV"],"itemData":{"id":9253,"type":"chapter","container-title":"Climate Change 2021: The Physical Science Basis. Contribution of Working Group I to the Sixth Assessment Report of the Intergovernmental Panel on Climate Change","event-place":"Cambridge, United Kingdom and New York, NY, USA","note":"type: Book Section\nDOI: 10.1017/9781009157896.001","page":"3−32","publisher":"Cambridge University Press","publisher-place":"Cambridge, United Kingdom and New York, NY, USA","title":"Summary for Policymakers","author":[{"literal":"IPCC"}],"editor":[{"family":"Masson-Delmotte","given":"V."},{"family":"Zhai","given":"P."},{"family":"Pirani","given":"A."},{"family":"Connors","given":"S.L."},{"family":"Péan","given":"C."},{"family":"Berger","given":"S."},{"family":"Caud","given":"N."},{"family":"Chen","given":"Y."},{"family":"Goldfarb","given":"L."},{"family":"Gomis","given":"M.I."},{"family":"Huang","given":"M."},{"family":"Leitzell","given":"K."},{"family":"Lonnoy","given":"E."},{"family":"Matthews","given":"J.B.R."},{"family":"Maycock","given":"T.K."},{"family":"Waterfield","given":"T."},{"family":"Yelekçi","given":"O."},{"family":"Yu","given":"R."},{"family":"Zhou","given":"B."}],"issued":{"date-parts":[["2021"]]}}}],"schema":"https://github.com/citation-style-language/schema/raw/master/csl-citation.json"} </w:instrText>
        </w:r>
        <w:r w:rsidRPr="001851EA">
          <w:fldChar w:fldCharType="separate"/>
        </w:r>
        <w:r w:rsidRPr="00372D27">
          <w:rPr>
            <w:rFonts w:ascii="Calibri" w:hAnsi="Calibri" w:cs="Calibri"/>
            <w:szCs w:val="24"/>
            <w:vertAlign w:val="superscript"/>
          </w:rPr>
          <w:t>46</w:t>
        </w:r>
        <w:r w:rsidRPr="001851EA">
          <w:fldChar w:fldCharType="end"/>
        </w:r>
        <w:r w:rsidRPr="001851EA">
          <w:t>.</w:t>
        </w:r>
      </w:moveTo>
    </w:p>
    <w:p w14:paraId="73DC6676" w14:textId="77777777" w:rsidR="001E2427" w:rsidRDefault="001E2427" w:rsidP="001E2427">
      <w:pPr>
        <w:rPr>
          <w:moveTo w:id="422" w:author="Beath, Hamish R" w:date="2026-01-04T16:19:00Z" w16du:dateUtc="2026-01-04T16:19:00Z"/>
        </w:rPr>
      </w:pPr>
      <w:moveTo w:id="423" w:author="Beath, Hamish R" w:date="2026-01-04T16:19:00Z" w16du:dateUtc="2026-01-04T16:19:00Z">
        <w:r w:rsidRPr="001851EA">
          <w:t xml:space="preserve">Although not applicable here, scenarios that do not report all variables can also be included by rescaling coefficients </w:t>
        </w:r>
        <w:r w:rsidRPr="001851EA">
          <w:rPr>
            <w:i/>
            <w:iCs/>
          </w:rPr>
          <w:t>b</w:t>
        </w:r>
        <w:r w:rsidRPr="001851EA">
          <w:rPr>
            <w:i/>
            <w:iCs/>
            <w:vertAlign w:val="subscript"/>
          </w:rPr>
          <w:t>n</w:t>
        </w:r>
        <w:r w:rsidRPr="001851EA">
          <w:t xml:space="preserve"> for the variables that are available. This rescaling is first achieved within each variable group, or across all remaining groups if one variable group would end up having no reported variables. The sum of </w:t>
        </w:r>
        <w:r w:rsidRPr="001851EA">
          <w:rPr>
            <w:i/>
            <w:iCs/>
          </w:rPr>
          <w:t>b</w:t>
        </w:r>
        <w:r w:rsidRPr="001851EA">
          <w:rPr>
            <w:i/>
            <w:iCs/>
            <w:vertAlign w:val="subscript"/>
          </w:rPr>
          <w:t>n</w:t>
        </w:r>
        <w:r w:rsidRPr="001851EA">
          <w:t xml:space="preserve"> is always unity. </w:t>
        </w:r>
      </w:moveTo>
    </w:p>
    <w:p w14:paraId="6953B44D" w14:textId="77777777" w:rsidR="001E2427" w:rsidRDefault="001E2427" w:rsidP="001E2427">
      <w:pPr>
        <w:rPr>
          <w:moveTo w:id="424" w:author="Beath, Hamish R" w:date="2026-01-04T16:19:00Z" w16du:dateUtc="2026-01-04T16:19:00Z"/>
        </w:rPr>
      </w:pPr>
      <w:moveTo w:id="425" w:author="Beath, Hamish R" w:date="2026-01-04T16:19:00Z" w16du:dateUtc="2026-01-04T16:19:00Z">
        <w:r>
          <w:t xml:space="preserve">Acknowledging the subjectivity in variable weighting, we also explored using only energy variables, as well only emissions variables from our </w:t>
        </w:r>
        <w:r w:rsidRPr="00306AEC">
          <w:t>selection (Supplementary Results</w:t>
        </w:r>
        <w:r w:rsidRPr="00310B99">
          <w:t xml:space="preserve"> 2</w:t>
        </w:r>
        <w:r w:rsidRPr="00306AEC">
          <w:t>).</w:t>
        </w:r>
        <w:r>
          <w:t xml:space="preserve"> To account for correlation between variables, we adjusted our variable weights using a correlation matrix and hierarchical clustering </w:t>
        </w:r>
        <w:r w:rsidRPr="00B37514">
          <w:t>(Supplementary Methods</w:t>
        </w:r>
        <w:r>
          <w:t> </w:t>
        </w:r>
        <w:r w:rsidRPr="00310B99">
          <w:t>1</w:t>
        </w:r>
        <w:r w:rsidRPr="00B37514">
          <w:t>).</w:t>
        </w:r>
        <w:r>
          <w:t xml:space="preserve"> This results in a set of ‘correlation adjusted’ variable weights, with a reduced number of 8 variables utilised following correlation assessment and clustering. W</w:t>
        </w:r>
        <w:r w:rsidRPr="00306AEC">
          <w:t>e adopt an even weighting across the variables as we preserve emphasis on originally higher weighted variables in selection of our representative cluster variables</w:t>
        </w:r>
        <w:r>
          <w:t xml:space="preserve"> (see Supplementary Methods 1 &amp; Table 1). We present our correlation adjusted weights in the main paper but also show results from our full set of variables in Supplementary Results 2.</w:t>
        </w:r>
      </w:moveTo>
    </w:p>
    <w:p w14:paraId="4B38DC7E" w14:textId="77777777" w:rsidR="001E2427" w:rsidRPr="001851EA" w:rsidRDefault="001E2427" w:rsidP="001E2427">
      <w:pPr>
        <w:rPr>
          <w:moveTo w:id="426" w:author="Beath, Hamish R" w:date="2026-01-04T16:19:00Z" w16du:dateUtc="2026-01-04T16:19:00Z"/>
        </w:rPr>
      </w:pPr>
      <w:moveTo w:id="427" w:author="Beath, Hamish R" w:date="2026-01-04T16:19:00Z" w16du:dateUtc="2026-01-04T16:19:00Z">
        <w:r w:rsidRPr="00310B99">
          <w:t>Our</w:t>
        </w:r>
        <w:r w:rsidRPr="00B37514">
          <w:t xml:space="preserve"> </w:t>
        </w:r>
        <w:r>
          <w:t xml:space="preserve">conceptual </w:t>
        </w:r>
        <w:r w:rsidRPr="00B37514">
          <w:t xml:space="preserve">choice of </w:t>
        </w:r>
        <w:r w:rsidRPr="00B37514">
          <w:rPr>
            <w:i/>
            <w:iCs/>
          </w:rPr>
          <w:t>σ</w:t>
        </w:r>
        <w:r w:rsidRPr="00B37514">
          <w:rPr>
            <w:i/>
            <w:iCs/>
            <w:vertAlign w:val="subscript"/>
          </w:rPr>
          <w:t>S,n</w:t>
        </w:r>
        <w:r w:rsidRPr="00B37514">
          <w:t xml:space="preserve"> (radius of similarity) between two scenarios </w:t>
        </w:r>
        <w:r w:rsidRPr="00310B99">
          <w:t>is guided by</w:t>
        </w:r>
        <w:r w:rsidRPr="00B37514">
          <w:t xml:space="preserve"> expert judgment and should be seen as an informed yet illustrative choice rather than a conclusive one. We define</w:t>
        </w:r>
        <w:r w:rsidRPr="001851EA">
          <w:t xml:space="preserve"> </w:t>
        </w:r>
        <w:r w:rsidRPr="001851EA">
          <w:rPr>
            <w:i/>
            <w:iCs/>
          </w:rPr>
          <w:t>σ</w:t>
        </w:r>
        <w:r w:rsidRPr="001851EA">
          <w:rPr>
            <w:i/>
            <w:iCs/>
            <w:vertAlign w:val="subscript"/>
          </w:rPr>
          <w:t>S,n</w:t>
        </w:r>
        <w:r w:rsidRPr="001851EA">
          <w:t xml:space="preserve"> as </w:t>
        </w:r>
        <w:r>
          <w:t xml:space="preserve">the root mean square </w:t>
        </w:r>
        <w:r w:rsidRPr="001851EA">
          <w:t>difference between different IAMs running the same SSP-RCP combination available from ref. </w:t>
        </w:r>
        <w:r w:rsidRPr="001851EA">
          <w:fldChar w:fldCharType="begin"/>
        </w:r>
        <w:r>
          <w:instrText xml:space="preserve"> ADDIN ZOTERO_ITEM CSL_CITATION {"citationID":"CQFGYhke","properties":{"formattedCitation":"\\super 9\\nosupersub{}","plainCitation":"9","noteIndex":0},"citationItems":[{"id":"akMpUoZw/R7oc0ow7","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r w:rsidRPr="001851EA">
          <w:fldChar w:fldCharType="separate"/>
        </w:r>
        <w:r w:rsidRPr="00120977">
          <w:rPr>
            <w:rFonts w:ascii="Calibri" w:hAnsi="Calibri" w:cs="Calibri"/>
            <w:szCs w:val="24"/>
            <w:vertAlign w:val="superscript"/>
          </w:rPr>
          <w:t>9</w:t>
        </w:r>
        <w:r w:rsidRPr="001851EA">
          <w:fldChar w:fldCharType="end"/>
        </w:r>
        <w:r w:rsidRPr="001851EA">
          <w:t xml:space="preserve"> using 10-year timesteps from 2020 to 2100.</w:t>
        </w:r>
        <w:r>
          <w:t xml:space="preserve"> </w:t>
        </w:r>
        <w:r w:rsidRPr="001851EA">
          <w:t xml:space="preserve"> This choice is made on the basis that two independent IAMs running the same scenario are structurally different yet subject to a set of common constraints (exogenously provided population and GDP projections, and year-2100 radiative forcing).</w:t>
        </w:r>
        <w:r>
          <w:t xml:space="preserve"> We explore a range of values between the minimum and maximum of the SSP-RCP model differences, selecting a value that achieves a high median spread in diversity weights across our variables, whilst ensuring a relatively even impact across all variables  (Supplementary Results 2). </w:t>
        </w:r>
        <w:r w:rsidRPr="009570B7">
          <w:t>For no-policy, no-mitigation or “business-as-usual” scenarios</w:t>
        </w:r>
        <w:r w:rsidRPr="00310B99">
          <w:t>, we remove the Mitigation group variables</w:t>
        </w:r>
        <w:r w:rsidRPr="009570B7">
          <w:t xml:space="preserve"> from determining the distances of </w:t>
        </w:r>
        <w:r w:rsidRPr="009570B7">
          <w:rPr>
            <w:i/>
            <w:iCs/>
          </w:rPr>
          <w:t>σ</w:t>
        </w:r>
        <w:r w:rsidRPr="009570B7">
          <w:rPr>
            <w:i/>
            <w:iCs/>
            <w:vertAlign w:val="subscript"/>
          </w:rPr>
          <w:t>S,n</w:t>
        </w:r>
        <w:r w:rsidRPr="009570B7">
          <w:t xml:space="preserve"> as </w:t>
        </w:r>
        <w:r w:rsidRPr="00310B99">
          <w:t>these</w:t>
        </w:r>
        <w:r w:rsidRPr="009570B7">
          <w:t xml:space="preserve"> are zero by definition in these scenarios.</w:t>
        </w:r>
        <w:r>
          <w:t xml:space="preserve"> </w:t>
        </w:r>
      </w:moveTo>
    </w:p>
    <w:p w14:paraId="5F6FA48A" w14:textId="77777777" w:rsidR="001E2427" w:rsidRDefault="001E2427" w:rsidP="001E2427">
      <w:pPr>
        <w:pStyle w:val="Heading4"/>
        <w:rPr>
          <w:moveTo w:id="428" w:author="Beath, Hamish R" w:date="2026-01-04T16:19:00Z" w16du:dateUtc="2026-01-04T16:19:00Z"/>
        </w:rPr>
      </w:pPr>
      <w:moveTo w:id="429" w:author="Beath, Hamish R" w:date="2026-01-04T16:19:00Z" w16du:dateUtc="2026-01-04T16:19:00Z">
        <w:r>
          <w:lastRenderedPageBreak/>
          <w:t xml:space="preserve">Calculation of Weighted Quantiles </w:t>
        </w:r>
      </w:moveTo>
    </w:p>
    <w:p w14:paraId="59082902" w14:textId="77777777" w:rsidR="001E2427" w:rsidRDefault="001E2427" w:rsidP="001E2427">
      <w:pPr>
        <w:rPr>
          <w:moveTo w:id="430" w:author="Beath, Hamish R" w:date="2026-01-04T16:19:00Z" w16du:dateUtc="2026-01-04T16:19:00Z"/>
        </w:rPr>
      </w:pPr>
      <w:moveTo w:id="431" w:author="Beath, Hamish R" w:date="2026-01-04T16:19:00Z" w16du:dateUtc="2026-01-04T16:19:00Z">
        <w:r>
          <w:t xml:space="preserve">Quantiles are calculated without interpolation. Reported quantile values are the lowest scenario values equal to or above the quantile. When applying to weighted distributions, quantiles are calculated using the same approach, but rather than scenarios having an equal weight in the distribution, scenarios contribute according to its assigned weight. Therefore, the cumulative sum of weights is used to identify the quantile threshold. </w:t>
        </w:r>
      </w:moveTo>
    </w:p>
    <w:p w14:paraId="291A1AA1" w14:textId="77777777" w:rsidR="001E2427" w:rsidRDefault="001E2427" w:rsidP="001E2427">
      <w:pPr>
        <w:pStyle w:val="Heading4"/>
        <w:rPr>
          <w:moveTo w:id="432" w:author="Beath, Hamish R" w:date="2026-01-04T16:19:00Z" w16du:dateUtc="2026-01-04T16:19:00Z"/>
        </w:rPr>
      </w:pPr>
    </w:p>
    <w:p w14:paraId="697C515A" w14:textId="77777777" w:rsidR="001E2427" w:rsidRDefault="001E2427" w:rsidP="001E2427">
      <w:pPr>
        <w:pStyle w:val="Heading4"/>
        <w:rPr>
          <w:moveTo w:id="433" w:author="Beath, Hamish R" w:date="2026-01-04T16:19:00Z" w16du:dateUtc="2026-01-04T16:19:00Z"/>
        </w:rPr>
      </w:pPr>
      <w:moveTo w:id="434" w:author="Beath, Hamish R" w:date="2026-01-04T16:19:00Z" w16du:dateUtc="2026-01-04T16:19:00Z">
        <w:r>
          <w:t>Calculation of Herfindalh-Hirschman Index (HHI)</w:t>
        </w:r>
      </w:moveTo>
    </w:p>
    <w:p w14:paraId="6149D2BE" w14:textId="77777777" w:rsidR="001E2427" w:rsidRDefault="001E2427" w:rsidP="001E2427">
      <w:pPr>
        <w:rPr>
          <w:moveTo w:id="435" w:author="Beath, Hamish R" w:date="2026-01-04T16:19:00Z" w16du:dateUtc="2026-01-04T16:19:00Z"/>
        </w:rPr>
      </w:pPr>
      <w:moveTo w:id="436" w:author="Beath, Hamish R" w:date="2026-01-04T16:19:00Z" w16du:dateUtc="2026-01-04T16:19:00Z">
        <w:r>
          <w:t>To quantify changes in model or project concentration in our unweighted and weighted ensembles, we use the Herfindalh-Hirschman Index</w:t>
        </w:r>
        <w:r>
          <w:fldChar w:fldCharType="begin"/>
        </w:r>
        <w:r>
          <w:instrText xml:space="preserve"> ADDIN ZOTERO_ITEM CSL_CITATION {"citationID":"a2jji8kc2uu","properties":{"formattedCitation":"\\super 31\\nosupersub{}","plainCitation":"31","noteIndex":0},"citationItems":[{"id":21,"uris":["http://zotero.org/users/18111444/items/JCZH66VX"],"itemData":{"id":21,"type":"chapter","abstract":"By Gideon Rosenbluth; Measures of Concentration","container-title":"Business Concentration and Price Policy","note":"collection-title: NBER Chapters","page":"57-99","publisher":"National Bureau of Economic Research, Inc","source":"EconPapers","title":"Measures of Concentration","URL":"https://EconPapers.repec.org/RePEc:nbr:nberch:0953","author":[{"family":"Rosenbluth","given":"Gideon"}],"accessed":{"date-parts":[["2025",9,19]]},"issued":{"date-parts":[["1955"]]}}}],"schema":"https://github.com/citation-style-language/schema/raw/master/csl-citation.json"} </w:instrText>
        </w:r>
        <w:r>
          <w:fldChar w:fldCharType="separate"/>
        </w:r>
        <w:r w:rsidRPr="007127F6">
          <w:rPr>
            <w:rFonts w:ascii="Calibri" w:cs="Calibri"/>
            <w:szCs w:val="24"/>
            <w:vertAlign w:val="superscript"/>
          </w:rPr>
          <w:t>31</w:t>
        </w:r>
        <w:r>
          <w:fldChar w:fldCharType="end"/>
        </w:r>
        <w:r>
          <w:t xml:space="preserve">. This has historically been used for measuring market concentration in economics but can be applied more broadly to a dataset to understand dominance of components. It is defined by the sum of squared shares of each component: </w:t>
        </w:r>
      </w:moveTo>
    </w:p>
    <w:p w14:paraId="6826B630" w14:textId="77777777" w:rsidR="001E2427" w:rsidRPr="0007360A" w:rsidRDefault="001E2427" w:rsidP="001E2427">
      <w:pPr>
        <w:rPr>
          <w:moveTo w:id="437" w:author="Beath, Hamish R" w:date="2026-01-04T16:19:00Z" w16du:dateUtc="2026-01-04T16:19:00Z"/>
        </w:rPr>
      </w:pPr>
      <m:oMathPara>
        <m:oMathParaPr>
          <m:jc m:val="right"/>
        </m:oMathParaPr>
        <m:oMath>
          <m:r>
            <w:rPr>
              <w:rFonts w:ascii="Cambria Math" w:hAnsi="Cambria Math"/>
            </w:rPr>
            <m:t xml:space="preserve">HHI=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2</m:t>
                  </m:r>
                </m:sup>
              </m:sSubSup>
            </m:e>
          </m:nary>
          <m:r>
            <w:rPr>
              <w:rFonts w:ascii="Cambria Math" w:hAnsi="Cambria Math"/>
            </w:rPr>
            <m:t xml:space="preserve">                                                                              (13)</m:t>
          </m:r>
        </m:oMath>
      </m:oMathPara>
    </w:p>
    <w:p w14:paraId="3028303F" w14:textId="77777777" w:rsidR="001E2427" w:rsidRPr="00FC52F5" w:rsidRDefault="001E2427" w:rsidP="001E2427">
      <w:pPr>
        <w:rPr>
          <w:moveTo w:id="438" w:author="Beath, Hamish R" w:date="2026-01-04T16:19:00Z" w16du:dateUtc="2026-01-04T16:19:00Z"/>
        </w:rPr>
      </w:pPr>
      <w:moveTo w:id="439" w:author="Beath, Hamish R" w:date="2026-01-04T16:19:00Z" w16du:dateUtc="2026-01-04T16:19:00Z">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moveTo w:id="440" w:author="Beath, Hamish R" w:date="2026-01-04T16:19:00Z" w16du:dateUtc="2026-01-04T16:19:00Z">
          <w:r>
            <w:t xml:space="preserve"> is the of the component </w:t>
          </w:r>
          <m:oMath>
            <m:r>
              <w:rPr>
                <w:rFonts w:ascii="Cambria Math" w:hAnsi="Cambria Math"/>
              </w:rPr>
              <m:t>i</m:t>
            </m:r>
          </m:oMath>
          <w:moveTo w:id="441" w:author="Beath, Hamish R" w:date="2026-01-04T16:19:00Z" w16du:dateUtc="2026-01-04T16:19:00Z">
            <w:r>
              <w:t xml:space="preserve"> in relation to the total. A higher HHI value indicates increased dominance of single components. </w:t>
            </w:r>
          </w:moveTo>
        </w:moveTo>
      </w:moveTo>
    </w:p>
    <w:p w14:paraId="10CFAE71" w14:textId="77777777" w:rsidR="001E2427" w:rsidRPr="00217325" w:rsidRDefault="001E2427" w:rsidP="001E2427">
      <w:pPr>
        <w:rPr>
          <w:moveTo w:id="442" w:author="Beath, Hamish R" w:date="2026-01-04T16:19:00Z" w16du:dateUtc="2026-01-04T16:19:00Z"/>
        </w:rPr>
      </w:pPr>
    </w:p>
    <w:p w14:paraId="0A63D875" w14:textId="77777777" w:rsidR="001E2427" w:rsidRPr="001851EA" w:rsidRDefault="001E2427" w:rsidP="001E2427">
      <w:pPr>
        <w:rPr>
          <w:moveTo w:id="443" w:author="Beath, Hamish R" w:date="2026-01-04T16:19:00Z" w16du:dateUtc="2026-01-04T16:19:00Z"/>
        </w:rPr>
      </w:pPr>
      <w:moveTo w:id="444" w:author="Beath, Hamish R" w:date="2026-01-04T16:19:00Z" w16du:dateUtc="2026-01-04T16:19:00Z">
        <w:r w:rsidRPr="001851EA">
          <w:rPr>
            <w:b/>
            <w:bCs/>
          </w:rPr>
          <w:t xml:space="preserve">Table 1 | Variable for estimation of scenario similarity or diversity. </w:t>
        </w:r>
        <w:r w:rsidRPr="001851EA">
          <w:t>The 15 variables used from the IPCC AR6 Database</w:t>
        </w:r>
        <w:r w:rsidRPr="001851EA">
          <w:fldChar w:fldCharType="begin"/>
        </w:r>
        <w:r>
          <w:instrText xml:space="preserve"> ADDIN ZOTERO_ITEM CSL_CITATION {"citationID":"U9bW3Wqr","properties":{"formattedCitation":"\\super 10\\nosupersub{}","plainCitation":"10","noteIndex":0},"citationItems":[{"id":"akMpUoZw/tkjVrNNk","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Pr="001851EA">
          <w:fldChar w:fldCharType="separate"/>
        </w:r>
        <w:r w:rsidRPr="00120977">
          <w:rPr>
            <w:rFonts w:ascii="Calibri" w:hAnsi="Calibri" w:cs="Calibri"/>
            <w:szCs w:val="24"/>
            <w:vertAlign w:val="superscript"/>
          </w:rPr>
          <w:t>10</w:t>
        </w:r>
        <w:r w:rsidRPr="001851EA">
          <w:fldChar w:fldCharType="end"/>
        </w:r>
        <w:r w:rsidRPr="001851EA">
          <w:t xml:space="preserve"> to determine the scenario similarity. For each variable the importance weighting </w:t>
        </w:r>
        <m:oMath>
          <m:sSub>
            <m:sSubPr>
              <m:ctrlPr>
                <w:rPr>
                  <w:rFonts w:ascii="Cambria Math" w:hAnsi="Cambria Math"/>
                  <w:i/>
                </w:rPr>
              </m:ctrlPr>
            </m:sSubPr>
            <m:e>
              <m:r>
                <w:rPr>
                  <w:rFonts w:ascii="Cambria Math" w:hAnsi="Cambria Math"/>
                </w:rPr>
                <m:t>b</m:t>
              </m:r>
            </m:e>
            <m:sub>
              <m:r>
                <w:rPr>
                  <w:rFonts w:ascii="Cambria Math" w:hAnsi="Cambria Math"/>
                </w:rPr>
                <m:t>n</m:t>
              </m:r>
            </m:sub>
          </m:sSub>
        </m:oMath>
        <w:moveTo w:id="445" w:author="Beath, Hamish R" w:date="2026-01-04T16:19:00Z" w16du:dateUtc="2026-01-04T16:19:00Z">
          <w:r w:rsidRPr="001851EA">
            <w:t xml:space="preserve"> assigned to each is shown (equation 6) along with the </w:t>
          </w:r>
          <w:r w:rsidRPr="001851EA">
            <w:rPr>
              <w:i/>
              <w:iCs/>
            </w:rPr>
            <w:t xml:space="preserve">radius of scenario similarity </w:t>
          </w:r>
          <m:oMath>
            <m:sSub>
              <m:sSubPr>
                <m:ctrlPr>
                  <w:rPr>
                    <w:rFonts w:ascii="Cambria Math" w:hAnsi="Cambria Math"/>
                    <w:i/>
                    <w:iCs/>
                  </w:rPr>
                </m:ctrlPr>
              </m:sSubPr>
              <m:e>
                <m:r>
                  <w:rPr>
                    <w:rFonts w:ascii="Cambria Math" w:hAnsi="Cambria Math"/>
                  </w:rPr>
                  <m:t>σ</m:t>
                </m:r>
              </m:e>
              <m:sub>
                <m:r>
                  <w:rPr>
                    <w:rFonts w:ascii="Cambria Math" w:hAnsi="Cambria Math"/>
                  </w:rPr>
                  <m:t>S, n</m:t>
                </m:r>
              </m:sub>
            </m:sSub>
          </m:oMath>
          <w:moveTo w:id="446" w:author="Beath, Hamish R" w:date="2026-01-04T16:19:00Z" w16du:dateUtc="2026-01-04T16:19:00Z">
            <w:r w:rsidRPr="001851EA">
              <w:rPr>
                <w:i/>
                <w:iCs/>
              </w:rPr>
              <w:t xml:space="preserve">. </w:t>
            </w:r>
            <w:r w:rsidRPr="001851EA">
              <w:t xml:space="preserve">The group that each variable applies to is shown, with each group having a total weight of 1/4. </w:t>
            </w:r>
            <w:r w:rsidRPr="001851EA">
              <w:rPr>
                <w:i/>
                <w:iCs/>
              </w:rPr>
              <w:t xml:space="preserve"> </w:t>
            </w:r>
          </w:moveTo>
        </w:moveTo>
      </w:moveTo>
    </w:p>
    <w:tbl>
      <w:tblPr>
        <w:tblStyle w:val="TableGrid"/>
        <w:tblW w:w="9272" w:type="dxa"/>
        <w:tblLook w:val="04A0" w:firstRow="1" w:lastRow="0" w:firstColumn="1" w:lastColumn="0" w:noHBand="0" w:noVBand="1"/>
      </w:tblPr>
      <w:tblGrid>
        <w:gridCol w:w="2690"/>
        <w:gridCol w:w="1699"/>
        <w:gridCol w:w="2124"/>
        <w:gridCol w:w="1699"/>
        <w:gridCol w:w="1060"/>
      </w:tblGrid>
      <w:tr w:rsidR="001E2427" w14:paraId="54D5872A" w14:textId="77777777" w:rsidTr="005A02F1">
        <w:trPr>
          <w:trHeight w:val="309"/>
        </w:trPr>
        <w:tc>
          <w:tcPr>
            <w:tcW w:w="2694" w:type="dxa"/>
            <w:tcBorders>
              <w:bottom w:val="single" w:sz="2" w:space="0" w:color="auto"/>
              <w:right w:val="single" w:sz="4" w:space="0" w:color="auto"/>
            </w:tcBorders>
          </w:tcPr>
          <w:p w14:paraId="3373A4D8" w14:textId="77777777" w:rsidR="001E2427" w:rsidRPr="001851EA" w:rsidRDefault="001E2427" w:rsidP="005A02F1">
            <w:pPr>
              <w:rPr>
                <w:moveTo w:id="447" w:author="Beath, Hamish R" w:date="2026-01-04T16:19:00Z" w16du:dateUtc="2026-01-04T16:19:00Z"/>
                <w:b/>
                <w:bCs/>
              </w:rPr>
            </w:pPr>
            <w:moveTo w:id="448" w:author="Beath, Hamish R" w:date="2026-01-04T16:19:00Z" w16du:dateUtc="2026-01-04T16:19:00Z">
              <w:r w:rsidRPr="001851EA">
                <w:rPr>
                  <w:b/>
                  <w:bCs/>
                </w:rPr>
                <w:t>Variable</w:t>
              </w:r>
            </w:moveTo>
          </w:p>
        </w:tc>
        <w:tc>
          <w:tcPr>
            <w:tcW w:w="1701" w:type="dxa"/>
            <w:tcBorders>
              <w:left w:val="single" w:sz="4" w:space="0" w:color="auto"/>
              <w:bottom w:val="single" w:sz="2" w:space="0" w:color="auto"/>
              <w:right w:val="single" w:sz="4" w:space="0" w:color="auto"/>
            </w:tcBorders>
          </w:tcPr>
          <w:p w14:paraId="7687CFFA" w14:textId="77777777" w:rsidR="001E2427" w:rsidRPr="001851EA" w:rsidRDefault="00DA071F" w:rsidP="005A02F1">
            <w:pPr>
              <w:rPr>
                <w:moveTo w:id="449" w:author="Beath, Hamish R" w:date="2026-01-04T16:19:00Z" w16du:dateUtc="2026-01-04T16:19:00Z"/>
                <w:b/>
                <w:bCs/>
              </w:rPr>
            </w:pPr>
            <m:oMath>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n</m:t>
                  </m:r>
                </m:sub>
              </m:sSub>
            </m:oMath>
            <w:moveTo w:id="450" w:author="Beath, Hamish R" w:date="2026-01-04T16:19:00Z" w16du:dateUtc="2026-01-04T16:19:00Z">
              <w:r w:rsidR="001E2427">
                <w:rPr>
                  <w:b/>
                  <w:bCs/>
                </w:rPr>
                <w:t xml:space="preserve"> expert</w:t>
              </w:r>
            </w:moveTo>
          </w:p>
        </w:tc>
        <w:tc>
          <w:tcPr>
            <w:tcW w:w="2126" w:type="dxa"/>
            <w:tcBorders>
              <w:left w:val="single" w:sz="4" w:space="0" w:color="auto"/>
              <w:bottom w:val="single" w:sz="2" w:space="0" w:color="auto"/>
              <w:right w:val="single" w:sz="4" w:space="0" w:color="auto"/>
            </w:tcBorders>
          </w:tcPr>
          <w:p w14:paraId="53429E09" w14:textId="77777777" w:rsidR="001E2427" w:rsidRDefault="00DA071F" w:rsidP="005A02F1">
            <w:pPr>
              <w:jc w:val="left"/>
              <w:rPr>
                <w:moveTo w:id="451" w:author="Beath, Hamish R" w:date="2026-01-04T16:19:00Z" w16du:dateUtc="2026-01-04T16:19:00Z"/>
                <w:rFonts w:ascii="Calibri" w:eastAsia="Yu Mincho" w:hAnsi="Calibri" w:cs="Arial"/>
                <w:b/>
                <w:bCs/>
              </w:rPr>
            </w:pPr>
            <m:oMath>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n</m:t>
                  </m:r>
                </m:sub>
              </m:sSub>
            </m:oMath>
            <w:moveTo w:id="452" w:author="Beath, Hamish R" w:date="2026-01-04T16:19:00Z" w16du:dateUtc="2026-01-04T16:19:00Z">
              <w:r w:rsidR="001E2427">
                <w:rPr>
                  <w:b/>
                  <w:bCs/>
                </w:rPr>
                <w:t>correlation adjusted</w:t>
              </w:r>
            </w:moveTo>
          </w:p>
        </w:tc>
        <w:tc>
          <w:tcPr>
            <w:tcW w:w="1701" w:type="dxa"/>
            <w:tcBorders>
              <w:left w:val="single" w:sz="4" w:space="0" w:color="auto"/>
              <w:bottom w:val="single" w:sz="2" w:space="0" w:color="auto"/>
              <w:right w:val="single" w:sz="4" w:space="0" w:color="auto"/>
            </w:tcBorders>
          </w:tcPr>
          <w:p w14:paraId="3DB58E9E" w14:textId="77777777" w:rsidR="001E2427" w:rsidRPr="001851EA" w:rsidRDefault="00DA071F" w:rsidP="005A02F1">
            <w:pPr>
              <w:rPr>
                <w:moveTo w:id="453" w:author="Beath, Hamish R" w:date="2026-01-04T16:19:00Z" w16du:dateUtc="2026-01-04T16:19:00Z"/>
                <w:b/>
                <w:bCs/>
              </w:rPr>
            </w:pPr>
            <m:oMathPara>
              <m:oMath>
                <m:sSub>
                  <m:sSubPr>
                    <m:ctrlPr>
                      <w:rPr>
                        <w:rFonts w:ascii="Cambria Math" w:hAnsi="Cambria Math"/>
                        <w:b/>
                        <w:bCs/>
                        <w:i/>
                      </w:rPr>
                    </m:ctrlPr>
                  </m:sSubPr>
                  <m:e>
                    <m:r>
                      <m:rPr>
                        <m:sty m:val="bi"/>
                      </m:rPr>
                      <w:rPr>
                        <w:rFonts w:ascii="Cambria Math" w:hAnsi="Cambria Math"/>
                      </w:rPr>
                      <m:t>σ</m:t>
                    </m:r>
                  </m:e>
                  <m:sub>
                    <m:r>
                      <m:rPr>
                        <m:sty m:val="bi"/>
                      </m:rPr>
                      <w:rPr>
                        <w:rFonts w:ascii="Cambria Math" w:hAnsi="Cambria Math"/>
                      </w:rPr>
                      <m:t>S, n</m:t>
                    </m:r>
                  </m:sub>
                </m:sSub>
              </m:oMath>
            </m:oMathPara>
          </w:p>
        </w:tc>
        <w:tc>
          <w:tcPr>
            <w:tcW w:w="1050" w:type="dxa"/>
            <w:tcBorders>
              <w:left w:val="single" w:sz="4" w:space="0" w:color="auto"/>
              <w:bottom w:val="single" w:sz="2" w:space="0" w:color="auto"/>
            </w:tcBorders>
          </w:tcPr>
          <w:p w14:paraId="792D2AF2" w14:textId="77777777" w:rsidR="001E2427" w:rsidRPr="001851EA" w:rsidRDefault="001E2427" w:rsidP="005A02F1">
            <w:pPr>
              <w:rPr>
                <w:moveTo w:id="454" w:author="Beath, Hamish R" w:date="2026-01-04T16:19:00Z" w16du:dateUtc="2026-01-04T16:19:00Z"/>
                <w:b/>
                <w:bCs/>
              </w:rPr>
            </w:pPr>
            <w:moveTo w:id="455" w:author="Beath, Hamish R" w:date="2026-01-04T16:19:00Z" w16du:dateUtc="2026-01-04T16:19:00Z">
              <w:r w:rsidRPr="001851EA">
                <w:rPr>
                  <w:b/>
                  <w:bCs/>
                </w:rPr>
                <w:t>Group</w:t>
              </w:r>
            </w:moveTo>
          </w:p>
        </w:tc>
      </w:tr>
      <w:tr w:rsidR="001E2427" w14:paraId="0AC4463F" w14:textId="77777777" w:rsidTr="005A02F1">
        <w:trPr>
          <w:trHeight w:val="330"/>
        </w:trPr>
        <w:tc>
          <w:tcPr>
            <w:tcW w:w="2694" w:type="dxa"/>
            <w:tcBorders>
              <w:top w:val="single" w:sz="2" w:space="0" w:color="auto"/>
              <w:right w:val="single" w:sz="4" w:space="0" w:color="auto"/>
            </w:tcBorders>
          </w:tcPr>
          <w:p w14:paraId="1EAF3CD6" w14:textId="77777777" w:rsidR="001E2427" w:rsidRPr="001851EA" w:rsidRDefault="001E2427" w:rsidP="005A02F1">
            <w:pPr>
              <w:jc w:val="left"/>
              <w:rPr>
                <w:moveTo w:id="456" w:author="Beath, Hamish R" w:date="2026-01-04T16:19:00Z" w16du:dateUtc="2026-01-04T16:19:00Z"/>
              </w:rPr>
            </w:pPr>
            <w:moveTo w:id="457" w:author="Beath, Hamish R" w:date="2026-01-04T16:19:00Z" w16du:dateUtc="2026-01-04T16:19:00Z">
              <w:r w:rsidRPr="001851EA">
                <w:t>CO</w:t>
              </w:r>
              <w:r w:rsidRPr="001851EA">
                <w:rPr>
                  <w:vertAlign w:val="subscript"/>
                </w:rPr>
                <w:t xml:space="preserve">2 </w:t>
              </w:r>
              <w:r w:rsidRPr="001851EA">
                <w:t>Emissions</w:t>
              </w:r>
            </w:moveTo>
          </w:p>
        </w:tc>
        <w:tc>
          <w:tcPr>
            <w:tcW w:w="1701" w:type="dxa"/>
            <w:tcBorders>
              <w:top w:val="single" w:sz="2" w:space="0" w:color="auto"/>
              <w:left w:val="single" w:sz="4" w:space="0" w:color="auto"/>
              <w:right w:val="single" w:sz="4" w:space="0" w:color="auto"/>
            </w:tcBorders>
          </w:tcPr>
          <w:p w14:paraId="43BDAAC5" w14:textId="77777777" w:rsidR="001E2427" w:rsidRPr="001851EA" w:rsidRDefault="001E2427" w:rsidP="005A02F1">
            <w:pPr>
              <w:rPr>
                <w:moveTo w:id="458" w:author="Beath, Hamish R" w:date="2026-01-04T16:19:00Z" w16du:dateUtc="2026-01-04T16:19:00Z"/>
              </w:rPr>
            </w:pPr>
            <w:moveTo w:id="459" w:author="Beath, Hamish R" w:date="2026-01-04T16:19:00Z" w16du:dateUtc="2026-01-04T16:19:00Z">
              <w:r w:rsidRPr="001851EA">
                <w:t>1/8</w:t>
              </w:r>
            </w:moveTo>
          </w:p>
        </w:tc>
        <w:tc>
          <w:tcPr>
            <w:tcW w:w="2126" w:type="dxa"/>
            <w:tcBorders>
              <w:top w:val="single" w:sz="2" w:space="0" w:color="auto"/>
              <w:left w:val="single" w:sz="4" w:space="0" w:color="auto"/>
              <w:right w:val="single" w:sz="4" w:space="0" w:color="auto"/>
            </w:tcBorders>
          </w:tcPr>
          <w:p w14:paraId="5E4D16EA" w14:textId="77777777" w:rsidR="001E2427" w:rsidRPr="001851EA" w:rsidRDefault="001E2427" w:rsidP="005A02F1">
            <w:pPr>
              <w:rPr>
                <w:moveTo w:id="460" w:author="Beath, Hamish R" w:date="2026-01-04T16:19:00Z" w16du:dateUtc="2026-01-04T16:19:00Z"/>
              </w:rPr>
            </w:pPr>
            <w:moveTo w:id="461" w:author="Beath, Hamish R" w:date="2026-01-04T16:19:00Z" w16du:dateUtc="2026-01-04T16:19:00Z">
              <w:r>
                <w:t>1/8</w:t>
              </w:r>
            </w:moveTo>
          </w:p>
        </w:tc>
        <w:tc>
          <w:tcPr>
            <w:tcW w:w="1701" w:type="dxa"/>
            <w:tcBorders>
              <w:top w:val="single" w:sz="2" w:space="0" w:color="auto"/>
              <w:left w:val="single" w:sz="4" w:space="0" w:color="auto"/>
              <w:right w:val="single" w:sz="4" w:space="0" w:color="auto"/>
            </w:tcBorders>
          </w:tcPr>
          <w:p w14:paraId="4E74F68F" w14:textId="77777777" w:rsidR="001E2427" w:rsidRPr="001851EA" w:rsidRDefault="001E2427" w:rsidP="005A02F1">
            <w:pPr>
              <w:rPr>
                <w:moveTo w:id="462" w:author="Beath, Hamish R" w:date="2026-01-04T16:19:00Z" w16du:dateUtc="2026-01-04T16:19:00Z"/>
                <w:vertAlign w:val="superscript"/>
              </w:rPr>
            </w:pPr>
            <w:moveTo w:id="463" w:author="Beath, Hamish R" w:date="2026-01-04T16:19:00Z" w16du:dateUtc="2026-01-04T16:19:00Z">
              <w:r>
                <w:t>2</w:t>
              </w:r>
              <w:r w:rsidRPr="001851EA">
                <w:t>.</w:t>
              </w:r>
              <w:r>
                <w:t>75</w:t>
              </w:r>
              <w:r w:rsidRPr="001851EA">
                <w:t xml:space="preserve"> GtCO</w:t>
              </w:r>
              <w:r w:rsidRPr="001851EA">
                <w:rPr>
                  <w:vertAlign w:val="subscript"/>
                </w:rPr>
                <w:t>2</w:t>
              </w:r>
              <w:r w:rsidRPr="001851EA">
                <w:t xml:space="preserve"> yr</w:t>
              </w:r>
              <w:r w:rsidRPr="001851EA">
                <w:rPr>
                  <w:vertAlign w:val="superscript"/>
                </w:rPr>
                <w:t>-1</w:t>
              </w:r>
            </w:moveTo>
          </w:p>
        </w:tc>
        <w:tc>
          <w:tcPr>
            <w:tcW w:w="1050" w:type="dxa"/>
            <w:tcBorders>
              <w:top w:val="single" w:sz="2" w:space="0" w:color="auto"/>
              <w:left w:val="single" w:sz="4" w:space="0" w:color="auto"/>
            </w:tcBorders>
          </w:tcPr>
          <w:p w14:paraId="7823A6D6" w14:textId="77777777" w:rsidR="001E2427" w:rsidRPr="001851EA" w:rsidRDefault="001E2427" w:rsidP="005A02F1">
            <w:pPr>
              <w:rPr>
                <w:moveTo w:id="464" w:author="Beath, Hamish R" w:date="2026-01-04T16:19:00Z" w16du:dateUtc="2026-01-04T16:19:00Z"/>
              </w:rPr>
            </w:pPr>
            <w:moveTo w:id="465" w:author="Beath, Hamish R" w:date="2026-01-04T16:19:00Z" w16du:dateUtc="2026-01-04T16:19:00Z">
              <w:r w:rsidRPr="001851EA">
                <w:t>Emissions</w:t>
              </w:r>
            </w:moveTo>
          </w:p>
        </w:tc>
      </w:tr>
      <w:tr w:rsidR="001E2427" w14:paraId="0EE191E7" w14:textId="77777777" w:rsidTr="005A02F1">
        <w:trPr>
          <w:trHeight w:val="330"/>
        </w:trPr>
        <w:tc>
          <w:tcPr>
            <w:tcW w:w="2694" w:type="dxa"/>
            <w:tcBorders>
              <w:right w:val="single" w:sz="4" w:space="0" w:color="auto"/>
            </w:tcBorders>
          </w:tcPr>
          <w:p w14:paraId="26C7A4F2" w14:textId="77777777" w:rsidR="001E2427" w:rsidRPr="001851EA" w:rsidRDefault="001E2427" w:rsidP="005A02F1">
            <w:pPr>
              <w:jc w:val="left"/>
              <w:rPr>
                <w:moveTo w:id="466" w:author="Beath, Hamish R" w:date="2026-01-04T16:19:00Z" w16du:dateUtc="2026-01-04T16:19:00Z"/>
              </w:rPr>
            </w:pPr>
            <w:moveTo w:id="467" w:author="Beath, Hamish R" w:date="2026-01-04T16:19:00Z" w16du:dateUtc="2026-01-04T16:19:00Z">
              <w:r w:rsidRPr="001851EA">
                <w:t>CH</w:t>
              </w:r>
              <w:r w:rsidRPr="001851EA">
                <w:rPr>
                  <w:vertAlign w:val="subscript"/>
                </w:rPr>
                <w:t>4</w:t>
              </w:r>
              <w:r w:rsidRPr="001851EA">
                <w:t xml:space="preserve"> Emissions</w:t>
              </w:r>
            </w:moveTo>
          </w:p>
        </w:tc>
        <w:tc>
          <w:tcPr>
            <w:tcW w:w="1701" w:type="dxa"/>
            <w:tcBorders>
              <w:left w:val="single" w:sz="4" w:space="0" w:color="auto"/>
              <w:right w:val="single" w:sz="4" w:space="0" w:color="auto"/>
            </w:tcBorders>
          </w:tcPr>
          <w:p w14:paraId="540FAB62" w14:textId="77777777" w:rsidR="001E2427" w:rsidRPr="001851EA" w:rsidRDefault="001E2427" w:rsidP="005A02F1">
            <w:pPr>
              <w:rPr>
                <w:moveTo w:id="468" w:author="Beath, Hamish R" w:date="2026-01-04T16:19:00Z" w16du:dateUtc="2026-01-04T16:19:00Z"/>
              </w:rPr>
            </w:pPr>
            <w:moveTo w:id="469" w:author="Beath, Hamish R" w:date="2026-01-04T16:19:00Z" w16du:dateUtc="2026-01-04T16:19:00Z">
              <w:r w:rsidRPr="001851EA">
                <w:t>1/24</w:t>
              </w:r>
            </w:moveTo>
          </w:p>
        </w:tc>
        <w:tc>
          <w:tcPr>
            <w:tcW w:w="2126" w:type="dxa"/>
            <w:tcBorders>
              <w:left w:val="single" w:sz="4" w:space="0" w:color="auto"/>
              <w:right w:val="single" w:sz="4" w:space="0" w:color="auto"/>
            </w:tcBorders>
          </w:tcPr>
          <w:p w14:paraId="782EB5C6" w14:textId="77777777" w:rsidR="001E2427" w:rsidRPr="001851EA" w:rsidRDefault="001E2427" w:rsidP="005A02F1">
            <w:pPr>
              <w:rPr>
                <w:moveTo w:id="470" w:author="Beath, Hamish R" w:date="2026-01-04T16:19:00Z" w16du:dateUtc="2026-01-04T16:19:00Z"/>
              </w:rPr>
            </w:pPr>
            <w:moveTo w:id="471" w:author="Beath, Hamish R" w:date="2026-01-04T16:19:00Z" w16du:dateUtc="2026-01-04T16:19:00Z">
              <w:r>
                <w:t>0</w:t>
              </w:r>
            </w:moveTo>
          </w:p>
        </w:tc>
        <w:tc>
          <w:tcPr>
            <w:tcW w:w="1701" w:type="dxa"/>
            <w:tcBorders>
              <w:left w:val="single" w:sz="4" w:space="0" w:color="auto"/>
              <w:right w:val="single" w:sz="4" w:space="0" w:color="auto"/>
            </w:tcBorders>
          </w:tcPr>
          <w:p w14:paraId="330071B4" w14:textId="77777777" w:rsidR="001E2427" w:rsidRPr="001851EA" w:rsidRDefault="001E2427" w:rsidP="005A02F1">
            <w:pPr>
              <w:rPr>
                <w:moveTo w:id="472" w:author="Beath, Hamish R" w:date="2026-01-04T16:19:00Z" w16du:dateUtc="2026-01-04T16:19:00Z"/>
              </w:rPr>
            </w:pPr>
            <w:moveTo w:id="473" w:author="Beath, Hamish R" w:date="2026-01-04T16:19:00Z" w16du:dateUtc="2026-01-04T16:19:00Z">
              <w:r>
                <w:t>31</w:t>
              </w:r>
              <w:r w:rsidRPr="001851EA">
                <w:t>.</w:t>
              </w:r>
              <w:r>
                <w:t>2</w:t>
              </w:r>
              <w:r w:rsidRPr="001851EA">
                <w:t xml:space="preserve"> MtCH</w:t>
              </w:r>
              <w:r w:rsidRPr="001851EA">
                <w:rPr>
                  <w:vertAlign w:val="subscript"/>
                </w:rPr>
                <w:t xml:space="preserve">4 </w:t>
              </w:r>
              <w:r w:rsidRPr="001851EA">
                <w:t>yr</w:t>
              </w:r>
              <w:r w:rsidRPr="001851EA">
                <w:rPr>
                  <w:vertAlign w:val="superscript"/>
                </w:rPr>
                <w:t>-1</w:t>
              </w:r>
            </w:moveTo>
          </w:p>
        </w:tc>
        <w:tc>
          <w:tcPr>
            <w:tcW w:w="1050" w:type="dxa"/>
            <w:tcBorders>
              <w:left w:val="single" w:sz="4" w:space="0" w:color="auto"/>
            </w:tcBorders>
          </w:tcPr>
          <w:p w14:paraId="3316DB23" w14:textId="77777777" w:rsidR="001E2427" w:rsidRPr="001851EA" w:rsidRDefault="001E2427" w:rsidP="005A02F1">
            <w:pPr>
              <w:rPr>
                <w:moveTo w:id="474" w:author="Beath, Hamish R" w:date="2026-01-04T16:19:00Z" w16du:dateUtc="2026-01-04T16:19:00Z"/>
              </w:rPr>
            </w:pPr>
          </w:p>
        </w:tc>
      </w:tr>
      <w:tr w:rsidR="001E2427" w14:paraId="3A5E9837" w14:textId="77777777" w:rsidTr="005A02F1">
        <w:trPr>
          <w:trHeight w:val="330"/>
        </w:trPr>
        <w:tc>
          <w:tcPr>
            <w:tcW w:w="2694" w:type="dxa"/>
            <w:tcBorders>
              <w:right w:val="single" w:sz="4" w:space="0" w:color="auto"/>
            </w:tcBorders>
          </w:tcPr>
          <w:p w14:paraId="7EA709A1" w14:textId="77777777" w:rsidR="001E2427" w:rsidRPr="001851EA" w:rsidRDefault="001E2427" w:rsidP="005A02F1">
            <w:pPr>
              <w:jc w:val="left"/>
              <w:rPr>
                <w:moveTo w:id="475" w:author="Beath, Hamish R" w:date="2026-01-04T16:19:00Z" w16du:dateUtc="2026-01-04T16:19:00Z"/>
              </w:rPr>
            </w:pPr>
            <w:moveTo w:id="476" w:author="Beath, Hamish R" w:date="2026-01-04T16:19:00Z" w16du:dateUtc="2026-01-04T16:19:00Z">
              <w:r w:rsidRPr="001851EA">
                <w:t>N</w:t>
              </w:r>
              <w:r w:rsidRPr="001851EA">
                <w:rPr>
                  <w:vertAlign w:val="subscript"/>
                </w:rPr>
                <w:t>2</w:t>
              </w:r>
              <w:r w:rsidRPr="001851EA">
                <w:t>O Emissions</w:t>
              </w:r>
            </w:moveTo>
          </w:p>
        </w:tc>
        <w:tc>
          <w:tcPr>
            <w:tcW w:w="1701" w:type="dxa"/>
            <w:tcBorders>
              <w:left w:val="single" w:sz="4" w:space="0" w:color="auto"/>
              <w:right w:val="single" w:sz="4" w:space="0" w:color="auto"/>
            </w:tcBorders>
          </w:tcPr>
          <w:p w14:paraId="692966F6" w14:textId="77777777" w:rsidR="001E2427" w:rsidRPr="001851EA" w:rsidRDefault="001E2427" w:rsidP="005A02F1">
            <w:pPr>
              <w:rPr>
                <w:moveTo w:id="477" w:author="Beath, Hamish R" w:date="2026-01-04T16:19:00Z" w16du:dateUtc="2026-01-04T16:19:00Z"/>
              </w:rPr>
            </w:pPr>
            <w:moveTo w:id="478" w:author="Beath, Hamish R" w:date="2026-01-04T16:19:00Z" w16du:dateUtc="2026-01-04T16:19:00Z">
              <w:r w:rsidRPr="001851EA">
                <w:t>1/24</w:t>
              </w:r>
            </w:moveTo>
          </w:p>
        </w:tc>
        <w:tc>
          <w:tcPr>
            <w:tcW w:w="2126" w:type="dxa"/>
            <w:tcBorders>
              <w:left w:val="single" w:sz="4" w:space="0" w:color="auto"/>
              <w:right w:val="single" w:sz="4" w:space="0" w:color="auto"/>
            </w:tcBorders>
          </w:tcPr>
          <w:p w14:paraId="745FE6C5" w14:textId="77777777" w:rsidR="001E2427" w:rsidRPr="001851EA" w:rsidRDefault="001E2427" w:rsidP="005A02F1">
            <w:pPr>
              <w:rPr>
                <w:moveTo w:id="479" w:author="Beath, Hamish R" w:date="2026-01-04T16:19:00Z" w16du:dateUtc="2026-01-04T16:19:00Z"/>
              </w:rPr>
            </w:pPr>
            <w:moveTo w:id="480" w:author="Beath, Hamish R" w:date="2026-01-04T16:19:00Z" w16du:dateUtc="2026-01-04T16:19:00Z">
              <w:r>
                <w:t>1/8</w:t>
              </w:r>
            </w:moveTo>
          </w:p>
        </w:tc>
        <w:tc>
          <w:tcPr>
            <w:tcW w:w="1701" w:type="dxa"/>
            <w:tcBorders>
              <w:left w:val="single" w:sz="4" w:space="0" w:color="auto"/>
              <w:right w:val="single" w:sz="4" w:space="0" w:color="auto"/>
            </w:tcBorders>
          </w:tcPr>
          <w:p w14:paraId="1E2519FD" w14:textId="77777777" w:rsidR="001E2427" w:rsidRPr="001851EA" w:rsidRDefault="001E2427" w:rsidP="005A02F1">
            <w:pPr>
              <w:rPr>
                <w:moveTo w:id="481" w:author="Beath, Hamish R" w:date="2026-01-04T16:19:00Z" w16du:dateUtc="2026-01-04T16:19:00Z"/>
                <w:vertAlign w:val="superscript"/>
              </w:rPr>
            </w:pPr>
            <w:moveTo w:id="482" w:author="Beath, Hamish R" w:date="2026-01-04T16:19:00Z" w16du:dateUtc="2026-01-04T16:19:00Z">
              <w:r w:rsidRPr="001851EA">
                <w:t>0.</w:t>
              </w:r>
              <w:r>
                <w:t>898</w:t>
              </w:r>
              <w:r w:rsidRPr="001851EA">
                <w:t xml:space="preserve"> MtN</w:t>
              </w:r>
              <w:r w:rsidRPr="001851EA">
                <w:rPr>
                  <w:vertAlign w:val="subscript"/>
                </w:rPr>
                <w:t>2</w:t>
              </w:r>
              <w:r w:rsidRPr="001851EA">
                <w:t>O yr</w:t>
              </w:r>
              <w:r w:rsidRPr="001851EA">
                <w:rPr>
                  <w:vertAlign w:val="superscript"/>
                </w:rPr>
                <w:t>-1</w:t>
              </w:r>
            </w:moveTo>
          </w:p>
        </w:tc>
        <w:tc>
          <w:tcPr>
            <w:tcW w:w="1050" w:type="dxa"/>
            <w:tcBorders>
              <w:left w:val="single" w:sz="4" w:space="0" w:color="auto"/>
            </w:tcBorders>
          </w:tcPr>
          <w:p w14:paraId="1062D3A8" w14:textId="77777777" w:rsidR="001E2427" w:rsidRPr="001851EA" w:rsidRDefault="001E2427" w:rsidP="005A02F1">
            <w:pPr>
              <w:rPr>
                <w:moveTo w:id="483" w:author="Beath, Hamish R" w:date="2026-01-04T16:19:00Z" w16du:dateUtc="2026-01-04T16:19:00Z"/>
              </w:rPr>
            </w:pPr>
          </w:p>
        </w:tc>
      </w:tr>
      <w:tr w:rsidR="001E2427" w14:paraId="62CB0633" w14:textId="77777777" w:rsidTr="005A02F1">
        <w:trPr>
          <w:trHeight w:val="315"/>
        </w:trPr>
        <w:tc>
          <w:tcPr>
            <w:tcW w:w="2694" w:type="dxa"/>
            <w:tcBorders>
              <w:bottom w:val="single" w:sz="2" w:space="0" w:color="auto"/>
              <w:right w:val="single" w:sz="4" w:space="0" w:color="auto"/>
            </w:tcBorders>
          </w:tcPr>
          <w:p w14:paraId="5A025B0F" w14:textId="77777777" w:rsidR="001E2427" w:rsidRPr="001851EA" w:rsidRDefault="001E2427" w:rsidP="005A02F1">
            <w:pPr>
              <w:jc w:val="left"/>
              <w:rPr>
                <w:moveTo w:id="484" w:author="Beath, Hamish R" w:date="2026-01-04T16:19:00Z" w16du:dateUtc="2026-01-04T16:19:00Z"/>
              </w:rPr>
            </w:pPr>
            <w:moveTo w:id="485" w:author="Beath, Hamish R" w:date="2026-01-04T16:19:00Z" w16du:dateUtc="2026-01-04T16:19:00Z">
              <w:r w:rsidRPr="001851EA">
                <w:t>Sulphur Emissions</w:t>
              </w:r>
            </w:moveTo>
          </w:p>
        </w:tc>
        <w:tc>
          <w:tcPr>
            <w:tcW w:w="1701" w:type="dxa"/>
            <w:tcBorders>
              <w:left w:val="single" w:sz="4" w:space="0" w:color="auto"/>
              <w:bottom w:val="single" w:sz="2" w:space="0" w:color="auto"/>
              <w:right w:val="single" w:sz="4" w:space="0" w:color="auto"/>
            </w:tcBorders>
          </w:tcPr>
          <w:p w14:paraId="276C2990" w14:textId="77777777" w:rsidR="001E2427" w:rsidRPr="001851EA" w:rsidRDefault="001E2427" w:rsidP="005A02F1">
            <w:pPr>
              <w:rPr>
                <w:moveTo w:id="486" w:author="Beath, Hamish R" w:date="2026-01-04T16:19:00Z" w16du:dateUtc="2026-01-04T16:19:00Z"/>
              </w:rPr>
            </w:pPr>
            <w:moveTo w:id="487" w:author="Beath, Hamish R" w:date="2026-01-04T16:19:00Z" w16du:dateUtc="2026-01-04T16:19:00Z">
              <w:r w:rsidRPr="001851EA">
                <w:t>1/24</w:t>
              </w:r>
            </w:moveTo>
          </w:p>
        </w:tc>
        <w:tc>
          <w:tcPr>
            <w:tcW w:w="2126" w:type="dxa"/>
            <w:tcBorders>
              <w:left w:val="single" w:sz="4" w:space="0" w:color="auto"/>
              <w:bottom w:val="single" w:sz="2" w:space="0" w:color="auto"/>
              <w:right w:val="single" w:sz="4" w:space="0" w:color="auto"/>
            </w:tcBorders>
          </w:tcPr>
          <w:p w14:paraId="7B834E5A" w14:textId="77777777" w:rsidR="001E2427" w:rsidRPr="001851EA" w:rsidRDefault="001E2427" w:rsidP="005A02F1">
            <w:pPr>
              <w:rPr>
                <w:moveTo w:id="488" w:author="Beath, Hamish R" w:date="2026-01-04T16:19:00Z" w16du:dateUtc="2026-01-04T16:19:00Z"/>
              </w:rPr>
            </w:pPr>
            <w:moveTo w:id="489" w:author="Beath, Hamish R" w:date="2026-01-04T16:19:00Z" w16du:dateUtc="2026-01-04T16:19:00Z">
              <w:r>
                <w:t>0</w:t>
              </w:r>
            </w:moveTo>
          </w:p>
        </w:tc>
        <w:tc>
          <w:tcPr>
            <w:tcW w:w="1701" w:type="dxa"/>
            <w:tcBorders>
              <w:left w:val="single" w:sz="4" w:space="0" w:color="auto"/>
              <w:bottom w:val="single" w:sz="2" w:space="0" w:color="auto"/>
              <w:right w:val="single" w:sz="4" w:space="0" w:color="auto"/>
            </w:tcBorders>
          </w:tcPr>
          <w:p w14:paraId="7761D91D" w14:textId="77777777" w:rsidR="001E2427" w:rsidRPr="001851EA" w:rsidRDefault="001E2427" w:rsidP="005A02F1">
            <w:pPr>
              <w:rPr>
                <w:moveTo w:id="490" w:author="Beath, Hamish R" w:date="2026-01-04T16:19:00Z" w16du:dateUtc="2026-01-04T16:19:00Z"/>
                <w:vertAlign w:val="superscript"/>
              </w:rPr>
            </w:pPr>
            <w:moveTo w:id="491" w:author="Beath, Hamish R" w:date="2026-01-04T16:19:00Z" w16du:dateUtc="2026-01-04T16:19:00Z">
              <w:r>
                <w:t>8</w:t>
              </w:r>
              <w:r w:rsidRPr="001851EA">
                <w:t>.</w:t>
              </w:r>
              <w:r>
                <w:t>48</w:t>
              </w:r>
              <w:r w:rsidRPr="001851EA">
                <w:t xml:space="preserve"> MtSO</w:t>
              </w:r>
              <w:r w:rsidRPr="001851EA">
                <w:rPr>
                  <w:vertAlign w:val="subscript"/>
                </w:rPr>
                <w:t>2</w:t>
              </w:r>
              <w:r w:rsidRPr="001851EA">
                <w:t xml:space="preserve"> yr </w:t>
              </w:r>
              <w:r w:rsidRPr="001851EA">
                <w:rPr>
                  <w:vertAlign w:val="superscript"/>
                </w:rPr>
                <w:t>-1</w:t>
              </w:r>
            </w:moveTo>
          </w:p>
        </w:tc>
        <w:tc>
          <w:tcPr>
            <w:tcW w:w="1050" w:type="dxa"/>
            <w:tcBorders>
              <w:left w:val="single" w:sz="4" w:space="0" w:color="auto"/>
              <w:bottom w:val="single" w:sz="2" w:space="0" w:color="auto"/>
            </w:tcBorders>
          </w:tcPr>
          <w:p w14:paraId="7FD328A4" w14:textId="77777777" w:rsidR="001E2427" w:rsidRPr="001851EA" w:rsidRDefault="001E2427" w:rsidP="005A02F1">
            <w:pPr>
              <w:rPr>
                <w:moveTo w:id="492" w:author="Beath, Hamish R" w:date="2026-01-04T16:19:00Z" w16du:dateUtc="2026-01-04T16:19:00Z"/>
              </w:rPr>
            </w:pPr>
          </w:p>
        </w:tc>
      </w:tr>
      <w:tr w:rsidR="001E2427" w14:paraId="667A9EF5" w14:textId="77777777" w:rsidTr="005A02F1">
        <w:trPr>
          <w:trHeight w:val="266"/>
        </w:trPr>
        <w:tc>
          <w:tcPr>
            <w:tcW w:w="2694" w:type="dxa"/>
            <w:tcBorders>
              <w:top w:val="single" w:sz="2" w:space="0" w:color="auto"/>
              <w:right w:val="single" w:sz="4" w:space="0" w:color="auto"/>
            </w:tcBorders>
          </w:tcPr>
          <w:p w14:paraId="21B9BEA7" w14:textId="77777777" w:rsidR="001E2427" w:rsidRPr="001851EA" w:rsidRDefault="001E2427" w:rsidP="005A02F1">
            <w:pPr>
              <w:jc w:val="left"/>
              <w:rPr>
                <w:moveTo w:id="493" w:author="Beath, Hamish R" w:date="2026-01-04T16:19:00Z" w16du:dateUtc="2026-01-04T16:19:00Z"/>
              </w:rPr>
            </w:pPr>
            <w:moveTo w:id="494" w:author="Beath, Hamish R" w:date="2026-01-04T16:19:00Z" w16du:dateUtc="2026-01-04T16:19:00Z">
              <w:r w:rsidRPr="001851EA">
                <w:t xml:space="preserve">Consumption </w:t>
              </w:r>
            </w:moveTo>
          </w:p>
        </w:tc>
        <w:tc>
          <w:tcPr>
            <w:tcW w:w="1701" w:type="dxa"/>
            <w:tcBorders>
              <w:top w:val="single" w:sz="2" w:space="0" w:color="auto"/>
              <w:left w:val="single" w:sz="4" w:space="0" w:color="auto"/>
              <w:right w:val="single" w:sz="4" w:space="0" w:color="auto"/>
            </w:tcBorders>
          </w:tcPr>
          <w:p w14:paraId="6DD3C443" w14:textId="77777777" w:rsidR="001E2427" w:rsidRPr="001851EA" w:rsidRDefault="001E2427" w:rsidP="005A02F1">
            <w:pPr>
              <w:rPr>
                <w:moveTo w:id="495" w:author="Beath, Hamish R" w:date="2026-01-04T16:19:00Z" w16du:dateUtc="2026-01-04T16:19:00Z"/>
              </w:rPr>
            </w:pPr>
            <w:moveTo w:id="496" w:author="Beath, Hamish R" w:date="2026-01-04T16:19:00Z" w16du:dateUtc="2026-01-04T16:19:00Z">
              <w:r w:rsidRPr="001851EA">
                <w:t>1/8</w:t>
              </w:r>
            </w:moveTo>
          </w:p>
        </w:tc>
        <w:tc>
          <w:tcPr>
            <w:tcW w:w="2126" w:type="dxa"/>
            <w:tcBorders>
              <w:top w:val="single" w:sz="2" w:space="0" w:color="auto"/>
              <w:left w:val="single" w:sz="4" w:space="0" w:color="auto"/>
              <w:right w:val="single" w:sz="4" w:space="0" w:color="auto"/>
            </w:tcBorders>
          </w:tcPr>
          <w:p w14:paraId="701D35FF" w14:textId="77777777" w:rsidR="001E2427" w:rsidRPr="001851EA" w:rsidRDefault="001E2427" w:rsidP="005A02F1">
            <w:pPr>
              <w:rPr>
                <w:moveTo w:id="497" w:author="Beath, Hamish R" w:date="2026-01-04T16:19:00Z" w16du:dateUtc="2026-01-04T16:19:00Z"/>
              </w:rPr>
            </w:pPr>
            <w:moveTo w:id="498" w:author="Beath, Hamish R" w:date="2026-01-04T16:19:00Z" w16du:dateUtc="2026-01-04T16:19:00Z">
              <w:r>
                <w:t>1/8</w:t>
              </w:r>
            </w:moveTo>
          </w:p>
        </w:tc>
        <w:tc>
          <w:tcPr>
            <w:tcW w:w="1701" w:type="dxa"/>
            <w:tcBorders>
              <w:top w:val="single" w:sz="2" w:space="0" w:color="auto"/>
              <w:left w:val="single" w:sz="4" w:space="0" w:color="auto"/>
              <w:right w:val="single" w:sz="4" w:space="0" w:color="auto"/>
            </w:tcBorders>
          </w:tcPr>
          <w:p w14:paraId="2BAD7AFD" w14:textId="77777777" w:rsidR="001E2427" w:rsidRPr="001851EA" w:rsidRDefault="001E2427" w:rsidP="005A02F1">
            <w:pPr>
              <w:rPr>
                <w:moveTo w:id="499" w:author="Beath, Hamish R" w:date="2026-01-04T16:19:00Z" w16du:dateUtc="2026-01-04T16:19:00Z"/>
              </w:rPr>
            </w:pPr>
            <w:moveTo w:id="500" w:author="Beath, Hamish R" w:date="2026-01-04T16:19:00Z" w16du:dateUtc="2026-01-04T16:19:00Z">
              <w:r w:rsidRPr="001851EA">
                <w:t>$</w:t>
              </w:r>
              <w:r>
                <w:t>41664</w:t>
              </w:r>
              <w:r w:rsidRPr="001851EA">
                <w:t xml:space="preserve"> bn (2010) </w:t>
              </w:r>
            </w:moveTo>
          </w:p>
        </w:tc>
        <w:tc>
          <w:tcPr>
            <w:tcW w:w="1050" w:type="dxa"/>
            <w:tcBorders>
              <w:top w:val="single" w:sz="2" w:space="0" w:color="auto"/>
              <w:left w:val="single" w:sz="4" w:space="0" w:color="auto"/>
            </w:tcBorders>
          </w:tcPr>
          <w:p w14:paraId="3953FF6C" w14:textId="77777777" w:rsidR="001E2427" w:rsidRPr="001851EA" w:rsidRDefault="001E2427" w:rsidP="005A02F1">
            <w:pPr>
              <w:rPr>
                <w:moveTo w:id="501" w:author="Beath, Hamish R" w:date="2026-01-04T16:19:00Z" w16du:dateUtc="2026-01-04T16:19:00Z"/>
              </w:rPr>
            </w:pPr>
            <w:moveTo w:id="502" w:author="Beath, Hamish R" w:date="2026-01-04T16:19:00Z" w16du:dateUtc="2026-01-04T16:19:00Z">
              <w:r w:rsidRPr="001851EA">
                <w:t>Economy</w:t>
              </w:r>
            </w:moveTo>
          </w:p>
        </w:tc>
      </w:tr>
      <w:tr w:rsidR="001E2427" w14:paraId="404CEB25" w14:textId="77777777" w:rsidTr="005A02F1">
        <w:trPr>
          <w:trHeight w:val="323"/>
        </w:trPr>
        <w:tc>
          <w:tcPr>
            <w:tcW w:w="2694" w:type="dxa"/>
            <w:tcBorders>
              <w:bottom w:val="single" w:sz="2" w:space="0" w:color="auto"/>
              <w:right w:val="single" w:sz="4" w:space="0" w:color="auto"/>
            </w:tcBorders>
          </w:tcPr>
          <w:p w14:paraId="09311D36" w14:textId="77777777" w:rsidR="001E2427" w:rsidRPr="001851EA" w:rsidRDefault="001E2427" w:rsidP="005A02F1">
            <w:pPr>
              <w:jc w:val="left"/>
              <w:rPr>
                <w:moveTo w:id="503" w:author="Beath, Hamish R" w:date="2026-01-04T16:19:00Z" w16du:dateUtc="2026-01-04T16:19:00Z"/>
              </w:rPr>
            </w:pPr>
            <w:moveTo w:id="504" w:author="Beath, Hamish R" w:date="2026-01-04T16:19:00Z" w16du:dateUtc="2026-01-04T16:19:00Z">
              <w:r w:rsidRPr="001851EA">
                <w:t>GDP (PPP)</w:t>
              </w:r>
            </w:moveTo>
          </w:p>
        </w:tc>
        <w:tc>
          <w:tcPr>
            <w:tcW w:w="1701" w:type="dxa"/>
            <w:tcBorders>
              <w:left w:val="single" w:sz="4" w:space="0" w:color="auto"/>
              <w:bottom w:val="single" w:sz="2" w:space="0" w:color="auto"/>
              <w:right w:val="single" w:sz="4" w:space="0" w:color="auto"/>
            </w:tcBorders>
          </w:tcPr>
          <w:p w14:paraId="3C3A4BED" w14:textId="77777777" w:rsidR="001E2427" w:rsidRPr="001851EA" w:rsidRDefault="001E2427" w:rsidP="005A02F1">
            <w:pPr>
              <w:rPr>
                <w:moveTo w:id="505" w:author="Beath, Hamish R" w:date="2026-01-04T16:19:00Z" w16du:dateUtc="2026-01-04T16:19:00Z"/>
              </w:rPr>
            </w:pPr>
            <w:moveTo w:id="506" w:author="Beath, Hamish R" w:date="2026-01-04T16:19:00Z" w16du:dateUtc="2026-01-04T16:19:00Z">
              <w:r w:rsidRPr="001851EA">
                <w:t>1/8</w:t>
              </w:r>
            </w:moveTo>
          </w:p>
        </w:tc>
        <w:tc>
          <w:tcPr>
            <w:tcW w:w="2126" w:type="dxa"/>
            <w:tcBorders>
              <w:left w:val="single" w:sz="4" w:space="0" w:color="auto"/>
              <w:bottom w:val="single" w:sz="2" w:space="0" w:color="auto"/>
              <w:right w:val="single" w:sz="4" w:space="0" w:color="auto"/>
            </w:tcBorders>
          </w:tcPr>
          <w:p w14:paraId="237F9C7D" w14:textId="77777777" w:rsidR="001E2427" w:rsidRPr="001851EA" w:rsidRDefault="001E2427" w:rsidP="005A02F1">
            <w:pPr>
              <w:rPr>
                <w:moveTo w:id="507" w:author="Beath, Hamish R" w:date="2026-01-04T16:19:00Z" w16du:dateUtc="2026-01-04T16:19:00Z"/>
              </w:rPr>
            </w:pPr>
            <w:moveTo w:id="508" w:author="Beath, Hamish R" w:date="2026-01-04T16:19:00Z" w16du:dateUtc="2026-01-04T16:19:00Z">
              <w:r>
                <w:t>1/8</w:t>
              </w:r>
            </w:moveTo>
          </w:p>
        </w:tc>
        <w:tc>
          <w:tcPr>
            <w:tcW w:w="1701" w:type="dxa"/>
            <w:tcBorders>
              <w:left w:val="single" w:sz="4" w:space="0" w:color="auto"/>
              <w:bottom w:val="single" w:sz="2" w:space="0" w:color="auto"/>
              <w:right w:val="single" w:sz="4" w:space="0" w:color="auto"/>
            </w:tcBorders>
          </w:tcPr>
          <w:p w14:paraId="71A335A2" w14:textId="77777777" w:rsidR="001E2427" w:rsidRPr="001851EA" w:rsidRDefault="001E2427" w:rsidP="005A02F1">
            <w:pPr>
              <w:rPr>
                <w:moveTo w:id="509" w:author="Beath, Hamish R" w:date="2026-01-04T16:19:00Z" w16du:dateUtc="2026-01-04T16:19:00Z"/>
              </w:rPr>
            </w:pPr>
            <w:moveTo w:id="510" w:author="Beath, Hamish R" w:date="2026-01-04T16:19:00Z" w16du:dateUtc="2026-01-04T16:19:00Z">
              <w:r w:rsidRPr="001851EA">
                <w:t>$</w:t>
              </w:r>
              <w:r>
                <w:t>3983</w:t>
              </w:r>
              <w:r w:rsidRPr="001851EA">
                <w:t xml:space="preserve"> bn (2010)</w:t>
              </w:r>
            </w:moveTo>
          </w:p>
        </w:tc>
        <w:tc>
          <w:tcPr>
            <w:tcW w:w="1050" w:type="dxa"/>
            <w:tcBorders>
              <w:left w:val="single" w:sz="4" w:space="0" w:color="auto"/>
              <w:bottom w:val="single" w:sz="2" w:space="0" w:color="auto"/>
            </w:tcBorders>
          </w:tcPr>
          <w:p w14:paraId="1D4D79F8" w14:textId="77777777" w:rsidR="001E2427" w:rsidRPr="001851EA" w:rsidRDefault="001E2427" w:rsidP="005A02F1">
            <w:pPr>
              <w:rPr>
                <w:moveTo w:id="511" w:author="Beath, Hamish R" w:date="2026-01-04T16:19:00Z" w16du:dateUtc="2026-01-04T16:19:00Z"/>
              </w:rPr>
            </w:pPr>
          </w:p>
        </w:tc>
      </w:tr>
      <w:tr w:rsidR="001E2427" w14:paraId="4EDA6B2A" w14:textId="77777777" w:rsidTr="005A02F1">
        <w:trPr>
          <w:trHeight w:val="76"/>
        </w:trPr>
        <w:tc>
          <w:tcPr>
            <w:tcW w:w="2694" w:type="dxa"/>
            <w:tcBorders>
              <w:top w:val="single" w:sz="2" w:space="0" w:color="auto"/>
              <w:right w:val="single" w:sz="4" w:space="0" w:color="auto"/>
            </w:tcBorders>
          </w:tcPr>
          <w:p w14:paraId="61E5D24A" w14:textId="77777777" w:rsidR="001E2427" w:rsidRPr="001851EA" w:rsidRDefault="001E2427" w:rsidP="005A02F1">
            <w:pPr>
              <w:jc w:val="left"/>
              <w:rPr>
                <w:moveTo w:id="512" w:author="Beath, Hamish R" w:date="2026-01-04T16:19:00Z" w16du:dateUtc="2026-01-04T16:19:00Z"/>
              </w:rPr>
            </w:pPr>
            <w:moveTo w:id="513" w:author="Beath, Hamish R" w:date="2026-01-04T16:19:00Z" w16du:dateUtc="2026-01-04T16:19:00Z">
              <w:r w:rsidRPr="001851EA">
                <w:t>Carbon Capture &amp; Storage</w:t>
              </w:r>
            </w:moveTo>
          </w:p>
        </w:tc>
        <w:tc>
          <w:tcPr>
            <w:tcW w:w="1701" w:type="dxa"/>
            <w:tcBorders>
              <w:top w:val="single" w:sz="2" w:space="0" w:color="auto"/>
              <w:left w:val="single" w:sz="4" w:space="0" w:color="auto"/>
              <w:right w:val="single" w:sz="4" w:space="0" w:color="auto"/>
            </w:tcBorders>
          </w:tcPr>
          <w:p w14:paraId="48C157A5" w14:textId="77777777" w:rsidR="001E2427" w:rsidRPr="001851EA" w:rsidRDefault="001E2427" w:rsidP="005A02F1">
            <w:pPr>
              <w:rPr>
                <w:moveTo w:id="514" w:author="Beath, Hamish R" w:date="2026-01-04T16:19:00Z" w16du:dateUtc="2026-01-04T16:19:00Z"/>
              </w:rPr>
            </w:pPr>
            <w:moveTo w:id="515" w:author="Beath, Hamish R" w:date="2026-01-04T16:19:00Z" w16du:dateUtc="2026-01-04T16:19:00Z">
              <w:r w:rsidRPr="001851EA">
                <w:t>1/8</w:t>
              </w:r>
            </w:moveTo>
          </w:p>
        </w:tc>
        <w:tc>
          <w:tcPr>
            <w:tcW w:w="2126" w:type="dxa"/>
            <w:tcBorders>
              <w:top w:val="single" w:sz="2" w:space="0" w:color="auto"/>
              <w:left w:val="single" w:sz="4" w:space="0" w:color="auto"/>
              <w:right w:val="single" w:sz="4" w:space="0" w:color="auto"/>
            </w:tcBorders>
          </w:tcPr>
          <w:p w14:paraId="3C4C2AF6" w14:textId="77777777" w:rsidR="001E2427" w:rsidRPr="001851EA" w:rsidRDefault="001E2427" w:rsidP="005A02F1">
            <w:pPr>
              <w:rPr>
                <w:moveTo w:id="516" w:author="Beath, Hamish R" w:date="2026-01-04T16:19:00Z" w16du:dateUtc="2026-01-04T16:19:00Z"/>
              </w:rPr>
            </w:pPr>
            <w:moveTo w:id="517" w:author="Beath, Hamish R" w:date="2026-01-04T16:19:00Z" w16du:dateUtc="2026-01-04T16:19:00Z">
              <w:r>
                <w:t>1/8</w:t>
              </w:r>
            </w:moveTo>
          </w:p>
        </w:tc>
        <w:tc>
          <w:tcPr>
            <w:tcW w:w="1701" w:type="dxa"/>
            <w:tcBorders>
              <w:top w:val="single" w:sz="2" w:space="0" w:color="auto"/>
              <w:left w:val="single" w:sz="4" w:space="0" w:color="auto"/>
              <w:right w:val="single" w:sz="4" w:space="0" w:color="auto"/>
            </w:tcBorders>
          </w:tcPr>
          <w:p w14:paraId="5118E6EC" w14:textId="77777777" w:rsidR="001E2427" w:rsidRPr="001851EA" w:rsidRDefault="001E2427" w:rsidP="005A02F1">
            <w:pPr>
              <w:rPr>
                <w:moveTo w:id="518" w:author="Beath, Hamish R" w:date="2026-01-04T16:19:00Z" w16du:dateUtc="2026-01-04T16:19:00Z"/>
                <w:vertAlign w:val="superscript"/>
              </w:rPr>
            </w:pPr>
            <w:moveTo w:id="519" w:author="Beath, Hamish R" w:date="2026-01-04T16:19:00Z" w16du:dateUtc="2026-01-04T16:19:00Z">
              <w:r>
                <w:t>2811</w:t>
              </w:r>
              <w:r w:rsidRPr="001851EA">
                <w:t xml:space="preserve"> MtCO</w:t>
              </w:r>
              <w:r w:rsidRPr="001851EA">
                <w:rPr>
                  <w:vertAlign w:val="subscript"/>
                </w:rPr>
                <w:t xml:space="preserve">2 </w:t>
              </w:r>
              <w:r w:rsidRPr="001851EA">
                <w:t>yr</w:t>
              </w:r>
              <w:r w:rsidRPr="001851EA">
                <w:rPr>
                  <w:vertAlign w:val="superscript"/>
                </w:rPr>
                <w:t>-1</w:t>
              </w:r>
            </w:moveTo>
          </w:p>
        </w:tc>
        <w:tc>
          <w:tcPr>
            <w:tcW w:w="1050" w:type="dxa"/>
            <w:tcBorders>
              <w:top w:val="single" w:sz="2" w:space="0" w:color="auto"/>
              <w:left w:val="single" w:sz="4" w:space="0" w:color="auto"/>
            </w:tcBorders>
          </w:tcPr>
          <w:p w14:paraId="435FD77B" w14:textId="77777777" w:rsidR="001E2427" w:rsidRPr="001851EA" w:rsidRDefault="001E2427" w:rsidP="005A02F1">
            <w:pPr>
              <w:rPr>
                <w:moveTo w:id="520" w:author="Beath, Hamish R" w:date="2026-01-04T16:19:00Z" w16du:dateUtc="2026-01-04T16:19:00Z"/>
              </w:rPr>
            </w:pPr>
            <w:moveTo w:id="521" w:author="Beath, Hamish R" w:date="2026-01-04T16:19:00Z" w16du:dateUtc="2026-01-04T16:19:00Z">
              <w:r w:rsidRPr="001851EA">
                <w:t>Mitigation</w:t>
              </w:r>
            </w:moveTo>
          </w:p>
        </w:tc>
      </w:tr>
      <w:tr w:rsidR="001E2427" w14:paraId="56E63016" w14:textId="77777777" w:rsidTr="005A02F1">
        <w:trPr>
          <w:trHeight w:val="314"/>
        </w:trPr>
        <w:tc>
          <w:tcPr>
            <w:tcW w:w="2694" w:type="dxa"/>
            <w:tcBorders>
              <w:bottom w:val="single" w:sz="2" w:space="0" w:color="auto"/>
              <w:right w:val="single" w:sz="4" w:space="0" w:color="auto"/>
            </w:tcBorders>
          </w:tcPr>
          <w:p w14:paraId="2C4E1029" w14:textId="77777777" w:rsidR="001E2427" w:rsidRPr="001851EA" w:rsidRDefault="001E2427" w:rsidP="005A02F1">
            <w:pPr>
              <w:jc w:val="left"/>
              <w:rPr>
                <w:moveTo w:id="522" w:author="Beath, Hamish R" w:date="2026-01-04T16:19:00Z" w16du:dateUtc="2026-01-04T16:19:00Z"/>
              </w:rPr>
            </w:pPr>
            <w:moveTo w:id="523" w:author="Beath, Hamish R" w:date="2026-01-04T16:19:00Z" w16du:dateUtc="2026-01-04T16:19:00Z">
              <w:r w:rsidRPr="001851EA">
                <w:t>Carbon Price</w:t>
              </w:r>
            </w:moveTo>
          </w:p>
        </w:tc>
        <w:tc>
          <w:tcPr>
            <w:tcW w:w="1701" w:type="dxa"/>
            <w:tcBorders>
              <w:left w:val="single" w:sz="4" w:space="0" w:color="auto"/>
              <w:bottom w:val="single" w:sz="2" w:space="0" w:color="auto"/>
              <w:right w:val="single" w:sz="4" w:space="0" w:color="auto"/>
            </w:tcBorders>
          </w:tcPr>
          <w:p w14:paraId="49CECFEF" w14:textId="77777777" w:rsidR="001E2427" w:rsidRPr="001851EA" w:rsidRDefault="001E2427" w:rsidP="005A02F1">
            <w:pPr>
              <w:rPr>
                <w:moveTo w:id="524" w:author="Beath, Hamish R" w:date="2026-01-04T16:19:00Z" w16du:dateUtc="2026-01-04T16:19:00Z"/>
              </w:rPr>
            </w:pPr>
            <w:moveTo w:id="525" w:author="Beath, Hamish R" w:date="2026-01-04T16:19:00Z" w16du:dateUtc="2026-01-04T16:19:00Z">
              <w:r w:rsidRPr="001851EA">
                <w:t>1/8</w:t>
              </w:r>
            </w:moveTo>
          </w:p>
        </w:tc>
        <w:tc>
          <w:tcPr>
            <w:tcW w:w="2126" w:type="dxa"/>
            <w:tcBorders>
              <w:left w:val="single" w:sz="4" w:space="0" w:color="auto"/>
              <w:bottom w:val="single" w:sz="2" w:space="0" w:color="auto"/>
              <w:right w:val="single" w:sz="4" w:space="0" w:color="auto"/>
            </w:tcBorders>
          </w:tcPr>
          <w:p w14:paraId="1E0BD1E7" w14:textId="77777777" w:rsidR="001E2427" w:rsidRPr="001851EA" w:rsidRDefault="001E2427" w:rsidP="005A02F1">
            <w:pPr>
              <w:rPr>
                <w:moveTo w:id="526" w:author="Beath, Hamish R" w:date="2026-01-04T16:19:00Z" w16du:dateUtc="2026-01-04T16:19:00Z"/>
              </w:rPr>
            </w:pPr>
            <w:moveTo w:id="527" w:author="Beath, Hamish R" w:date="2026-01-04T16:19:00Z" w16du:dateUtc="2026-01-04T16:19:00Z">
              <w:r>
                <w:t>1/8</w:t>
              </w:r>
            </w:moveTo>
          </w:p>
        </w:tc>
        <w:tc>
          <w:tcPr>
            <w:tcW w:w="1701" w:type="dxa"/>
            <w:tcBorders>
              <w:left w:val="single" w:sz="4" w:space="0" w:color="auto"/>
              <w:bottom w:val="single" w:sz="2" w:space="0" w:color="auto"/>
              <w:right w:val="single" w:sz="4" w:space="0" w:color="auto"/>
            </w:tcBorders>
          </w:tcPr>
          <w:p w14:paraId="468048BC" w14:textId="77777777" w:rsidR="001E2427" w:rsidRPr="001851EA" w:rsidRDefault="001E2427" w:rsidP="005A02F1">
            <w:pPr>
              <w:rPr>
                <w:moveTo w:id="528" w:author="Beath, Hamish R" w:date="2026-01-04T16:19:00Z" w16du:dateUtc="2026-01-04T16:19:00Z"/>
              </w:rPr>
            </w:pPr>
            <w:moveTo w:id="529" w:author="Beath, Hamish R" w:date="2026-01-04T16:19:00Z" w16du:dateUtc="2026-01-04T16:19:00Z">
              <w:r w:rsidRPr="001851EA">
                <w:t>$</w:t>
              </w:r>
              <w:r>
                <w:t>19</w:t>
              </w:r>
              <w:r w:rsidRPr="001851EA">
                <w:t>.</w:t>
              </w:r>
              <w:r>
                <w:t>9</w:t>
              </w:r>
              <w:r w:rsidRPr="001851EA">
                <w:t xml:space="preserve"> (2010)</w:t>
              </w:r>
            </w:moveTo>
          </w:p>
        </w:tc>
        <w:tc>
          <w:tcPr>
            <w:tcW w:w="1050" w:type="dxa"/>
            <w:tcBorders>
              <w:left w:val="single" w:sz="4" w:space="0" w:color="auto"/>
              <w:bottom w:val="single" w:sz="2" w:space="0" w:color="auto"/>
            </w:tcBorders>
          </w:tcPr>
          <w:p w14:paraId="42732884" w14:textId="77777777" w:rsidR="001E2427" w:rsidRPr="001851EA" w:rsidRDefault="001E2427" w:rsidP="005A02F1">
            <w:pPr>
              <w:rPr>
                <w:moveTo w:id="530" w:author="Beath, Hamish R" w:date="2026-01-04T16:19:00Z" w16du:dateUtc="2026-01-04T16:19:00Z"/>
              </w:rPr>
            </w:pPr>
          </w:p>
        </w:tc>
      </w:tr>
      <w:tr w:rsidR="001E2427" w14:paraId="07881A0D" w14:textId="77777777" w:rsidTr="005A02F1">
        <w:trPr>
          <w:trHeight w:val="76"/>
        </w:trPr>
        <w:tc>
          <w:tcPr>
            <w:tcW w:w="2694" w:type="dxa"/>
            <w:tcBorders>
              <w:top w:val="single" w:sz="2" w:space="0" w:color="auto"/>
              <w:right w:val="single" w:sz="4" w:space="0" w:color="auto"/>
            </w:tcBorders>
          </w:tcPr>
          <w:p w14:paraId="57CF978E" w14:textId="77777777" w:rsidR="001E2427" w:rsidRPr="001851EA" w:rsidRDefault="001E2427" w:rsidP="005A02F1">
            <w:pPr>
              <w:jc w:val="left"/>
              <w:rPr>
                <w:moveTo w:id="531" w:author="Beath, Hamish R" w:date="2026-01-04T16:19:00Z" w16du:dateUtc="2026-01-04T16:19:00Z"/>
              </w:rPr>
            </w:pPr>
            <w:moveTo w:id="532" w:author="Beath, Hamish R" w:date="2026-01-04T16:19:00Z" w16du:dateUtc="2026-01-04T16:19:00Z">
              <w:r w:rsidRPr="001851EA">
                <w:t>Primary Energy: Oil</w:t>
              </w:r>
            </w:moveTo>
          </w:p>
        </w:tc>
        <w:tc>
          <w:tcPr>
            <w:tcW w:w="1701" w:type="dxa"/>
            <w:tcBorders>
              <w:top w:val="single" w:sz="2" w:space="0" w:color="auto"/>
              <w:left w:val="single" w:sz="4" w:space="0" w:color="auto"/>
              <w:right w:val="single" w:sz="4" w:space="0" w:color="auto"/>
            </w:tcBorders>
          </w:tcPr>
          <w:p w14:paraId="51F5FB13" w14:textId="77777777" w:rsidR="001E2427" w:rsidRPr="001851EA" w:rsidRDefault="001E2427" w:rsidP="005A02F1">
            <w:pPr>
              <w:rPr>
                <w:moveTo w:id="533" w:author="Beath, Hamish R" w:date="2026-01-04T16:19:00Z" w16du:dateUtc="2026-01-04T16:19:00Z"/>
              </w:rPr>
            </w:pPr>
            <w:moveTo w:id="534" w:author="Beath, Hamish R" w:date="2026-01-04T16:19:00Z" w16du:dateUtc="2026-01-04T16:19:00Z">
              <w:r w:rsidRPr="001851EA">
                <w:t>1/48</w:t>
              </w:r>
            </w:moveTo>
          </w:p>
        </w:tc>
        <w:tc>
          <w:tcPr>
            <w:tcW w:w="2126" w:type="dxa"/>
            <w:tcBorders>
              <w:top w:val="single" w:sz="2" w:space="0" w:color="auto"/>
              <w:left w:val="single" w:sz="4" w:space="0" w:color="auto"/>
              <w:right w:val="single" w:sz="4" w:space="0" w:color="auto"/>
            </w:tcBorders>
          </w:tcPr>
          <w:p w14:paraId="64ADF598" w14:textId="77777777" w:rsidR="001E2427" w:rsidRPr="001851EA" w:rsidRDefault="001E2427" w:rsidP="005A02F1">
            <w:pPr>
              <w:rPr>
                <w:moveTo w:id="535" w:author="Beath, Hamish R" w:date="2026-01-04T16:19:00Z" w16du:dateUtc="2026-01-04T16:19:00Z"/>
              </w:rPr>
            </w:pPr>
            <w:moveTo w:id="536" w:author="Beath, Hamish R" w:date="2026-01-04T16:19:00Z" w16du:dateUtc="2026-01-04T16:19:00Z">
              <w:r>
                <w:t>0</w:t>
              </w:r>
            </w:moveTo>
          </w:p>
        </w:tc>
        <w:tc>
          <w:tcPr>
            <w:tcW w:w="1701" w:type="dxa"/>
            <w:tcBorders>
              <w:top w:val="single" w:sz="2" w:space="0" w:color="auto"/>
              <w:left w:val="single" w:sz="4" w:space="0" w:color="auto"/>
              <w:right w:val="single" w:sz="4" w:space="0" w:color="auto"/>
            </w:tcBorders>
          </w:tcPr>
          <w:p w14:paraId="00B3C56E" w14:textId="77777777" w:rsidR="001E2427" w:rsidRPr="001851EA" w:rsidRDefault="001E2427" w:rsidP="005A02F1">
            <w:pPr>
              <w:rPr>
                <w:moveTo w:id="537" w:author="Beath, Hamish R" w:date="2026-01-04T16:19:00Z" w16du:dateUtc="2026-01-04T16:19:00Z"/>
              </w:rPr>
            </w:pPr>
            <w:moveTo w:id="538" w:author="Beath, Hamish R" w:date="2026-01-04T16:19:00Z" w16du:dateUtc="2026-01-04T16:19:00Z">
              <w:r>
                <w:t>35</w:t>
              </w:r>
              <w:r w:rsidRPr="001851EA">
                <w:t>.</w:t>
              </w:r>
              <w:r>
                <w:t>7</w:t>
              </w:r>
              <w:r w:rsidRPr="001851EA">
                <w:t xml:space="preserve"> EJ yr</w:t>
              </w:r>
              <w:r w:rsidRPr="001851EA">
                <w:rPr>
                  <w:vertAlign w:val="superscript"/>
                </w:rPr>
                <w:t>-1</w:t>
              </w:r>
            </w:moveTo>
          </w:p>
        </w:tc>
        <w:tc>
          <w:tcPr>
            <w:tcW w:w="1050" w:type="dxa"/>
            <w:tcBorders>
              <w:top w:val="single" w:sz="2" w:space="0" w:color="auto"/>
              <w:left w:val="single" w:sz="4" w:space="0" w:color="auto"/>
            </w:tcBorders>
          </w:tcPr>
          <w:p w14:paraId="0BA9AE15" w14:textId="77777777" w:rsidR="001E2427" w:rsidRPr="001851EA" w:rsidRDefault="001E2427" w:rsidP="005A02F1">
            <w:pPr>
              <w:rPr>
                <w:moveTo w:id="539" w:author="Beath, Hamish R" w:date="2026-01-04T16:19:00Z" w16du:dateUtc="2026-01-04T16:19:00Z"/>
              </w:rPr>
            </w:pPr>
            <w:moveTo w:id="540" w:author="Beath, Hamish R" w:date="2026-01-04T16:19:00Z" w16du:dateUtc="2026-01-04T16:19:00Z">
              <w:r w:rsidRPr="001851EA">
                <w:t>Energy</w:t>
              </w:r>
            </w:moveTo>
          </w:p>
        </w:tc>
      </w:tr>
      <w:tr w:rsidR="001E2427" w14:paraId="356CF1B4" w14:textId="77777777" w:rsidTr="005A02F1">
        <w:trPr>
          <w:trHeight w:val="76"/>
        </w:trPr>
        <w:tc>
          <w:tcPr>
            <w:tcW w:w="2694" w:type="dxa"/>
            <w:tcBorders>
              <w:right w:val="single" w:sz="4" w:space="0" w:color="auto"/>
            </w:tcBorders>
          </w:tcPr>
          <w:p w14:paraId="0B5C091B" w14:textId="77777777" w:rsidR="001E2427" w:rsidRPr="001851EA" w:rsidRDefault="001E2427" w:rsidP="005A02F1">
            <w:pPr>
              <w:jc w:val="left"/>
              <w:rPr>
                <w:moveTo w:id="541" w:author="Beath, Hamish R" w:date="2026-01-04T16:19:00Z" w16du:dateUtc="2026-01-04T16:19:00Z"/>
              </w:rPr>
            </w:pPr>
            <w:moveTo w:id="542" w:author="Beath, Hamish R" w:date="2026-01-04T16:19:00Z" w16du:dateUtc="2026-01-04T16:19:00Z">
              <w:r w:rsidRPr="001851EA">
                <w:t>Primary Energy: Gas</w:t>
              </w:r>
            </w:moveTo>
          </w:p>
        </w:tc>
        <w:tc>
          <w:tcPr>
            <w:tcW w:w="1701" w:type="dxa"/>
            <w:tcBorders>
              <w:left w:val="single" w:sz="4" w:space="0" w:color="auto"/>
              <w:right w:val="single" w:sz="4" w:space="0" w:color="auto"/>
            </w:tcBorders>
          </w:tcPr>
          <w:p w14:paraId="64D5F842" w14:textId="77777777" w:rsidR="001E2427" w:rsidRPr="001851EA" w:rsidRDefault="001E2427" w:rsidP="005A02F1">
            <w:pPr>
              <w:rPr>
                <w:moveTo w:id="543" w:author="Beath, Hamish R" w:date="2026-01-04T16:19:00Z" w16du:dateUtc="2026-01-04T16:19:00Z"/>
              </w:rPr>
            </w:pPr>
            <w:moveTo w:id="544" w:author="Beath, Hamish R" w:date="2026-01-04T16:19:00Z" w16du:dateUtc="2026-01-04T16:19:00Z">
              <w:r w:rsidRPr="001851EA">
                <w:t>1/48</w:t>
              </w:r>
            </w:moveTo>
          </w:p>
        </w:tc>
        <w:tc>
          <w:tcPr>
            <w:tcW w:w="2126" w:type="dxa"/>
            <w:tcBorders>
              <w:left w:val="single" w:sz="4" w:space="0" w:color="auto"/>
              <w:right w:val="single" w:sz="4" w:space="0" w:color="auto"/>
            </w:tcBorders>
          </w:tcPr>
          <w:p w14:paraId="7FA1DAF2" w14:textId="77777777" w:rsidR="001E2427" w:rsidRPr="001851EA" w:rsidRDefault="001E2427" w:rsidP="005A02F1">
            <w:pPr>
              <w:rPr>
                <w:moveTo w:id="545" w:author="Beath, Hamish R" w:date="2026-01-04T16:19:00Z" w16du:dateUtc="2026-01-04T16:19:00Z"/>
              </w:rPr>
            </w:pPr>
            <w:moveTo w:id="546" w:author="Beath, Hamish R" w:date="2026-01-04T16:19:00Z" w16du:dateUtc="2026-01-04T16:19:00Z">
              <w:r>
                <w:t>0</w:t>
              </w:r>
            </w:moveTo>
          </w:p>
        </w:tc>
        <w:tc>
          <w:tcPr>
            <w:tcW w:w="1701" w:type="dxa"/>
            <w:tcBorders>
              <w:left w:val="single" w:sz="4" w:space="0" w:color="auto"/>
              <w:right w:val="single" w:sz="4" w:space="0" w:color="auto"/>
            </w:tcBorders>
          </w:tcPr>
          <w:p w14:paraId="7F596BB3" w14:textId="77777777" w:rsidR="001E2427" w:rsidRPr="001851EA" w:rsidRDefault="001E2427" w:rsidP="005A02F1">
            <w:pPr>
              <w:rPr>
                <w:moveTo w:id="547" w:author="Beath, Hamish R" w:date="2026-01-04T16:19:00Z" w16du:dateUtc="2026-01-04T16:19:00Z"/>
              </w:rPr>
            </w:pPr>
            <w:moveTo w:id="548" w:author="Beath, Hamish R" w:date="2026-01-04T16:19:00Z" w16du:dateUtc="2026-01-04T16:19:00Z">
              <w:r>
                <w:t>36</w:t>
              </w:r>
              <w:r w:rsidRPr="001851EA">
                <w:t>.</w:t>
              </w:r>
              <w:r>
                <w:t>7</w:t>
              </w:r>
              <w:r w:rsidRPr="001851EA">
                <w:t xml:space="preserve"> EJ yr</w:t>
              </w:r>
              <w:r w:rsidRPr="001851EA">
                <w:rPr>
                  <w:vertAlign w:val="superscript"/>
                </w:rPr>
                <w:t>-1</w:t>
              </w:r>
            </w:moveTo>
          </w:p>
        </w:tc>
        <w:tc>
          <w:tcPr>
            <w:tcW w:w="1050" w:type="dxa"/>
            <w:tcBorders>
              <w:left w:val="single" w:sz="4" w:space="0" w:color="auto"/>
            </w:tcBorders>
          </w:tcPr>
          <w:p w14:paraId="2485A08C" w14:textId="77777777" w:rsidR="001E2427" w:rsidRPr="001851EA" w:rsidRDefault="001E2427" w:rsidP="005A02F1">
            <w:pPr>
              <w:rPr>
                <w:moveTo w:id="549" w:author="Beath, Hamish R" w:date="2026-01-04T16:19:00Z" w16du:dateUtc="2026-01-04T16:19:00Z"/>
              </w:rPr>
            </w:pPr>
          </w:p>
        </w:tc>
      </w:tr>
      <w:tr w:rsidR="001E2427" w14:paraId="7409578B" w14:textId="77777777" w:rsidTr="005A02F1">
        <w:trPr>
          <w:trHeight w:val="76"/>
        </w:trPr>
        <w:tc>
          <w:tcPr>
            <w:tcW w:w="2694" w:type="dxa"/>
            <w:tcBorders>
              <w:right w:val="single" w:sz="4" w:space="0" w:color="auto"/>
            </w:tcBorders>
          </w:tcPr>
          <w:p w14:paraId="2F814DE0" w14:textId="77777777" w:rsidR="001E2427" w:rsidRPr="001851EA" w:rsidRDefault="001E2427" w:rsidP="005A02F1">
            <w:pPr>
              <w:jc w:val="left"/>
              <w:rPr>
                <w:moveTo w:id="550" w:author="Beath, Hamish R" w:date="2026-01-04T16:19:00Z" w16du:dateUtc="2026-01-04T16:19:00Z"/>
              </w:rPr>
            </w:pPr>
            <w:moveTo w:id="551" w:author="Beath, Hamish R" w:date="2026-01-04T16:19:00Z" w16du:dateUtc="2026-01-04T16:19:00Z">
              <w:r w:rsidRPr="001851EA">
                <w:t>Primary Energy: Coal</w:t>
              </w:r>
            </w:moveTo>
          </w:p>
        </w:tc>
        <w:tc>
          <w:tcPr>
            <w:tcW w:w="1701" w:type="dxa"/>
            <w:tcBorders>
              <w:left w:val="single" w:sz="4" w:space="0" w:color="auto"/>
              <w:right w:val="single" w:sz="4" w:space="0" w:color="auto"/>
            </w:tcBorders>
          </w:tcPr>
          <w:p w14:paraId="0E9548CB" w14:textId="77777777" w:rsidR="001E2427" w:rsidRPr="001851EA" w:rsidRDefault="001E2427" w:rsidP="005A02F1">
            <w:pPr>
              <w:rPr>
                <w:moveTo w:id="552" w:author="Beath, Hamish R" w:date="2026-01-04T16:19:00Z" w16du:dateUtc="2026-01-04T16:19:00Z"/>
              </w:rPr>
            </w:pPr>
            <w:moveTo w:id="553" w:author="Beath, Hamish R" w:date="2026-01-04T16:19:00Z" w16du:dateUtc="2026-01-04T16:19:00Z">
              <w:r w:rsidRPr="001851EA">
                <w:t>1/48</w:t>
              </w:r>
            </w:moveTo>
          </w:p>
        </w:tc>
        <w:tc>
          <w:tcPr>
            <w:tcW w:w="2126" w:type="dxa"/>
            <w:tcBorders>
              <w:left w:val="single" w:sz="4" w:space="0" w:color="auto"/>
              <w:right w:val="single" w:sz="4" w:space="0" w:color="auto"/>
            </w:tcBorders>
          </w:tcPr>
          <w:p w14:paraId="101652FD" w14:textId="77777777" w:rsidR="001E2427" w:rsidRPr="001851EA" w:rsidRDefault="001E2427" w:rsidP="005A02F1">
            <w:pPr>
              <w:rPr>
                <w:moveTo w:id="554" w:author="Beath, Hamish R" w:date="2026-01-04T16:19:00Z" w16du:dateUtc="2026-01-04T16:19:00Z"/>
              </w:rPr>
            </w:pPr>
            <w:moveTo w:id="555" w:author="Beath, Hamish R" w:date="2026-01-04T16:19:00Z" w16du:dateUtc="2026-01-04T16:19:00Z">
              <w:r>
                <w:t>0</w:t>
              </w:r>
            </w:moveTo>
          </w:p>
        </w:tc>
        <w:tc>
          <w:tcPr>
            <w:tcW w:w="1701" w:type="dxa"/>
            <w:tcBorders>
              <w:left w:val="single" w:sz="4" w:space="0" w:color="auto"/>
              <w:right w:val="single" w:sz="4" w:space="0" w:color="auto"/>
            </w:tcBorders>
          </w:tcPr>
          <w:p w14:paraId="437A7313" w14:textId="77777777" w:rsidR="001E2427" w:rsidRPr="001851EA" w:rsidRDefault="001E2427" w:rsidP="005A02F1">
            <w:pPr>
              <w:rPr>
                <w:moveTo w:id="556" w:author="Beath, Hamish R" w:date="2026-01-04T16:19:00Z" w16du:dateUtc="2026-01-04T16:19:00Z"/>
              </w:rPr>
            </w:pPr>
            <w:moveTo w:id="557" w:author="Beath, Hamish R" w:date="2026-01-04T16:19:00Z" w16du:dateUtc="2026-01-04T16:19:00Z">
              <w:r>
                <w:t>28</w:t>
              </w:r>
              <w:r w:rsidRPr="001851EA">
                <w:t>.5 EJ yr</w:t>
              </w:r>
              <w:r w:rsidRPr="001851EA">
                <w:rPr>
                  <w:vertAlign w:val="superscript"/>
                </w:rPr>
                <w:t>-1</w:t>
              </w:r>
            </w:moveTo>
          </w:p>
        </w:tc>
        <w:tc>
          <w:tcPr>
            <w:tcW w:w="1050" w:type="dxa"/>
            <w:tcBorders>
              <w:left w:val="single" w:sz="4" w:space="0" w:color="auto"/>
            </w:tcBorders>
          </w:tcPr>
          <w:p w14:paraId="4B9D7E76" w14:textId="77777777" w:rsidR="001E2427" w:rsidRPr="001851EA" w:rsidRDefault="001E2427" w:rsidP="005A02F1">
            <w:pPr>
              <w:rPr>
                <w:moveTo w:id="558" w:author="Beath, Hamish R" w:date="2026-01-04T16:19:00Z" w16du:dateUtc="2026-01-04T16:19:00Z"/>
              </w:rPr>
            </w:pPr>
          </w:p>
        </w:tc>
      </w:tr>
      <w:tr w:rsidR="001E2427" w14:paraId="6C485A25" w14:textId="77777777" w:rsidTr="005A02F1">
        <w:trPr>
          <w:trHeight w:val="76"/>
        </w:trPr>
        <w:tc>
          <w:tcPr>
            <w:tcW w:w="2694" w:type="dxa"/>
            <w:tcBorders>
              <w:right w:val="single" w:sz="4" w:space="0" w:color="auto"/>
            </w:tcBorders>
          </w:tcPr>
          <w:p w14:paraId="2570782B" w14:textId="77777777" w:rsidR="001E2427" w:rsidRPr="001851EA" w:rsidRDefault="001E2427" w:rsidP="005A02F1">
            <w:pPr>
              <w:jc w:val="left"/>
              <w:rPr>
                <w:moveTo w:id="559" w:author="Beath, Hamish R" w:date="2026-01-04T16:19:00Z" w16du:dateUtc="2026-01-04T16:19:00Z"/>
              </w:rPr>
            </w:pPr>
            <w:moveTo w:id="560" w:author="Beath, Hamish R" w:date="2026-01-04T16:19:00Z" w16du:dateUtc="2026-01-04T16:19:00Z">
              <w:r w:rsidRPr="001851EA">
                <w:t>Primary Energy: Nuclear</w:t>
              </w:r>
            </w:moveTo>
          </w:p>
        </w:tc>
        <w:tc>
          <w:tcPr>
            <w:tcW w:w="1701" w:type="dxa"/>
            <w:tcBorders>
              <w:left w:val="single" w:sz="4" w:space="0" w:color="auto"/>
              <w:right w:val="single" w:sz="4" w:space="0" w:color="auto"/>
            </w:tcBorders>
          </w:tcPr>
          <w:p w14:paraId="66BEC915" w14:textId="77777777" w:rsidR="001E2427" w:rsidRPr="001851EA" w:rsidRDefault="001E2427" w:rsidP="005A02F1">
            <w:pPr>
              <w:rPr>
                <w:moveTo w:id="561" w:author="Beath, Hamish R" w:date="2026-01-04T16:19:00Z" w16du:dateUtc="2026-01-04T16:19:00Z"/>
              </w:rPr>
            </w:pPr>
            <w:moveTo w:id="562" w:author="Beath, Hamish R" w:date="2026-01-04T16:19:00Z" w16du:dateUtc="2026-01-04T16:19:00Z">
              <w:r w:rsidRPr="001851EA">
                <w:t>1/48</w:t>
              </w:r>
            </w:moveTo>
          </w:p>
        </w:tc>
        <w:tc>
          <w:tcPr>
            <w:tcW w:w="2126" w:type="dxa"/>
            <w:tcBorders>
              <w:left w:val="single" w:sz="4" w:space="0" w:color="auto"/>
              <w:right w:val="single" w:sz="4" w:space="0" w:color="auto"/>
            </w:tcBorders>
          </w:tcPr>
          <w:p w14:paraId="40352510" w14:textId="77777777" w:rsidR="001E2427" w:rsidRPr="001851EA" w:rsidRDefault="001E2427" w:rsidP="005A02F1">
            <w:pPr>
              <w:rPr>
                <w:moveTo w:id="563" w:author="Beath, Hamish R" w:date="2026-01-04T16:19:00Z" w16du:dateUtc="2026-01-04T16:19:00Z"/>
              </w:rPr>
            </w:pPr>
            <w:moveTo w:id="564" w:author="Beath, Hamish R" w:date="2026-01-04T16:19:00Z" w16du:dateUtc="2026-01-04T16:19:00Z">
              <w:r>
                <w:t>1/8</w:t>
              </w:r>
            </w:moveTo>
          </w:p>
        </w:tc>
        <w:tc>
          <w:tcPr>
            <w:tcW w:w="1701" w:type="dxa"/>
            <w:tcBorders>
              <w:left w:val="single" w:sz="4" w:space="0" w:color="auto"/>
              <w:right w:val="single" w:sz="4" w:space="0" w:color="auto"/>
            </w:tcBorders>
          </w:tcPr>
          <w:p w14:paraId="51DBA902" w14:textId="77777777" w:rsidR="001E2427" w:rsidRPr="001851EA" w:rsidRDefault="001E2427" w:rsidP="005A02F1">
            <w:pPr>
              <w:rPr>
                <w:moveTo w:id="565" w:author="Beath, Hamish R" w:date="2026-01-04T16:19:00Z" w16du:dateUtc="2026-01-04T16:19:00Z"/>
              </w:rPr>
            </w:pPr>
            <w:moveTo w:id="566" w:author="Beath, Hamish R" w:date="2026-01-04T16:19:00Z" w16du:dateUtc="2026-01-04T16:19:00Z">
              <w:r>
                <w:t>9</w:t>
              </w:r>
              <w:r w:rsidRPr="001851EA">
                <w:t>.</w:t>
              </w:r>
              <w:r>
                <w:t>74</w:t>
              </w:r>
              <w:r w:rsidRPr="001851EA">
                <w:t xml:space="preserve"> EJ yr</w:t>
              </w:r>
              <w:r w:rsidRPr="001851EA">
                <w:rPr>
                  <w:vertAlign w:val="superscript"/>
                </w:rPr>
                <w:t>-1</w:t>
              </w:r>
            </w:moveTo>
          </w:p>
        </w:tc>
        <w:tc>
          <w:tcPr>
            <w:tcW w:w="1050" w:type="dxa"/>
            <w:tcBorders>
              <w:left w:val="single" w:sz="4" w:space="0" w:color="auto"/>
            </w:tcBorders>
          </w:tcPr>
          <w:p w14:paraId="72EF9587" w14:textId="77777777" w:rsidR="001E2427" w:rsidRPr="001851EA" w:rsidRDefault="001E2427" w:rsidP="005A02F1">
            <w:pPr>
              <w:rPr>
                <w:moveTo w:id="567" w:author="Beath, Hamish R" w:date="2026-01-04T16:19:00Z" w16du:dateUtc="2026-01-04T16:19:00Z"/>
              </w:rPr>
            </w:pPr>
          </w:p>
        </w:tc>
      </w:tr>
      <w:tr w:rsidR="001E2427" w14:paraId="0354505A" w14:textId="77777777" w:rsidTr="005A02F1">
        <w:trPr>
          <w:trHeight w:val="76"/>
        </w:trPr>
        <w:tc>
          <w:tcPr>
            <w:tcW w:w="2694" w:type="dxa"/>
            <w:tcBorders>
              <w:right w:val="single" w:sz="4" w:space="0" w:color="auto"/>
            </w:tcBorders>
          </w:tcPr>
          <w:p w14:paraId="2EB73242" w14:textId="77777777" w:rsidR="001E2427" w:rsidRPr="001851EA" w:rsidRDefault="001E2427" w:rsidP="005A02F1">
            <w:pPr>
              <w:jc w:val="left"/>
              <w:rPr>
                <w:moveTo w:id="568" w:author="Beath, Hamish R" w:date="2026-01-04T16:19:00Z" w16du:dateUtc="2026-01-04T16:19:00Z"/>
              </w:rPr>
            </w:pPr>
            <w:moveTo w:id="569" w:author="Beath, Hamish R" w:date="2026-01-04T16:19:00Z" w16du:dateUtc="2026-01-04T16:19:00Z">
              <w:r w:rsidRPr="001851EA">
                <w:t>Primary Energy: Biomass</w:t>
              </w:r>
            </w:moveTo>
          </w:p>
        </w:tc>
        <w:tc>
          <w:tcPr>
            <w:tcW w:w="1701" w:type="dxa"/>
            <w:tcBorders>
              <w:left w:val="single" w:sz="4" w:space="0" w:color="auto"/>
              <w:right w:val="single" w:sz="4" w:space="0" w:color="auto"/>
            </w:tcBorders>
          </w:tcPr>
          <w:p w14:paraId="450FC859" w14:textId="77777777" w:rsidR="001E2427" w:rsidRPr="001851EA" w:rsidRDefault="001E2427" w:rsidP="005A02F1">
            <w:pPr>
              <w:rPr>
                <w:moveTo w:id="570" w:author="Beath, Hamish R" w:date="2026-01-04T16:19:00Z" w16du:dateUtc="2026-01-04T16:19:00Z"/>
              </w:rPr>
            </w:pPr>
            <w:moveTo w:id="571" w:author="Beath, Hamish R" w:date="2026-01-04T16:19:00Z" w16du:dateUtc="2026-01-04T16:19:00Z">
              <w:r w:rsidRPr="001851EA">
                <w:t>1/48</w:t>
              </w:r>
            </w:moveTo>
          </w:p>
        </w:tc>
        <w:tc>
          <w:tcPr>
            <w:tcW w:w="2126" w:type="dxa"/>
            <w:tcBorders>
              <w:left w:val="single" w:sz="4" w:space="0" w:color="auto"/>
              <w:right w:val="single" w:sz="4" w:space="0" w:color="auto"/>
            </w:tcBorders>
          </w:tcPr>
          <w:p w14:paraId="0985C4EB" w14:textId="77777777" w:rsidR="001E2427" w:rsidRPr="001851EA" w:rsidRDefault="001E2427" w:rsidP="005A02F1">
            <w:pPr>
              <w:rPr>
                <w:moveTo w:id="572" w:author="Beath, Hamish R" w:date="2026-01-04T16:19:00Z" w16du:dateUtc="2026-01-04T16:19:00Z"/>
              </w:rPr>
            </w:pPr>
            <w:moveTo w:id="573" w:author="Beath, Hamish R" w:date="2026-01-04T16:19:00Z" w16du:dateUtc="2026-01-04T16:19:00Z">
              <w:r>
                <w:t>0</w:t>
              </w:r>
            </w:moveTo>
          </w:p>
        </w:tc>
        <w:tc>
          <w:tcPr>
            <w:tcW w:w="1701" w:type="dxa"/>
            <w:tcBorders>
              <w:left w:val="single" w:sz="4" w:space="0" w:color="auto"/>
              <w:right w:val="single" w:sz="2" w:space="0" w:color="auto"/>
            </w:tcBorders>
          </w:tcPr>
          <w:p w14:paraId="6BE022E4" w14:textId="77777777" w:rsidR="001E2427" w:rsidRPr="001851EA" w:rsidRDefault="001E2427" w:rsidP="005A02F1">
            <w:pPr>
              <w:rPr>
                <w:moveTo w:id="574" w:author="Beath, Hamish R" w:date="2026-01-04T16:19:00Z" w16du:dateUtc="2026-01-04T16:19:00Z"/>
              </w:rPr>
            </w:pPr>
            <w:moveTo w:id="575" w:author="Beath, Hamish R" w:date="2026-01-04T16:19:00Z" w16du:dateUtc="2026-01-04T16:19:00Z">
              <w:r>
                <w:t>18</w:t>
              </w:r>
              <w:r w:rsidRPr="001851EA">
                <w:t>.</w:t>
              </w:r>
              <w:r>
                <w:t>1</w:t>
              </w:r>
              <w:r w:rsidRPr="001851EA">
                <w:t xml:space="preserve"> EJ yr</w:t>
              </w:r>
              <w:r w:rsidRPr="001851EA">
                <w:rPr>
                  <w:vertAlign w:val="superscript"/>
                </w:rPr>
                <w:t>-1</w:t>
              </w:r>
            </w:moveTo>
          </w:p>
        </w:tc>
        <w:tc>
          <w:tcPr>
            <w:tcW w:w="1050" w:type="dxa"/>
            <w:tcBorders>
              <w:left w:val="single" w:sz="2" w:space="0" w:color="auto"/>
            </w:tcBorders>
          </w:tcPr>
          <w:p w14:paraId="10A77586" w14:textId="77777777" w:rsidR="001E2427" w:rsidRPr="001851EA" w:rsidRDefault="001E2427" w:rsidP="005A02F1">
            <w:pPr>
              <w:rPr>
                <w:moveTo w:id="576" w:author="Beath, Hamish R" w:date="2026-01-04T16:19:00Z" w16du:dateUtc="2026-01-04T16:19:00Z"/>
              </w:rPr>
            </w:pPr>
          </w:p>
        </w:tc>
      </w:tr>
      <w:tr w:rsidR="001E2427" w14:paraId="7892EA3A" w14:textId="77777777" w:rsidTr="005A02F1">
        <w:trPr>
          <w:trHeight w:val="76"/>
        </w:trPr>
        <w:tc>
          <w:tcPr>
            <w:tcW w:w="2694" w:type="dxa"/>
            <w:tcBorders>
              <w:right w:val="single" w:sz="4" w:space="0" w:color="auto"/>
            </w:tcBorders>
          </w:tcPr>
          <w:p w14:paraId="549B48C9" w14:textId="77777777" w:rsidR="001E2427" w:rsidRPr="001851EA" w:rsidRDefault="001E2427" w:rsidP="005A02F1">
            <w:pPr>
              <w:jc w:val="left"/>
              <w:rPr>
                <w:moveTo w:id="577" w:author="Beath, Hamish R" w:date="2026-01-04T16:19:00Z" w16du:dateUtc="2026-01-04T16:19:00Z"/>
              </w:rPr>
            </w:pPr>
            <w:moveTo w:id="578" w:author="Beath, Hamish R" w:date="2026-01-04T16:19:00Z" w16du:dateUtc="2026-01-04T16:19:00Z">
              <w:r w:rsidRPr="001851EA">
                <w:t>Primary Energy: Non-Biomass Renewables</w:t>
              </w:r>
            </w:moveTo>
          </w:p>
        </w:tc>
        <w:tc>
          <w:tcPr>
            <w:tcW w:w="1701" w:type="dxa"/>
            <w:tcBorders>
              <w:left w:val="single" w:sz="4" w:space="0" w:color="auto"/>
              <w:right w:val="single" w:sz="4" w:space="0" w:color="auto"/>
            </w:tcBorders>
          </w:tcPr>
          <w:p w14:paraId="64443AC9" w14:textId="77777777" w:rsidR="001E2427" w:rsidRPr="001851EA" w:rsidRDefault="001E2427" w:rsidP="005A02F1">
            <w:pPr>
              <w:rPr>
                <w:moveTo w:id="579" w:author="Beath, Hamish R" w:date="2026-01-04T16:19:00Z" w16du:dateUtc="2026-01-04T16:19:00Z"/>
              </w:rPr>
            </w:pPr>
            <w:moveTo w:id="580" w:author="Beath, Hamish R" w:date="2026-01-04T16:19:00Z" w16du:dateUtc="2026-01-04T16:19:00Z">
              <w:r w:rsidRPr="001851EA">
                <w:t>1/48</w:t>
              </w:r>
            </w:moveTo>
          </w:p>
        </w:tc>
        <w:tc>
          <w:tcPr>
            <w:tcW w:w="2126" w:type="dxa"/>
            <w:tcBorders>
              <w:left w:val="single" w:sz="4" w:space="0" w:color="auto"/>
              <w:right w:val="single" w:sz="4" w:space="0" w:color="auto"/>
            </w:tcBorders>
          </w:tcPr>
          <w:p w14:paraId="289013DA" w14:textId="77777777" w:rsidR="001E2427" w:rsidRPr="001851EA" w:rsidRDefault="001E2427" w:rsidP="005A02F1">
            <w:pPr>
              <w:rPr>
                <w:moveTo w:id="581" w:author="Beath, Hamish R" w:date="2026-01-04T16:19:00Z" w16du:dateUtc="2026-01-04T16:19:00Z"/>
              </w:rPr>
            </w:pPr>
            <w:moveTo w:id="582" w:author="Beath, Hamish R" w:date="2026-01-04T16:19:00Z" w16du:dateUtc="2026-01-04T16:19:00Z">
              <w:r>
                <w:t>1/8</w:t>
              </w:r>
            </w:moveTo>
          </w:p>
        </w:tc>
        <w:tc>
          <w:tcPr>
            <w:tcW w:w="1701" w:type="dxa"/>
            <w:tcBorders>
              <w:left w:val="single" w:sz="4" w:space="0" w:color="auto"/>
              <w:right w:val="single" w:sz="2" w:space="0" w:color="auto"/>
            </w:tcBorders>
          </w:tcPr>
          <w:p w14:paraId="3A565C13" w14:textId="77777777" w:rsidR="001E2427" w:rsidRPr="001851EA" w:rsidRDefault="001E2427" w:rsidP="005A02F1">
            <w:pPr>
              <w:rPr>
                <w:moveTo w:id="583" w:author="Beath, Hamish R" w:date="2026-01-04T16:19:00Z" w16du:dateUtc="2026-01-04T16:19:00Z"/>
              </w:rPr>
            </w:pPr>
            <w:moveTo w:id="584" w:author="Beath, Hamish R" w:date="2026-01-04T16:19:00Z" w16du:dateUtc="2026-01-04T16:19:00Z">
              <w:r>
                <w:t>23.7</w:t>
              </w:r>
              <w:r w:rsidRPr="001851EA">
                <w:t xml:space="preserve"> EJ yr</w:t>
              </w:r>
              <w:r w:rsidRPr="001851EA">
                <w:rPr>
                  <w:vertAlign w:val="superscript"/>
                </w:rPr>
                <w:t>-1</w:t>
              </w:r>
            </w:moveTo>
          </w:p>
        </w:tc>
        <w:tc>
          <w:tcPr>
            <w:tcW w:w="1050" w:type="dxa"/>
            <w:tcBorders>
              <w:left w:val="single" w:sz="2" w:space="0" w:color="auto"/>
            </w:tcBorders>
          </w:tcPr>
          <w:p w14:paraId="1E17227D" w14:textId="77777777" w:rsidR="001E2427" w:rsidRPr="001851EA" w:rsidRDefault="001E2427" w:rsidP="005A02F1">
            <w:pPr>
              <w:rPr>
                <w:moveTo w:id="585" w:author="Beath, Hamish R" w:date="2026-01-04T16:19:00Z" w16du:dateUtc="2026-01-04T16:19:00Z"/>
              </w:rPr>
            </w:pPr>
          </w:p>
        </w:tc>
      </w:tr>
      <w:tr w:rsidR="001E2427" w14:paraId="7102F283" w14:textId="77777777" w:rsidTr="005A02F1">
        <w:trPr>
          <w:trHeight w:val="91"/>
        </w:trPr>
        <w:tc>
          <w:tcPr>
            <w:tcW w:w="2694" w:type="dxa"/>
            <w:tcBorders>
              <w:right w:val="single" w:sz="4" w:space="0" w:color="auto"/>
            </w:tcBorders>
          </w:tcPr>
          <w:p w14:paraId="3730A496" w14:textId="77777777" w:rsidR="001E2427" w:rsidRPr="001851EA" w:rsidRDefault="001E2427" w:rsidP="005A02F1">
            <w:pPr>
              <w:rPr>
                <w:moveTo w:id="586" w:author="Beath, Hamish R" w:date="2026-01-04T16:19:00Z" w16du:dateUtc="2026-01-04T16:19:00Z"/>
              </w:rPr>
            </w:pPr>
            <w:moveTo w:id="587" w:author="Beath, Hamish R" w:date="2026-01-04T16:19:00Z" w16du:dateUtc="2026-01-04T16:19:00Z">
              <w:r w:rsidRPr="001851EA">
                <w:t>Final Energy</w:t>
              </w:r>
            </w:moveTo>
          </w:p>
        </w:tc>
        <w:tc>
          <w:tcPr>
            <w:tcW w:w="1701" w:type="dxa"/>
            <w:tcBorders>
              <w:left w:val="single" w:sz="4" w:space="0" w:color="auto"/>
              <w:right w:val="single" w:sz="4" w:space="0" w:color="auto"/>
            </w:tcBorders>
          </w:tcPr>
          <w:p w14:paraId="6026EF86" w14:textId="77777777" w:rsidR="001E2427" w:rsidRPr="001851EA" w:rsidRDefault="001E2427" w:rsidP="005A02F1">
            <w:pPr>
              <w:rPr>
                <w:moveTo w:id="588" w:author="Beath, Hamish R" w:date="2026-01-04T16:19:00Z" w16du:dateUtc="2026-01-04T16:19:00Z"/>
              </w:rPr>
            </w:pPr>
            <w:moveTo w:id="589" w:author="Beath, Hamish R" w:date="2026-01-04T16:19:00Z" w16du:dateUtc="2026-01-04T16:19:00Z">
              <w:r w:rsidRPr="001851EA">
                <w:t>1/8</w:t>
              </w:r>
            </w:moveTo>
          </w:p>
        </w:tc>
        <w:tc>
          <w:tcPr>
            <w:tcW w:w="2126" w:type="dxa"/>
            <w:tcBorders>
              <w:left w:val="single" w:sz="4" w:space="0" w:color="auto"/>
              <w:right w:val="single" w:sz="4" w:space="0" w:color="auto"/>
            </w:tcBorders>
          </w:tcPr>
          <w:p w14:paraId="50BFCA23" w14:textId="77777777" w:rsidR="001E2427" w:rsidRPr="001851EA" w:rsidRDefault="001E2427" w:rsidP="005A02F1">
            <w:pPr>
              <w:rPr>
                <w:moveTo w:id="590" w:author="Beath, Hamish R" w:date="2026-01-04T16:19:00Z" w16du:dateUtc="2026-01-04T16:19:00Z"/>
              </w:rPr>
            </w:pPr>
            <w:moveTo w:id="591" w:author="Beath, Hamish R" w:date="2026-01-04T16:19:00Z" w16du:dateUtc="2026-01-04T16:19:00Z">
              <w:r>
                <w:t>0</w:t>
              </w:r>
            </w:moveTo>
          </w:p>
        </w:tc>
        <w:tc>
          <w:tcPr>
            <w:tcW w:w="1701" w:type="dxa"/>
            <w:tcBorders>
              <w:left w:val="single" w:sz="4" w:space="0" w:color="auto"/>
              <w:right w:val="single" w:sz="2" w:space="0" w:color="auto"/>
            </w:tcBorders>
          </w:tcPr>
          <w:p w14:paraId="68BA6E1D" w14:textId="77777777" w:rsidR="001E2427" w:rsidRPr="001851EA" w:rsidRDefault="001E2427" w:rsidP="005A02F1">
            <w:pPr>
              <w:rPr>
                <w:moveTo w:id="592" w:author="Beath, Hamish R" w:date="2026-01-04T16:19:00Z" w16du:dateUtc="2026-01-04T16:19:00Z"/>
              </w:rPr>
            </w:pPr>
            <w:moveTo w:id="593" w:author="Beath, Hamish R" w:date="2026-01-04T16:19:00Z" w16du:dateUtc="2026-01-04T16:19:00Z">
              <w:r>
                <w:t>4</w:t>
              </w:r>
              <w:r w:rsidRPr="001851EA">
                <w:t>0.</w:t>
              </w:r>
              <w:r>
                <w:t>7</w:t>
              </w:r>
              <w:r w:rsidRPr="001851EA">
                <w:t xml:space="preserve"> EJ yr</w:t>
              </w:r>
              <w:r w:rsidRPr="001851EA">
                <w:rPr>
                  <w:vertAlign w:val="superscript"/>
                </w:rPr>
                <w:t>-1</w:t>
              </w:r>
            </w:moveTo>
          </w:p>
        </w:tc>
        <w:tc>
          <w:tcPr>
            <w:tcW w:w="1050" w:type="dxa"/>
            <w:tcBorders>
              <w:left w:val="single" w:sz="2" w:space="0" w:color="auto"/>
            </w:tcBorders>
          </w:tcPr>
          <w:p w14:paraId="531F40BA" w14:textId="77777777" w:rsidR="001E2427" w:rsidRPr="001851EA" w:rsidRDefault="001E2427" w:rsidP="005A02F1">
            <w:pPr>
              <w:rPr>
                <w:moveTo w:id="594" w:author="Beath, Hamish R" w:date="2026-01-04T16:19:00Z" w16du:dateUtc="2026-01-04T16:19:00Z"/>
              </w:rPr>
            </w:pPr>
          </w:p>
        </w:tc>
      </w:tr>
      <w:moveToRangeEnd w:id="333"/>
    </w:tbl>
    <w:p w14:paraId="47B69628" w14:textId="245D5475" w:rsidR="00F572C7" w:rsidRPr="001851EA" w:rsidRDefault="00F572C7" w:rsidP="008123C8">
      <w:pPr>
        <w:pStyle w:val="Bibliography"/>
      </w:pPr>
    </w:p>
    <w:p w14:paraId="47B6962A" w14:textId="77777777" w:rsidR="0013598D" w:rsidRDefault="0013598D" w:rsidP="007866C2">
      <w:pPr>
        <w:rPr>
          <w:ins w:id="595" w:author="Beath, Hamish R" w:date="2026-01-04T16:20:00Z" w16du:dateUtc="2026-01-04T16:20:00Z"/>
          <w:b/>
          <w:bCs/>
        </w:rPr>
      </w:pPr>
    </w:p>
    <w:p w14:paraId="4B3E9611" w14:textId="77777777" w:rsidR="00361E04" w:rsidRDefault="00361E04" w:rsidP="00361E04">
      <w:pPr>
        <w:pStyle w:val="Heading2"/>
        <w:rPr>
          <w:ins w:id="596" w:author="Beath, Hamish R" w:date="2026-01-04T16:30:00Z" w16du:dateUtc="2026-01-04T16:30:00Z"/>
        </w:rPr>
      </w:pPr>
    </w:p>
    <w:p w14:paraId="017DEA5B" w14:textId="77777777" w:rsidR="00361E04" w:rsidRDefault="00361E04" w:rsidP="00361E04">
      <w:pPr>
        <w:pStyle w:val="Heading2"/>
        <w:rPr>
          <w:ins w:id="597" w:author="Beath, Hamish R" w:date="2026-01-04T16:30:00Z" w16du:dateUtc="2026-01-04T16:30:00Z"/>
        </w:rPr>
      </w:pPr>
    </w:p>
    <w:p w14:paraId="28EAD941" w14:textId="77777777" w:rsidR="00361E04" w:rsidRDefault="00361E04" w:rsidP="00361E04">
      <w:pPr>
        <w:pStyle w:val="Heading2"/>
        <w:rPr>
          <w:ins w:id="598" w:author="Beath, Hamish R" w:date="2026-01-04T16:30:00Z" w16du:dateUtc="2026-01-04T16:30:00Z"/>
        </w:rPr>
      </w:pPr>
    </w:p>
    <w:p w14:paraId="2724417F" w14:textId="46904D1B" w:rsidR="00361E04" w:rsidRPr="001851EA" w:rsidRDefault="00361E04" w:rsidP="00361E04">
      <w:pPr>
        <w:pStyle w:val="Heading2"/>
        <w:rPr>
          <w:ins w:id="599" w:author="Beath, Hamish R" w:date="2026-01-04T16:30:00Z" w16du:dateUtc="2026-01-04T16:30:00Z"/>
        </w:rPr>
      </w:pPr>
      <w:ins w:id="600" w:author="Beath, Hamish R" w:date="2026-01-04T16:30:00Z" w16du:dateUtc="2026-01-04T16:30:00Z">
        <w:r w:rsidRPr="001851EA">
          <w:lastRenderedPageBreak/>
          <w:t>Methods</w:t>
        </w:r>
        <w:r>
          <w:t xml:space="preserve"> References</w:t>
        </w:r>
      </w:ins>
    </w:p>
    <w:p w14:paraId="5F3DDC01" w14:textId="77777777" w:rsidR="00DE2145" w:rsidRPr="001851EA" w:rsidDel="00361E04" w:rsidRDefault="00DE2145" w:rsidP="007866C2">
      <w:pPr>
        <w:rPr>
          <w:del w:id="601" w:author="Beath, Hamish R" w:date="2026-01-04T16:30:00Z" w16du:dateUtc="2026-01-04T16:30:00Z"/>
          <w:b/>
          <w:bCs/>
        </w:rPr>
      </w:pPr>
    </w:p>
    <w:p w14:paraId="4B745127" w14:textId="25F7184D" w:rsidR="00DE2145" w:rsidRPr="00372D27" w:rsidRDefault="00DE2145" w:rsidP="00361E04">
      <w:pPr>
        <w:pStyle w:val="Bibliography"/>
        <w:rPr>
          <w:ins w:id="602" w:author="Beath, Hamish R" w:date="2026-01-04T16:20:00Z" w16du:dateUtc="2026-01-04T16:20:00Z"/>
          <w:rFonts w:ascii="Calibri" w:hAnsi="Calibri" w:cs="Calibri"/>
          <w:sz w:val="22"/>
        </w:rPr>
      </w:pPr>
      <w:ins w:id="603" w:author="Beath, Hamish R" w:date="2026-01-04T16:20:00Z" w16du:dateUtc="2026-01-04T16:20:00Z">
        <w:r w:rsidRPr="001851EA">
          <w:fldChar w:fldCharType="begin"/>
        </w:r>
        <w:r>
          <w:instrText xml:space="preserve"> ADDIN ZOTERO_BIBL {"uncited":[],"omitted":[],"custom":[]} CSL_BIBLIOGRAPHY </w:instrText>
        </w:r>
        <w:r w:rsidRPr="001851EA">
          <w:fldChar w:fldCharType="separate"/>
        </w:r>
      </w:ins>
    </w:p>
    <w:p w14:paraId="485A1C9C" w14:textId="77777777" w:rsidR="00DE2145" w:rsidRPr="00372D27" w:rsidRDefault="00DE2145" w:rsidP="00DE2145">
      <w:pPr>
        <w:pStyle w:val="Bibliography"/>
        <w:rPr>
          <w:ins w:id="604" w:author="Beath, Hamish R" w:date="2026-01-04T16:20:00Z" w16du:dateUtc="2026-01-04T16:20:00Z"/>
          <w:rFonts w:ascii="Calibri" w:hAnsi="Calibri" w:cs="Calibri"/>
          <w:sz w:val="22"/>
        </w:rPr>
      </w:pPr>
      <w:ins w:id="605" w:author="Beath, Hamish R" w:date="2026-01-04T16:20:00Z" w16du:dateUtc="2026-01-04T16:20:00Z">
        <w:r w:rsidRPr="00372D27">
          <w:rPr>
            <w:rFonts w:ascii="Calibri" w:hAnsi="Calibri" w:cs="Calibri"/>
            <w:sz w:val="22"/>
          </w:rPr>
          <w:t>40.</w:t>
        </w:r>
        <w:r w:rsidRPr="00372D27">
          <w:rPr>
            <w:rFonts w:ascii="Calibri" w:hAnsi="Calibri" w:cs="Calibri"/>
            <w:sz w:val="22"/>
          </w:rPr>
          <w:tab/>
          <w:t xml:space="preserve">Kikstra, J. S. </w:t>
        </w:r>
        <w:r w:rsidRPr="00372D27">
          <w:rPr>
            <w:rFonts w:ascii="Calibri" w:hAnsi="Calibri" w:cs="Calibri"/>
            <w:i/>
            <w:iCs/>
            <w:sz w:val="22"/>
          </w:rPr>
          <w:t>et al.</w:t>
        </w:r>
        <w:r w:rsidRPr="00372D27">
          <w:rPr>
            <w:rFonts w:ascii="Calibri" w:hAnsi="Calibri" w:cs="Calibri"/>
            <w:sz w:val="22"/>
          </w:rPr>
          <w:t xml:space="preserve"> The IPCC Sixth Assessment Report WGIII climate assessment of mitigation pathways: from emissions to global temperatures. </w:t>
        </w:r>
        <w:r w:rsidRPr="00372D27">
          <w:rPr>
            <w:rFonts w:ascii="Calibri" w:hAnsi="Calibri" w:cs="Calibri"/>
            <w:i/>
            <w:iCs/>
            <w:sz w:val="22"/>
          </w:rPr>
          <w:t>Geosci. Model Dev.</w:t>
        </w:r>
        <w:r w:rsidRPr="00372D27">
          <w:rPr>
            <w:rFonts w:ascii="Calibri" w:hAnsi="Calibri" w:cs="Calibri"/>
            <w:sz w:val="22"/>
          </w:rPr>
          <w:t xml:space="preserve"> </w:t>
        </w:r>
        <w:r w:rsidRPr="00372D27">
          <w:rPr>
            <w:rFonts w:ascii="Calibri" w:hAnsi="Calibri" w:cs="Calibri"/>
            <w:b/>
            <w:bCs/>
            <w:sz w:val="22"/>
          </w:rPr>
          <w:t>15</w:t>
        </w:r>
        <w:r w:rsidRPr="00372D27">
          <w:rPr>
            <w:rFonts w:ascii="Calibri" w:hAnsi="Calibri" w:cs="Calibri"/>
            <w:sz w:val="22"/>
          </w:rPr>
          <w:t>, 9075–9109 (2022).</w:t>
        </w:r>
      </w:ins>
    </w:p>
    <w:p w14:paraId="44086589" w14:textId="77777777" w:rsidR="00DE2145" w:rsidRPr="00372D27" w:rsidRDefault="00DE2145" w:rsidP="00DE2145">
      <w:pPr>
        <w:pStyle w:val="Bibliography"/>
        <w:rPr>
          <w:ins w:id="606" w:author="Beath, Hamish R" w:date="2026-01-04T16:20:00Z" w16du:dateUtc="2026-01-04T16:20:00Z"/>
          <w:rFonts w:ascii="Calibri" w:hAnsi="Calibri" w:cs="Calibri"/>
          <w:sz w:val="22"/>
        </w:rPr>
      </w:pPr>
      <w:ins w:id="607" w:author="Beath, Hamish R" w:date="2026-01-04T16:20:00Z" w16du:dateUtc="2026-01-04T16:20:00Z">
        <w:r w:rsidRPr="00372D27">
          <w:rPr>
            <w:rFonts w:ascii="Calibri" w:hAnsi="Calibri" w:cs="Calibri"/>
            <w:sz w:val="22"/>
          </w:rPr>
          <w:t>41.</w:t>
        </w:r>
        <w:r w:rsidRPr="00372D27">
          <w:rPr>
            <w:rFonts w:ascii="Calibri" w:hAnsi="Calibri" w:cs="Calibri"/>
            <w:sz w:val="22"/>
          </w:rPr>
          <w:tab/>
          <w:t xml:space="preserve">Nicholls, Z. </w:t>
        </w:r>
        <w:r w:rsidRPr="00372D27">
          <w:rPr>
            <w:rFonts w:ascii="Calibri" w:hAnsi="Calibri" w:cs="Calibri"/>
            <w:i/>
            <w:iCs/>
            <w:sz w:val="22"/>
          </w:rPr>
          <w:t>et al.</w:t>
        </w:r>
        <w:r w:rsidRPr="00372D27">
          <w:rPr>
            <w:rFonts w:ascii="Calibri" w:hAnsi="Calibri" w:cs="Calibri"/>
            <w:sz w:val="22"/>
          </w:rPr>
          <w:t xml:space="preserve"> Cross-Chapter Box 7.1: Physical emulation of Earth System Models for scenario classification and knowledge integration in AR6. in </w:t>
        </w:r>
        <w:r w:rsidRPr="00372D27">
          <w:rPr>
            <w:rFonts w:ascii="Calibri" w:hAnsi="Calibri" w:cs="Calibri"/>
            <w:i/>
            <w:iCs/>
            <w:sz w:val="22"/>
          </w:rPr>
          <w:t>Climate Change 2021: The Physical Science Basis. Contribution of Working Group I to the Sixth Assessment Report of the Intergovernmental Panel on Climate Change</w:t>
        </w:r>
        <w:r w:rsidRPr="00372D27">
          <w:rPr>
            <w:rFonts w:ascii="Calibri" w:hAnsi="Calibri" w:cs="Calibri"/>
            <w:sz w:val="22"/>
          </w:rPr>
          <w:t xml:space="preserve"> (eds Masson-Delmotte, V. et al.) (Cambridge University Press, 2021).</w:t>
        </w:r>
      </w:ins>
    </w:p>
    <w:p w14:paraId="112C22F2" w14:textId="77777777" w:rsidR="00DE2145" w:rsidRPr="00372D27" w:rsidRDefault="00DE2145" w:rsidP="00DE2145">
      <w:pPr>
        <w:pStyle w:val="Bibliography"/>
        <w:rPr>
          <w:ins w:id="608" w:author="Beath, Hamish R" w:date="2026-01-04T16:20:00Z" w16du:dateUtc="2026-01-04T16:20:00Z"/>
          <w:rFonts w:ascii="Calibri" w:hAnsi="Calibri" w:cs="Calibri"/>
          <w:sz w:val="22"/>
        </w:rPr>
      </w:pPr>
      <w:ins w:id="609" w:author="Beath, Hamish R" w:date="2026-01-04T16:20:00Z" w16du:dateUtc="2026-01-04T16:20:00Z">
        <w:r w:rsidRPr="00372D27">
          <w:rPr>
            <w:rFonts w:ascii="Calibri" w:hAnsi="Calibri" w:cs="Calibri"/>
            <w:sz w:val="22"/>
          </w:rPr>
          <w:t>42.</w:t>
        </w:r>
        <w:r w:rsidRPr="00372D27">
          <w:rPr>
            <w:rFonts w:ascii="Calibri" w:hAnsi="Calibri" w:cs="Calibri"/>
            <w:sz w:val="22"/>
          </w:rPr>
          <w:tab/>
          <w:t xml:space="preserve">Beath, H., Mittal, S., Lamboll, R. &amp; Rogelj, J. An exploration and evaluation framework for climate change mitigation scenarios with varying feasibility and desirability. </w:t>
        </w:r>
        <w:r w:rsidRPr="00372D27">
          <w:rPr>
            <w:rFonts w:ascii="Calibri" w:hAnsi="Calibri" w:cs="Calibri"/>
            <w:i/>
            <w:iCs/>
            <w:sz w:val="22"/>
          </w:rPr>
          <w:t>Environ. Res. Lett.</w:t>
        </w:r>
        <w:r w:rsidRPr="00372D27">
          <w:rPr>
            <w:rFonts w:ascii="Calibri" w:hAnsi="Calibri" w:cs="Calibri"/>
            <w:sz w:val="22"/>
          </w:rPr>
          <w:t xml:space="preserve"> </w:t>
        </w:r>
        <w:r w:rsidRPr="00372D27">
          <w:rPr>
            <w:rFonts w:ascii="Calibri" w:hAnsi="Calibri" w:cs="Calibri"/>
            <w:b/>
            <w:bCs/>
            <w:sz w:val="22"/>
          </w:rPr>
          <w:t>20</w:t>
        </w:r>
        <w:r w:rsidRPr="00372D27">
          <w:rPr>
            <w:rFonts w:ascii="Calibri" w:hAnsi="Calibri" w:cs="Calibri"/>
            <w:sz w:val="22"/>
          </w:rPr>
          <w:t>, 074020 (2025).</w:t>
        </w:r>
      </w:ins>
    </w:p>
    <w:p w14:paraId="65456026" w14:textId="77777777" w:rsidR="00DE2145" w:rsidRPr="00372D27" w:rsidRDefault="00DE2145" w:rsidP="00DE2145">
      <w:pPr>
        <w:pStyle w:val="Bibliography"/>
        <w:rPr>
          <w:ins w:id="610" w:author="Beath, Hamish R" w:date="2026-01-04T16:20:00Z" w16du:dateUtc="2026-01-04T16:20:00Z"/>
          <w:rFonts w:ascii="Calibri" w:hAnsi="Calibri" w:cs="Calibri"/>
          <w:sz w:val="22"/>
        </w:rPr>
      </w:pPr>
      <w:ins w:id="611" w:author="Beath, Hamish R" w:date="2026-01-04T16:20:00Z" w16du:dateUtc="2026-01-04T16:20:00Z">
        <w:r w:rsidRPr="00372D27">
          <w:rPr>
            <w:rFonts w:ascii="Calibri" w:hAnsi="Calibri" w:cs="Calibri"/>
            <w:sz w:val="22"/>
          </w:rPr>
          <w:t>43.</w:t>
        </w:r>
        <w:r w:rsidRPr="00372D27">
          <w:rPr>
            <w:rFonts w:ascii="Calibri" w:hAnsi="Calibri" w:cs="Calibri"/>
            <w:sz w:val="22"/>
          </w:rPr>
          <w:tab/>
          <w:t xml:space="preserve">Colson, A. R. &amp; Cooke, R. M. Expert Elicitation: Using the Classical Model to Validate                         Experts’ Judgments. </w:t>
        </w:r>
        <w:r w:rsidRPr="00372D27">
          <w:rPr>
            <w:rFonts w:ascii="Calibri" w:hAnsi="Calibri" w:cs="Calibri"/>
            <w:i/>
            <w:iCs/>
            <w:sz w:val="22"/>
          </w:rPr>
          <w:t>Rev. Environ. Econ. Policy</w:t>
        </w:r>
        <w:r w:rsidRPr="00372D27">
          <w:rPr>
            <w:rFonts w:ascii="Calibri" w:hAnsi="Calibri" w:cs="Calibri"/>
            <w:sz w:val="22"/>
          </w:rPr>
          <w:t xml:space="preserve"> </w:t>
        </w:r>
        <w:r w:rsidRPr="00372D27">
          <w:rPr>
            <w:rFonts w:ascii="Calibri" w:hAnsi="Calibri" w:cs="Calibri"/>
            <w:b/>
            <w:bCs/>
            <w:sz w:val="22"/>
          </w:rPr>
          <w:t>12</w:t>
        </w:r>
        <w:r w:rsidRPr="00372D27">
          <w:rPr>
            <w:rFonts w:ascii="Calibri" w:hAnsi="Calibri" w:cs="Calibri"/>
            <w:sz w:val="22"/>
          </w:rPr>
          <w:t>, 113–132 (2018).</w:t>
        </w:r>
      </w:ins>
    </w:p>
    <w:p w14:paraId="31868186" w14:textId="77777777" w:rsidR="00DE2145" w:rsidRPr="00372D27" w:rsidRDefault="00DE2145" w:rsidP="00DE2145">
      <w:pPr>
        <w:pStyle w:val="Bibliography"/>
        <w:rPr>
          <w:ins w:id="612" w:author="Beath, Hamish R" w:date="2026-01-04T16:20:00Z" w16du:dateUtc="2026-01-04T16:20:00Z"/>
          <w:rFonts w:ascii="Calibri" w:hAnsi="Calibri" w:cs="Calibri"/>
          <w:sz w:val="22"/>
        </w:rPr>
      </w:pPr>
      <w:ins w:id="613" w:author="Beath, Hamish R" w:date="2026-01-04T16:20:00Z" w16du:dateUtc="2026-01-04T16:20:00Z">
        <w:r w:rsidRPr="00372D27">
          <w:rPr>
            <w:rFonts w:ascii="Calibri" w:hAnsi="Calibri" w:cs="Calibri"/>
            <w:sz w:val="22"/>
          </w:rPr>
          <w:t>44.</w:t>
        </w:r>
        <w:r w:rsidRPr="00372D27">
          <w:rPr>
            <w:rFonts w:ascii="Calibri" w:hAnsi="Calibri" w:cs="Calibri"/>
            <w:sz w:val="22"/>
          </w:rPr>
          <w:tab/>
          <w:t xml:space="preserve">Dekker, M. M. </w:t>
        </w:r>
        <w:r w:rsidRPr="00372D27">
          <w:rPr>
            <w:rFonts w:ascii="Calibri" w:hAnsi="Calibri" w:cs="Calibri"/>
            <w:i/>
            <w:iCs/>
            <w:sz w:val="22"/>
          </w:rPr>
          <w:t>et al.</w:t>
        </w:r>
        <w:r w:rsidRPr="00372D27">
          <w:rPr>
            <w:rFonts w:ascii="Calibri" w:hAnsi="Calibri" w:cs="Calibri"/>
            <w:sz w:val="22"/>
          </w:rPr>
          <w:t xml:space="preserve"> Identifying energy model fingerprints in mitigation scenarios. </w:t>
        </w:r>
        <w:r w:rsidRPr="00372D27">
          <w:rPr>
            <w:rFonts w:ascii="Calibri" w:hAnsi="Calibri" w:cs="Calibri"/>
            <w:i/>
            <w:iCs/>
            <w:sz w:val="22"/>
          </w:rPr>
          <w:t>Nat. Energy</w:t>
        </w:r>
        <w:r w:rsidRPr="00372D27">
          <w:rPr>
            <w:rFonts w:ascii="Calibri" w:hAnsi="Calibri" w:cs="Calibri"/>
            <w:sz w:val="22"/>
          </w:rPr>
          <w:t xml:space="preserve"> </w:t>
        </w:r>
        <w:r w:rsidRPr="00372D27">
          <w:rPr>
            <w:rFonts w:ascii="Calibri" w:hAnsi="Calibri" w:cs="Calibri"/>
            <w:b/>
            <w:bCs/>
            <w:sz w:val="22"/>
          </w:rPr>
          <w:t>8</w:t>
        </w:r>
        <w:r w:rsidRPr="00372D27">
          <w:rPr>
            <w:rFonts w:ascii="Calibri" w:hAnsi="Calibri" w:cs="Calibri"/>
            <w:sz w:val="22"/>
          </w:rPr>
          <w:t>, 1395–1404 (2023).</w:t>
        </w:r>
      </w:ins>
    </w:p>
    <w:p w14:paraId="1023C4DA" w14:textId="77777777" w:rsidR="00DE2145" w:rsidRPr="00372D27" w:rsidRDefault="00DE2145" w:rsidP="00DE2145">
      <w:pPr>
        <w:pStyle w:val="Bibliography"/>
        <w:rPr>
          <w:ins w:id="614" w:author="Beath, Hamish R" w:date="2026-01-04T16:20:00Z" w16du:dateUtc="2026-01-04T16:20:00Z"/>
          <w:rFonts w:ascii="Calibri" w:hAnsi="Calibri" w:cs="Calibri"/>
          <w:sz w:val="22"/>
        </w:rPr>
      </w:pPr>
      <w:ins w:id="615" w:author="Beath, Hamish R" w:date="2026-01-04T16:20:00Z" w16du:dateUtc="2026-01-04T16:20:00Z">
        <w:r w:rsidRPr="00372D27">
          <w:rPr>
            <w:rFonts w:ascii="Calibri" w:hAnsi="Calibri" w:cs="Calibri"/>
            <w:sz w:val="22"/>
          </w:rPr>
          <w:t>45.</w:t>
        </w:r>
        <w:r w:rsidRPr="00372D27">
          <w:rPr>
            <w:rFonts w:ascii="Calibri" w:hAnsi="Calibri" w:cs="Calibri"/>
            <w:sz w:val="22"/>
          </w:rPr>
          <w:tab/>
          <w:t xml:space="preserve">Dekker, M. M. </w:t>
        </w:r>
        <w:r w:rsidRPr="00372D27">
          <w:rPr>
            <w:rFonts w:ascii="Calibri" w:hAnsi="Calibri" w:cs="Calibri"/>
            <w:i/>
            <w:iCs/>
            <w:sz w:val="22"/>
          </w:rPr>
          <w:t>et al.</w:t>
        </w:r>
        <w:r w:rsidRPr="00372D27">
          <w:rPr>
            <w:rFonts w:ascii="Calibri" w:hAnsi="Calibri" w:cs="Calibri"/>
            <w:sz w:val="22"/>
          </w:rPr>
          <w:t xml:space="preserve"> Spread in climate policy scenarios unravelled. </w:t>
        </w:r>
        <w:r w:rsidRPr="00372D27">
          <w:rPr>
            <w:rFonts w:ascii="Calibri" w:hAnsi="Calibri" w:cs="Calibri"/>
            <w:i/>
            <w:iCs/>
            <w:sz w:val="22"/>
          </w:rPr>
          <w:t>Nature</w:t>
        </w:r>
        <w:r w:rsidRPr="00372D27">
          <w:rPr>
            <w:rFonts w:ascii="Calibri" w:hAnsi="Calibri" w:cs="Calibri"/>
            <w:sz w:val="22"/>
          </w:rPr>
          <w:t xml:space="preserve"> </w:t>
        </w:r>
        <w:r w:rsidRPr="00372D27">
          <w:rPr>
            <w:rFonts w:ascii="Calibri" w:hAnsi="Calibri" w:cs="Calibri"/>
            <w:b/>
            <w:bCs/>
            <w:sz w:val="22"/>
          </w:rPr>
          <w:t>624</w:t>
        </w:r>
        <w:r w:rsidRPr="00372D27">
          <w:rPr>
            <w:rFonts w:ascii="Calibri" w:hAnsi="Calibri" w:cs="Calibri"/>
            <w:sz w:val="22"/>
          </w:rPr>
          <w:t>, 309–316 (2023).</w:t>
        </w:r>
      </w:ins>
    </w:p>
    <w:p w14:paraId="4743AA80" w14:textId="77777777" w:rsidR="00DE2145" w:rsidRPr="00372D27" w:rsidRDefault="00DE2145" w:rsidP="00DE2145">
      <w:pPr>
        <w:pStyle w:val="Bibliography"/>
        <w:rPr>
          <w:ins w:id="616" w:author="Beath, Hamish R" w:date="2026-01-04T16:20:00Z" w16du:dateUtc="2026-01-04T16:20:00Z"/>
          <w:rFonts w:ascii="Calibri" w:hAnsi="Calibri" w:cs="Calibri"/>
          <w:sz w:val="22"/>
        </w:rPr>
      </w:pPr>
      <w:ins w:id="617" w:author="Beath, Hamish R" w:date="2026-01-04T16:20:00Z" w16du:dateUtc="2026-01-04T16:20:00Z">
        <w:r w:rsidRPr="00372D27">
          <w:rPr>
            <w:rFonts w:ascii="Calibri" w:hAnsi="Calibri" w:cs="Calibri"/>
            <w:sz w:val="22"/>
          </w:rPr>
          <w:t>46.</w:t>
        </w:r>
        <w:r w:rsidRPr="00372D27">
          <w:rPr>
            <w:rFonts w:ascii="Calibri" w:hAnsi="Calibri" w:cs="Calibri"/>
            <w:sz w:val="22"/>
          </w:rPr>
          <w:tab/>
          <w:t xml:space="preserve">IPCC. Summary for Policymakers. </w:t>
        </w:r>
        <w:r w:rsidRPr="00372D27">
          <w:rPr>
            <w:rFonts w:ascii="Calibri" w:hAnsi="Calibri" w:cs="Calibri"/>
            <w:i/>
            <w:iCs/>
            <w:sz w:val="22"/>
          </w:rPr>
          <w:t>Climate Change 2021: The Physical Science Basis. Contribution of Working Group I to the Sixth Assessment Report of the Intergovernmental Panel on Climate Change</w:t>
        </w:r>
        <w:r w:rsidRPr="00372D27">
          <w:rPr>
            <w:rFonts w:ascii="Calibri" w:hAnsi="Calibri" w:cs="Calibri"/>
            <w:sz w:val="22"/>
          </w:rPr>
          <w:t xml:space="preserve"> 3−32 (2021) doi:10.1017/9781009157896.001.</w:t>
        </w:r>
      </w:ins>
    </w:p>
    <w:p w14:paraId="342089EB" w14:textId="09F0B909" w:rsidR="00D210C0" w:rsidRPr="00D210C0" w:rsidRDefault="00DE2145" w:rsidP="00DE2145">
      <w:ins w:id="618" w:author="Beath, Hamish R" w:date="2026-01-04T16:20:00Z" w16du:dateUtc="2026-01-04T16:20:00Z">
        <w:r w:rsidRPr="001851EA">
          <w:fldChar w:fldCharType="end"/>
        </w:r>
      </w:ins>
    </w:p>
    <w:sectPr w:rsidR="00D210C0" w:rsidRPr="00D210C0">
      <w:footerReference w:type="defaul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82" w:author="Beath, Hamish R" w:date="2026-01-04T15:08:00Z" w:initials="HB">
    <w:p w14:paraId="797A795A" w14:textId="335A4228" w:rsidR="006647ED" w:rsidRDefault="006647ED" w:rsidP="006647ED">
      <w:pPr>
        <w:jc w:val="left"/>
      </w:pPr>
      <w:r>
        <w:rPr>
          <w:rStyle w:val="CommentReference"/>
        </w:rPr>
        <w:annotationRef/>
      </w:r>
      <w:r>
        <w:fldChar w:fldCharType="begin"/>
      </w:r>
      <w:r>
        <w:instrText>HYPERLINK "mailto:jrogelj@ic.ac.uk"</w:instrText>
      </w:r>
      <w:bookmarkStart w:id="310" w:name="_@_4B228950C9BF5F4A8639A2D2578CC025Z"/>
      <w:r>
        <w:fldChar w:fldCharType="separate"/>
      </w:r>
      <w:bookmarkEnd w:id="310"/>
      <w:r w:rsidRPr="006647ED">
        <w:rPr>
          <w:rStyle w:val="Mention"/>
          <w:noProof/>
        </w:rPr>
        <w:t>@Rogelj, Joeri</w:t>
      </w:r>
      <w:r>
        <w:fldChar w:fldCharType="end"/>
      </w:r>
      <w:r>
        <w:t xml:space="preserve"> please edit as you see f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7A79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11C007A" w16cex:dateUtc="2026-01-04T15: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7A795A" w16cid:durableId="511C00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53A66A" w14:textId="77777777" w:rsidR="00A72722" w:rsidRDefault="00A72722">
      <w:pPr>
        <w:spacing w:after="0" w:line="240" w:lineRule="auto"/>
      </w:pPr>
      <w:r>
        <w:separator/>
      </w:r>
    </w:p>
  </w:endnote>
  <w:endnote w:type="continuationSeparator" w:id="0">
    <w:p w14:paraId="0BB97500" w14:textId="77777777" w:rsidR="00A72722" w:rsidRDefault="00A72722">
      <w:pPr>
        <w:spacing w:after="0" w:line="240" w:lineRule="auto"/>
      </w:pPr>
      <w:r>
        <w:continuationSeparator/>
      </w:r>
    </w:p>
  </w:endnote>
  <w:endnote w:type="continuationNotice" w:id="1">
    <w:p w14:paraId="3CFB561B" w14:textId="77777777" w:rsidR="00A72722" w:rsidRDefault="00A727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notTrueType/>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69723" w14:textId="77777777" w:rsidR="008651F7" w:rsidRPr="001851EA" w:rsidRDefault="00965654">
    <w:pPr>
      <w:pStyle w:val="Footer"/>
    </w:pPr>
    <w:r w:rsidRPr="001851EA">
      <w:t xml:space="preserve">Page </w:t>
    </w:r>
    <w:r w:rsidRPr="001851EA">
      <w:fldChar w:fldCharType="begin"/>
    </w:r>
    <w:r w:rsidRPr="001851EA">
      <w:instrText xml:space="preserve"> PAGE  \* Arabic  \* MERGEFORMAT </w:instrText>
    </w:r>
    <w:r w:rsidRPr="001851EA">
      <w:fldChar w:fldCharType="separate"/>
    </w:r>
    <w:r w:rsidRPr="00004EF3">
      <w:t>3</w:t>
    </w:r>
    <w:r w:rsidRPr="001851EA">
      <w:fldChar w:fldCharType="end"/>
    </w:r>
    <w:r w:rsidRPr="001851EA">
      <w:t>/</w:t>
    </w:r>
    <w:r w:rsidRPr="00004EF3">
      <w:fldChar w:fldCharType="begin"/>
    </w:r>
    <w:r>
      <w:instrText xml:space="preserve"> NUMPAGES  \* Arabic  \* MERGEFORMAT </w:instrText>
    </w:r>
    <w:r w:rsidRPr="00004EF3">
      <w:fldChar w:fldCharType="separate"/>
    </w:r>
    <w:r w:rsidRPr="00004EF3">
      <w:t>18</w:t>
    </w:r>
    <w:r w:rsidRPr="00004EF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75372F" w14:textId="77777777" w:rsidR="00A72722" w:rsidRDefault="00A72722">
      <w:pPr>
        <w:spacing w:after="0" w:line="240" w:lineRule="auto"/>
      </w:pPr>
      <w:r>
        <w:separator/>
      </w:r>
    </w:p>
  </w:footnote>
  <w:footnote w:type="continuationSeparator" w:id="0">
    <w:p w14:paraId="59F856E2" w14:textId="77777777" w:rsidR="00A72722" w:rsidRDefault="00A72722">
      <w:pPr>
        <w:spacing w:after="0" w:line="240" w:lineRule="auto"/>
      </w:pPr>
      <w:r>
        <w:continuationSeparator/>
      </w:r>
    </w:p>
  </w:footnote>
  <w:footnote w:type="continuationNotice" w:id="1">
    <w:p w14:paraId="11DAF88F" w14:textId="77777777" w:rsidR="00A72722" w:rsidRDefault="00A7272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E4DC2"/>
    <w:multiLevelType w:val="multilevel"/>
    <w:tmpl w:val="7CDA2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D7C4F6B"/>
    <w:multiLevelType w:val="hybridMultilevel"/>
    <w:tmpl w:val="2E086CAC"/>
    <w:lvl w:ilvl="0" w:tplc="48B23A90">
      <w:start w:val="1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27408C"/>
    <w:multiLevelType w:val="hybridMultilevel"/>
    <w:tmpl w:val="0186EE9A"/>
    <w:lvl w:ilvl="0" w:tplc="CEBA763C">
      <w:start w:val="1"/>
      <w:numFmt w:val="bullet"/>
      <w:lvlText w:val=""/>
      <w:lvlJc w:val="left"/>
      <w:pPr>
        <w:ind w:left="1080" w:hanging="360"/>
      </w:pPr>
      <w:rPr>
        <w:rFonts w:ascii="Symbol" w:hAnsi="Symbol"/>
      </w:rPr>
    </w:lvl>
    <w:lvl w:ilvl="1" w:tplc="706AEDB6">
      <w:start w:val="1"/>
      <w:numFmt w:val="bullet"/>
      <w:lvlText w:val=""/>
      <w:lvlJc w:val="left"/>
      <w:pPr>
        <w:ind w:left="1440" w:hanging="360"/>
      </w:pPr>
      <w:rPr>
        <w:rFonts w:ascii="Symbol" w:hAnsi="Symbol"/>
      </w:rPr>
    </w:lvl>
    <w:lvl w:ilvl="2" w:tplc="0D0A7B70">
      <w:start w:val="1"/>
      <w:numFmt w:val="bullet"/>
      <w:lvlText w:val=""/>
      <w:lvlJc w:val="left"/>
      <w:pPr>
        <w:ind w:left="1080" w:hanging="360"/>
      </w:pPr>
      <w:rPr>
        <w:rFonts w:ascii="Symbol" w:hAnsi="Symbol"/>
      </w:rPr>
    </w:lvl>
    <w:lvl w:ilvl="3" w:tplc="16448E8C">
      <w:start w:val="1"/>
      <w:numFmt w:val="bullet"/>
      <w:lvlText w:val=""/>
      <w:lvlJc w:val="left"/>
      <w:pPr>
        <w:ind w:left="1080" w:hanging="360"/>
      </w:pPr>
      <w:rPr>
        <w:rFonts w:ascii="Symbol" w:hAnsi="Symbol"/>
      </w:rPr>
    </w:lvl>
    <w:lvl w:ilvl="4" w:tplc="2BB8A966">
      <w:start w:val="1"/>
      <w:numFmt w:val="bullet"/>
      <w:lvlText w:val=""/>
      <w:lvlJc w:val="left"/>
      <w:pPr>
        <w:ind w:left="1080" w:hanging="360"/>
      </w:pPr>
      <w:rPr>
        <w:rFonts w:ascii="Symbol" w:hAnsi="Symbol"/>
      </w:rPr>
    </w:lvl>
    <w:lvl w:ilvl="5" w:tplc="38D6CB80">
      <w:start w:val="1"/>
      <w:numFmt w:val="bullet"/>
      <w:lvlText w:val=""/>
      <w:lvlJc w:val="left"/>
      <w:pPr>
        <w:ind w:left="1080" w:hanging="360"/>
      </w:pPr>
      <w:rPr>
        <w:rFonts w:ascii="Symbol" w:hAnsi="Symbol"/>
      </w:rPr>
    </w:lvl>
    <w:lvl w:ilvl="6" w:tplc="924284DE">
      <w:start w:val="1"/>
      <w:numFmt w:val="bullet"/>
      <w:lvlText w:val=""/>
      <w:lvlJc w:val="left"/>
      <w:pPr>
        <w:ind w:left="1080" w:hanging="360"/>
      </w:pPr>
      <w:rPr>
        <w:rFonts w:ascii="Symbol" w:hAnsi="Symbol"/>
      </w:rPr>
    </w:lvl>
    <w:lvl w:ilvl="7" w:tplc="C0481A3A">
      <w:start w:val="1"/>
      <w:numFmt w:val="bullet"/>
      <w:lvlText w:val=""/>
      <w:lvlJc w:val="left"/>
      <w:pPr>
        <w:ind w:left="1080" w:hanging="360"/>
      </w:pPr>
      <w:rPr>
        <w:rFonts w:ascii="Symbol" w:hAnsi="Symbol"/>
      </w:rPr>
    </w:lvl>
    <w:lvl w:ilvl="8" w:tplc="7DC09CB0">
      <w:start w:val="1"/>
      <w:numFmt w:val="bullet"/>
      <w:lvlText w:val=""/>
      <w:lvlJc w:val="left"/>
      <w:pPr>
        <w:ind w:left="1080" w:hanging="360"/>
      </w:pPr>
      <w:rPr>
        <w:rFonts w:ascii="Symbol" w:hAnsi="Symbol"/>
      </w:rPr>
    </w:lvl>
  </w:abstractNum>
  <w:abstractNum w:abstractNumId="3" w15:restartNumberingAfterBreak="0">
    <w:nsid w:val="2CDC2E2D"/>
    <w:multiLevelType w:val="hybridMultilevel"/>
    <w:tmpl w:val="D92E5D1C"/>
    <w:lvl w:ilvl="0" w:tplc="1F9CEB44">
      <w:numFmt w:val="bullet"/>
      <w:lvlText w:val="-"/>
      <w:lvlJc w:val="left"/>
      <w:pPr>
        <w:ind w:left="720" w:hanging="360"/>
      </w:pPr>
      <w:rPr>
        <w:rFonts w:ascii="Calibri" w:eastAsiaTheme="minorEastAsia" w:hAnsi="Calibri" w:cs="Calibri" w:hint="default"/>
      </w:rPr>
    </w:lvl>
    <w:lvl w:ilvl="1" w:tplc="2DBE301C">
      <w:start w:val="1"/>
      <w:numFmt w:val="bullet"/>
      <w:lvlText w:val="o"/>
      <w:lvlJc w:val="left"/>
      <w:pPr>
        <w:ind w:left="1440" w:hanging="360"/>
      </w:pPr>
      <w:rPr>
        <w:rFonts w:ascii="Courier New" w:hAnsi="Courier New" w:cs="Courier New" w:hint="default"/>
      </w:rPr>
    </w:lvl>
    <w:lvl w:ilvl="2" w:tplc="FA88EBC6">
      <w:start w:val="1"/>
      <w:numFmt w:val="bullet"/>
      <w:lvlText w:val=""/>
      <w:lvlJc w:val="left"/>
      <w:pPr>
        <w:ind w:left="2160" w:hanging="360"/>
      </w:pPr>
      <w:rPr>
        <w:rFonts w:ascii="Wingdings" w:hAnsi="Wingdings" w:hint="default"/>
      </w:rPr>
    </w:lvl>
    <w:lvl w:ilvl="3" w:tplc="A6220378" w:tentative="1">
      <w:start w:val="1"/>
      <w:numFmt w:val="bullet"/>
      <w:lvlText w:val=""/>
      <w:lvlJc w:val="left"/>
      <w:pPr>
        <w:ind w:left="2880" w:hanging="360"/>
      </w:pPr>
      <w:rPr>
        <w:rFonts w:ascii="Symbol" w:hAnsi="Symbol" w:hint="default"/>
      </w:rPr>
    </w:lvl>
    <w:lvl w:ilvl="4" w:tplc="90D4AC3A" w:tentative="1">
      <w:start w:val="1"/>
      <w:numFmt w:val="bullet"/>
      <w:lvlText w:val="o"/>
      <w:lvlJc w:val="left"/>
      <w:pPr>
        <w:ind w:left="3600" w:hanging="360"/>
      </w:pPr>
      <w:rPr>
        <w:rFonts w:ascii="Courier New" w:hAnsi="Courier New" w:cs="Courier New" w:hint="default"/>
      </w:rPr>
    </w:lvl>
    <w:lvl w:ilvl="5" w:tplc="BE58E16E" w:tentative="1">
      <w:start w:val="1"/>
      <w:numFmt w:val="bullet"/>
      <w:lvlText w:val=""/>
      <w:lvlJc w:val="left"/>
      <w:pPr>
        <w:ind w:left="4320" w:hanging="360"/>
      </w:pPr>
      <w:rPr>
        <w:rFonts w:ascii="Wingdings" w:hAnsi="Wingdings" w:hint="default"/>
      </w:rPr>
    </w:lvl>
    <w:lvl w:ilvl="6" w:tplc="FD8C83E6" w:tentative="1">
      <w:start w:val="1"/>
      <w:numFmt w:val="bullet"/>
      <w:lvlText w:val=""/>
      <w:lvlJc w:val="left"/>
      <w:pPr>
        <w:ind w:left="5040" w:hanging="360"/>
      </w:pPr>
      <w:rPr>
        <w:rFonts w:ascii="Symbol" w:hAnsi="Symbol" w:hint="default"/>
      </w:rPr>
    </w:lvl>
    <w:lvl w:ilvl="7" w:tplc="6D1E8430" w:tentative="1">
      <w:start w:val="1"/>
      <w:numFmt w:val="bullet"/>
      <w:lvlText w:val="o"/>
      <w:lvlJc w:val="left"/>
      <w:pPr>
        <w:ind w:left="5760" w:hanging="360"/>
      </w:pPr>
      <w:rPr>
        <w:rFonts w:ascii="Courier New" w:hAnsi="Courier New" w:cs="Courier New" w:hint="default"/>
      </w:rPr>
    </w:lvl>
    <w:lvl w:ilvl="8" w:tplc="CBDAFCF2" w:tentative="1">
      <w:start w:val="1"/>
      <w:numFmt w:val="bullet"/>
      <w:lvlText w:val=""/>
      <w:lvlJc w:val="left"/>
      <w:pPr>
        <w:ind w:left="6480" w:hanging="360"/>
      </w:pPr>
      <w:rPr>
        <w:rFonts w:ascii="Wingdings" w:hAnsi="Wingdings" w:hint="default"/>
      </w:rPr>
    </w:lvl>
  </w:abstractNum>
  <w:abstractNum w:abstractNumId="4" w15:restartNumberingAfterBreak="0">
    <w:nsid w:val="58F32C68"/>
    <w:multiLevelType w:val="hybridMultilevel"/>
    <w:tmpl w:val="A0A0A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2E1247"/>
    <w:multiLevelType w:val="hybridMultilevel"/>
    <w:tmpl w:val="B3E4B432"/>
    <w:lvl w:ilvl="0" w:tplc="51024000">
      <w:start w:val="1"/>
      <w:numFmt w:val="decimal"/>
      <w:lvlText w:val="%1."/>
      <w:lvlJc w:val="left"/>
      <w:pPr>
        <w:ind w:left="1020" w:hanging="360"/>
      </w:pPr>
    </w:lvl>
    <w:lvl w:ilvl="1" w:tplc="BB8C93EC">
      <w:start w:val="1"/>
      <w:numFmt w:val="decimal"/>
      <w:lvlText w:val="%2."/>
      <w:lvlJc w:val="left"/>
      <w:pPr>
        <w:ind w:left="1020" w:hanging="360"/>
      </w:pPr>
    </w:lvl>
    <w:lvl w:ilvl="2" w:tplc="64D81ACA">
      <w:start w:val="1"/>
      <w:numFmt w:val="decimal"/>
      <w:lvlText w:val="%3."/>
      <w:lvlJc w:val="left"/>
      <w:pPr>
        <w:ind w:left="1020" w:hanging="360"/>
      </w:pPr>
    </w:lvl>
    <w:lvl w:ilvl="3" w:tplc="3692D380">
      <w:start w:val="1"/>
      <w:numFmt w:val="decimal"/>
      <w:lvlText w:val="%4."/>
      <w:lvlJc w:val="left"/>
      <w:pPr>
        <w:ind w:left="1020" w:hanging="360"/>
      </w:pPr>
    </w:lvl>
    <w:lvl w:ilvl="4" w:tplc="7E3062A6">
      <w:start w:val="1"/>
      <w:numFmt w:val="decimal"/>
      <w:lvlText w:val="%5."/>
      <w:lvlJc w:val="left"/>
      <w:pPr>
        <w:ind w:left="1020" w:hanging="360"/>
      </w:pPr>
    </w:lvl>
    <w:lvl w:ilvl="5" w:tplc="0FE65BFE">
      <w:start w:val="1"/>
      <w:numFmt w:val="decimal"/>
      <w:lvlText w:val="%6."/>
      <w:lvlJc w:val="left"/>
      <w:pPr>
        <w:ind w:left="1020" w:hanging="360"/>
      </w:pPr>
    </w:lvl>
    <w:lvl w:ilvl="6" w:tplc="B074D54C">
      <w:start w:val="1"/>
      <w:numFmt w:val="decimal"/>
      <w:lvlText w:val="%7."/>
      <w:lvlJc w:val="left"/>
      <w:pPr>
        <w:ind w:left="1020" w:hanging="360"/>
      </w:pPr>
    </w:lvl>
    <w:lvl w:ilvl="7" w:tplc="7F1E393C">
      <w:start w:val="1"/>
      <w:numFmt w:val="decimal"/>
      <w:lvlText w:val="%8."/>
      <w:lvlJc w:val="left"/>
      <w:pPr>
        <w:ind w:left="1020" w:hanging="360"/>
      </w:pPr>
    </w:lvl>
    <w:lvl w:ilvl="8" w:tplc="0FC8E4E8">
      <w:start w:val="1"/>
      <w:numFmt w:val="decimal"/>
      <w:lvlText w:val="%9."/>
      <w:lvlJc w:val="left"/>
      <w:pPr>
        <w:ind w:left="1020" w:hanging="360"/>
      </w:pPr>
    </w:lvl>
  </w:abstractNum>
  <w:abstractNum w:abstractNumId="6" w15:restartNumberingAfterBreak="0">
    <w:nsid w:val="609624B4"/>
    <w:multiLevelType w:val="hybridMultilevel"/>
    <w:tmpl w:val="45B0F1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446369"/>
    <w:multiLevelType w:val="hybridMultilevel"/>
    <w:tmpl w:val="C9705A42"/>
    <w:lvl w:ilvl="0" w:tplc="45E6EE20">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332D84"/>
    <w:multiLevelType w:val="hybridMultilevel"/>
    <w:tmpl w:val="949830F4"/>
    <w:lvl w:ilvl="0" w:tplc="85E666C2">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4039304">
    <w:abstractNumId w:val="2"/>
  </w:num>
  <w:num w:numId="2" w16cid:durableId="1016616782">
    <w:abstractNumId w:val="3"/>
  </w:num>
  <w:num w:numId="3" w16cid:durableId="757292877">
    <w:abstractNumId w:val="5"/>
  </w:num>
  <w:num w:numId="4" w16cid:durableId="280964196">
    <w:abstractNumId w:val="1"/>
  </w:num>
  <w:num w:numId="5" w16cid:durableId="1033338268">
    <w:abstractNumId w:val="7"/>
  </w:num>
  <w:num w:numId="6" w16cid:durableId="70391006">
    <w:abstractNumId w:val="8"/>
  </w:num>
  <w:num w:numId="7" w16cid:durableId="770856269">
    <w:abstractNumId w:val="6"/>
  </w:num>
  <w:num w:numId="8" w16cid:durableId="291248580">
    <w:abstractNumId w:val="0"/>
  </w:num>
  <w:num w:numId="9" w16cid:durableId="196916830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ath, Hamish R">
    <w15:presenceInfo w15:providerId="AD" w15:userId="S::hrb16@ic.ac.uk::333a46b8-08e0-4d20-b1ae-8492106e53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1"/>
  <w:hideSpellingErrors/>
  <w:hideGrammaticalErrors/>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B28"/>
    <w:rsid w:val="00002B40"/>
    <w:rsid w:val="000042B2"/>
    <w:rsid w:val="00004CE5"/>
    <w:rsid w:val="00004EF3"/>
    <w:rsid w:val="000055A0"/>
    <w:rsid w:val="000056C1"/>
    <w:rsid w:val="00006388"/>
    <w:rsid w:val="00006585"/>
    <w:rsid w:val="00006F67"/>
    <w:rsid w:val="000074CE"/>
    <w:rsid w:val="000101C0"/>
    <w:rsid w:val="00011457"/>
    <w:rsid w:val="00011533"/>
    <w:rsid w:val="0001311B"/>
    <w:rsid w:val="00013936"/>
    <w:rsid w:val="00013998"/>
    <w:rsid w:val="00013CA6"/>
    <w:rsid w:val="00014209"/>
    <w:rsid w:val="000145E6"/>
    <w:rsid w:val="00014970"/>
    <w:rsid w:val="00014AE3"/>
    <w:rsid w:val="000151F6"/>
    <w:rsid w:val="000153F2"/>
    <w:rsid w:val="0001606C"/>
    <w:rsid w:val="000160A2"/>
    <w:rsid w:val="00016A18"/>
    <w:rsid w:val="0001701F"/>
    <w:rsid w:val="000173BA"/>
    <w:rsid w:val="000179D8"/>
    <w:rsid w:val="000202CC"/>
    <w:rsid w:val="000205C7"/>
    <w:rsid w:val="0002079E"/>
    <w:rsid w:val="000210BC"/>
    <w:rsid w:val="000213B5"/>
    <w:rsid w:val="00021EEE"/>
    <w:rsid w:val="00022B3F"/>
    <w:rsid w:val="00023465"/>
    <w:rsid w:val="00023BC8"/>
    <w:rsid w:val="000241A5"/>
    <w:rsid w:val="00024550"/>
    <w:rsid w:val="00025297"/>
    <w:rsid w:val="000259C0"/>
    <w:rsid w:val="00025EC4"/>
    <w:rsid w:val="00026F7E"/>
    <w:rsid w:val="000271C4"/>
    <w:rsid w:val="00030588"/>
    <w:rsid w:val="00031C7B"/>
    <w:rsid w:val="00031EEB"/>
    <w:rsid w:val="0003206E"/>
    <w:rsid w:val="00032792"/>
    <w:rsid w:val="000344C2"/>
    <w:rsid w:val="00034742"/>
    <w:rsid w:val="00035E20"/>
    <w:rsid w:val="00035EC2"/>
    <w:rsid w:val="000364DF"/>
    <w:rsid w:val="0003698E"/>
    <w:rsid w:val="00042331"/>
    <w:rsid w:val="00042C49"/>
    <w:rsid w:val="000433BC"/>
    <w:rsid w:val="000440A8"/>
    <w:rsid w:val="000447CC"/>
    <w:rsid w:val="00045E3E"/>
    <w:rsid w:val="00045F65"/>
    <w:rsid w:val="000461A0"/>
    <w:rsid w:val="0004628D"/>
    <w:rsid w:val="00046DA7"/>
    <w:rsid w:val="00046E36"/>
    <w:rsid w:val="000475E8"/>
    <w:rsid w:val="0005143A"/>
    <w:rsid w:val="00052187"/>
    <w:rsid w:val="0005226B"/>
    <w:rsid w:val="0005227C"/>
    <w:rsid w:val="000524DE"/>
    <w:rsid w:val="000537C4"/>
    <w:rsid w:val="00054F46"/>
    <w:rsid w:val="00055A05"/>
    <w:rsid w:val="00055FD3"/>
    <w:rsid w:val="00057520"/>
    <w:rsid w:val="00057DC4"/>
    <w:rsid w:val="00057E18"/>
    <w:rsid w:val="0006056F"/>
    <w:rsid w:val="00060AF1"/>
    <w:rsid w:val="00061200"/>
    <w:rsid w:val="000614DC"/>
    <w:rsid w:val="0006156C"/>
    <w:rsid w:val="00061E2E"/>
    <w:rsid w:val="00062626"/>
    <w:rsid w:val="00062670"/>
    <w:rsid w:val="00062F3A"/>
    <w:rsid w:val="00065E94"/>
    <w:rsid w:val="000661E4"/>
    <w:rsid w:val="00066B1F"/>
    <w:rsid w:val="00066C74"/>
    <w:rsid w:val="000671EC"/>
    <w:rsid w:val="00070B7E"/>
    <w:rsid w:val="00071685"/>
    <w:rsid w:val="00071EC3"/>
    <w:rsid w:val="000722CE"/>
    <w:rsid w:val="00073512"/>
    <w:rsid w:val="0007360A"/>
    <w:rsid w:val="00074013"/>
    <w:rsid w:val="00074413"/>
    <w:rsid w:val="00074E55"/>
    <w:rsid w:val="00076688"/>
    <w:rsid w:val="00076905"/>
    <w:rsid w:val="00076F77"/>
    <w:rsid w:val="00077338"/>
    <w:rsid w:val="00080769"/>
    <w:rsid w:val="00080A8D"/>
    <w:rsid w:val="0008163D"/>
    <w:rsid w:val="00081B54"/>
    <w:rsid w:val="0008298D"/>
    <w:rsid w:val="000831A3"/>
    <w:rsid w:val="000837F3"/>
    <w:rsid w:val="00084C69"/>
    <w:rsid w:val="00084D55"/>
    <w:rsid w:val="000850A7"/>
    <w:rsid w:val="000855E0"/>
    <w:rsid w:val="00085A75"/>
    <w:rsid w:val="0008631F"/>
    <w:rsid w:val="00087776"/>
    <w:rsid w:val="00091C06"/>
    <w:rsid w:val="0009236E"/>
    <w:rsid w:val="00092B73"/>
    <w:rsid w:val="00093193"/>
    <w:rsid w:val="0009368A"/>
    <w:rsid w:val="0009378F"/>
    <w:rsid w:val="00094998"/>
    <w:rsid w:val="00095851"/>
    <w:rsid w:val="0009662F"/>
    <w:rsid w:val="00096D7E"/>
    <w:rsid w:val="00096DE9"/>
    <w:rsid w:val="00097531"/>
    <w:rsid w:val="000A0653"/>
    <w:rsid w:val="000A0DAF"/>
    <w:rsid w:val="000A1010"/>
    <w:rsid w:val="000A1477"/>
    <w:rsid w:val="000A1C4F"/>
    <w:rsid w:val="000A1E64"/>
    <w:rsid w:val="000A235D"/>
    <w:rsid w:val="000A3218"/>
    <w:rsid w:val="000A3EF0"/>
    <w:rsid w:val="000A47DF"/>
    <w:rsid w:val="000A67AA"/>
    <w:rsid w:val="000A6A4A"/>
    <w:rsid w:val="000A6B0E"/>
    <w:rsid w:val="000A7101"/>
    <w:rsid w:val="000A7560"/>
    <w:rsid w:val="000A78F8"/>
    <w:rsid w:val="000B0DB9"/>
    <w:rsid w:val="000B0FAD"/>
    <w:rsid w:val="000B150B"/>
    <w:rsid w:val="000B293A"/>
    <w:rsid w:val="000B2C87"/>
    <w:rsid w:val="000B3543"/>
    <w:rsid w:val="000B36FF"/>
    <w:rsid w:val="000B3774"/>
    <w:rsid w:val="000B39B1"/>
    <w:rsid w:val="000B39C5"/>
    <w:rsid w:val="000B4265"/>
    <w:rsid w:val="000B4AE4"/>
    <w:rsid w:val="000B5C98"/>
    <w:rsid w:val="000C146A"/>
    <w:rsid w:val="000C1806"/>
    <w:rsid w:val="000C1DFB"/>
    <w:rsid w:val="000C1ED6"/>
    <w:rsid w:val="000C2EF1"/>
    <w:rsid w:val="000C300E"/>
    <w:rsid w:val="000C407F"/>
    <w:rsid w:val="000C5850"/>
    <w:rsid w:val="000C6292"/>
    <w:rsid w:val="000C6D22"/>
    <w:rsid w:val="000C742A"/>
    <w:rsid w:val="000C760F"/>
    <w:rsid w:val="000C77C6"/>
    <w:rsid w:val="000D025D"/>
    <w:rsid w:val="000D03F4"/>
    <w:rsid w:val="000D05AD"/>
    <w:rsid w:val="000D095B"/>
    <w:rsid w:val="000D101F"/>
    <w:rsid w:val="000D2174"/>
    <w:rsid w:val="000D37F3"/>
    <w:rsid w:val="000D3845"/>
    <w:rsid w:val="000D47C7"/>
    <w:rsid w:val="000D4D4E"/>
    <w:rsid w:val="000D4FFB"/>
    <w:rsid w:val="000D507C"/>
    <w:rsid w:val="000D5395"/>
    <w:rsid w:val="000D5D96"/>
    <w:rsid w:val="000D65B0"/>
    <w:rsid w:val="000D67D5"/>
    <w:rsid w:val="000D685B"/>
    <w:rsid w:val="000D6937"/>
    <w:rsid w:val="000D74B8"/>
    <w:rsid w:val="000E0DE9"/>
    <w:rsid w:val="000E2076"/>
    <w:rsid w:val="000E258E"/>
    <w:rsid w:val="000E2EF8"/>
    <w:rsid w:val="000E33D7"/>
    <w:rsid w:val="000E3B0D"/>
    <w:rsid w:val="000E464A"/>
    <w:rsid w:val="000E49C1"/>
    <w:rsid w:val="000E4AAA"/>
    <w:rsid w:val="000E6DA8"/>
    <w:rsid w:val="000E7418"/>
    <w:rsid w:val="000F0AD2"/>
    <w:rsid w:val="000F13A9"/>
    <w:rsid w:val="000F1E2B"/>
    <w:rsid w:val="000F1F57"/>
    <w:rsid w:val="000F2D4E"/>
    <w:rsid w:val="000F395E"/>
    <w:rsid w:val="000F48F4"/>
    <w:rsid w:val="000F5951"/>
    <w:rsid w:val="000F755C"/>
    <w:rsid w:val="0010015D"/>
    <w:rsid w:val="0010096B"/>
    <w:rsid w:val="001009C2"/>
    <w:rsid w:val="00103A1B"/>
    <w:rsid w:val="001042A8"/>
    <w:rsid w:val="00104BA3"/>
    <w:rsid w:val="00104BFB"/>
    <w:rsid w:val="0010500B"/>
    <w:rsid w:val="001058B8"/>
    <w:rsid w:val="00105B31"/>
    <w:rsid w:val="001062A8"/>
    <w:rsid w:val="00106459"/>
    <w:rsid w:val="0010791D"/>
    <w:rsid w:val="00107CBE"/>
    <w:rsid w:val="00110E04"/>
    <w:rsid w:val="0011173F"/>
    <w:rsid w:val="001129C2"/>
    <w:rsid w:val="0011436C"/>
    <w:rsid w:val="00114B2E"/>
    <w:rsid w:val="00115CA2"/>
    <w:rsid w:val="001166FD"/>
    <w:rsid w:val="00117258"/>
    <w:rsid w:val="00117A7C"/>
    <w:rsid w:val="0012072B"/>
    <w:rsid w:val="001207B8"/>
    <w:rsid w:val="00120899"/>
    <w:rsid w:val="00120977"/>
    <w:rsid w:val="00120A78"/>
    <w:rsid w:val="001211F4"/>
    <w:rsid w:val="00121B27"/>
    <w:rsid w:val="00121E8D"/>
    <w:rsid w:val="001231B6"/>
    <w:rsid w:val="0012370D"/>
    <w:rsid w:val="001247EF"/>
    <w:rsid w:val="00124FCA"/>
    <w:rsid w:val="00125A1D"/>
    <w:rsid w:val="00126728"/>
    <w:rsid w:val="0013018B"/>
    <w:rsid w:val="00130683"/>
    <w:rsid w:val="001315AC"/>
    <w:rsid w:val="0013173F"/>
    <w:rsid w:val="00131C93"/>
    <w:rsid w:val="00134437"/>
    <w:rsid w:val="0013475B"/>
    <w:rsid w:val="00134FC1"/>
    <w:rsid w:val="00134FD3"/>
    <w:rsid w:val="0013567C"/>
    <w:rsid w:val="0013598D"/>
    <w:rsid w:val="001361A4"/>
    <w:rsid w:val="001363FC"/>
    <w:rsid w:val="0013691B"/>
    <w:rsid w:val="00136CA1"/>
    <w:rsid w:val="00137B38"/>
    <w:rsid w:val="00137FD6"/>
    <w:rsid w:val="00140317"/>
    <w:rsid w:val="00140F29"/>
    <w:rsid w:val="00142392"/>
    <w:rsid w:val="00142A66"/>
    <w:rsid w:val="00143121"/>
    <w:rsid w:val="00143380"/>
    <w:rsid w:val="00143CA4"/>
    <w:rsid w:val="00143EF0"/>
    <w:rsid w:val="00144B17"/>
    <w:rsid w:val="00144CA5"/>
    <w:rsid w:val="001454A2"/>
    <w:rsid w:val="00145D80"/>
    <w:rsid w:val="00146987"/>
    <w:rsid w:val="00146ABC"/>
    <w:rsid w:val="00147093"/>
    <w:rsid w:val="00147108"/>
    <w:rsid w:val="0014730D"/>
    <w:rsid w:val="00150996"/>
    <w:rsid w:val="00151689"/>
    <w:rsid w:val="00151A4D"/>
    <w:rsid w:val="00151D89"/>
    <w:rsid w:val="0015254C"/>
    <w:rsid w:val="00152796"/>
    <w:rsid w:val="00152F31"/>
    <w:rsid w:val="00152FF1"/>
    <w:rsid w:val="0015307C"/>
    <w:rsid w:val="0015461F"/>
    <w:rsid w:val="0015524A"/>
    <w:rsid w:val="00155350"/>
    <w:rsid w:val="00156D3F"/>
    <w:rsid w:val="00156DDD"/>
    <w:rsid w:val="00160308"/>
    <w:rsid w:val="00160446"/>
    <w:rsid w:val="0016100A"/>
    <w:rsid w:val="0016195E"/>
    <w:rsid w:val="00162744"/>
    <w:rsid w:val="0016429C"/>
    <w:rsid w:val="00166EA6"/>
    <w:rsid w:val="00167B86"/>
    <w:rsid w:val="0017048D"/>
    <w:rsid w:val="00171362"/>
    <w:rsid w:val="00171B22"/>
    <w:rsid w:val="00171E5B"/>
    <w:rsid w:val="00172A2F"/>
    <w:rsid w:val="0017344B"/>
    <w:rsid w:val="001740AB"/>
    <w:rsid w:val="00174122"/>
    <w:rsid w:val="001745B4"/>
    <w:rsid w:val="00175387"/>
    <w:rsid w:val="0017571C"/>
    <w:rsid w:val="001763D2"/>
    <w:rsid w:val="00176681"/>
    <w:rsid w:val="00176D07"/>
    <w:rsid w:val="00180350"/>
    <w:rsid w:val="00182020"/>
    <w:rsid w:val="00182BDE"/>
    <w:rsid w:val="00183538"/>
    <w:rsid w:val="00183A90"/>
    <w:rsid w:val="00184AD6"/>
    <w:rsid w:val="00184F02"/>
    <w:rsid w:val="001851EA"/>
    <w:rsid w:val="001858F2"/>
    <w:rsid w:val="00185943"/>
    <w:rsid w:val="001869F6"/>
    <w:rsid w:val="00187268"/>
    <w:rsid w:val="00187A3B"/>
    <w:rsid w:val="00187E0A"/>
    <w:rsid w:val="0019097C"/>
    <w:rsid w:val="0019110D"/>
    <w:rsid w:val="0019118B"/>
    <w:rsid w:val="001913D5"/>
    <w:rsid w:val="001920F8"/>
    <w:rsid w:val="00192698"/>
    <w:rsid w:val="00192D2B"/>
    <w:rsid w:val="00192DA4"/>
    <w:rsid w:val="001930F8"/>
    <w:rsid w:val="0019377A"/>
    <w:rsid w:val="00193B23"/>
    <w:rsid w:val="00193E6D"/>
    <w:rsid w:val="00194987"/>
    <w:rsid w:val="00194A22"/>
    <w:rsid w:val="00194A2A"/>
    <w:rsid w:val="00194A61"/>
    <w:rsid w:val="001956CD"/>
    <w:rsid w:val="00196C49"/>
    <w:rsid w:val="00196DA3"/>
    <w:rsid w:val="001976D6"/>
    <w:rsid w:val="001977B4"/>
    <w:rsid w:val="00197E83"/>
    <w:rsid w:val="00197FB2"/>
    <w:rsid w:val="001A0BF2"/>
    <w:rsid w:val="001A0D8D"/>
    <w:rsid w:val="001A1B28"/>
    <w:rsid w:val="001A20B4"/>
    <w:rsid w:val="001A3A54"/>
    <w:rsid w:val="001A4A80"/>
    <w:rsid w:val="001A5627"/>
    <w:rsid w:val="001A5E17"/>
    <w:rsid w:val="001B08BF"/>
    <w:rsid w:val="001B0D2C"/>
    <w:rsid w:val="001B1C96"/>
    <w:rsid w:val="001B1DF6"/>
    <w:rsid w:val="001B1F5E"/>
    <w:rsid w:val="001B2543"/>
    <w:rsid w:val="001B2C8D"/>
    <w:rsid w:val="001B3BA5"/>
    <w:rsid w:val="001B3D26"/>
    <w:rsid w:val="001B3D96"/>
    <w:rsid w:val="001B44CF"/>
    <w:rsid w:val="001B501D"/>
    <w:rsid w:val="001B5348"/>
    <w:rsid w:val="001B5718"/>
    <w:rsid w:val="001B5BE5"/>
    <w:rsid w:val="001B5F4A"/>
    <w:rsid w:val="001B74EB"/>
    <w:rsid w:val="001C044B"/>
    <w:rsid w:val="001C0EE7"/>
    <w:rsid w:val="001C177D"/>
    <w:rsid w:val="001C184E"/>
    <w:rsid w:val="001C18BD"/>
    <w:rsid w:val="001C1B08"/>
    <w:rsid w:val="001C2559"/>
    <w:rsid w:val="001C2C6C"/>
    <w:rsid w:val="001C3372"/>
    <w:rsid w:val="001C3885"/>
    <w:rsid w:val="001C4086"/>
    <w:rsid w:val="001C41DB"/>
    <w:rsid w:val="001C65F1"/>
    <w:rsid w:val="001C6C3F"/>
    <w:rsid w:val="001C7BD1"/>
    <w:rsid w:val="001D0949"/>
    <w:rsid w:val="001D0D0F"/>
    <w:rsid w:val="001D0FF8"/>
    <w:rsid w:val="001D2A19"/>
    <w:rsid w:val="001D2A62"/>
    <w:rsid w:val="001D3442"/>
    <w:rsid w:val="001D34C2"/>
    <w:rsid w:val="001D34CC"/>
    <w:rsid w:val="001D3681"/>
    <w:rsid w:val="001D3F70"/>
    <w:rsid w:val="001D5121"/>
    <w:rsid w:val="001D5C87"/>
    <w:rsid w:val="001D6D09"/>
    <w:rsid w:val="001D6D2E"/>
    <w:rsid w:val="001D713E"/>
    <w:rsid w:val="001D75FC"/>
    <w:rsid w:val="001E0035"/>
    <w:rsid w:val="001E0255"/>
    <w:rsid w:val="001E0DD9"/>
    <w:rsid w:val="001E1907"/>
    <w:rsid w:val="001E1C3F"/>
    <w:rsid w:val="001E2427"/>
    <w:rsid w:val="001E2AEF"/>
    <w:rsid w:val="001E2C8C"/>
    <w:rsid w:val="001E34D9"/>
    <w:rsid w:val="001E3A49"/>
    <w:rsid w:val="001E4227"/>
    <w:rsid w:val="001E577C"/>
    <w:rsid w:val="001E6194"/>
    <w:rsid w:val="001E634F"/>
    <w:rsid w:val="001E6356"/>
    <w:rsid w:val="001E69DC"/>
    <w:rsid w:val="001E6E01"/>
    <w:rsid w:val="001E7348"/>
    <w:rsid w:val="001F002E"/>
    <w:rsid w:val="001F04F1"/>
    <w:rsid w:val="001F0F4A"/>
    <w:rsid w:val="001F11F9"/>
    <w:rsid w:val="001F18EE"/>
    <w:rsid w:val="001F198B"/>
    <w:rsid w:val="001F1B5E"/>
    <w:rsid w:val="001F1C52"/>
    <w:rsid w:val="001F1CE0"/>
    <w:rsid w:val="001F20D1"/>
    <w:rsid w:val="001F29E3"/>
    <w:rsid w:val="001F34C9"/>
    <w:rsid w:val="001F3767"/>
    <w:rsid w:val="001F37DF"/>
    <w:rsid w:val="001F4349"/>
    <w:rsid w:val="001F4DE3"/>
    <w:rsid w:val="001F4ECE"/>
    <w:rsid w:val="001F4FB2"/>
    <w:rsid w:val="001F5107"/>
    <w:rsid w:val="001F5357"/>
    <w:rsid w:val="001F5753"/>
    <w:rsid w:val="001F5858"/>
    <w:rsid w:val="001F71EA"/>
    <w:rsid w:val="001F77B2"/>
    <w:rsid w:val="001F7E06"/>
    <w:rsid w:val="0020027D"/>
    <w:rsid w:val="002008BE"/>
    <w:rsid w:val="0020138F"/>
    <w:rsid w:val="00201D50"/>
    <w:rsid w:val="0020291C"/>
    <w:rsid w:val="002034AA"/>
    <w:rsid w:val="002035D0"/>
    <w:rsid w:val="00203E6F"/>
    <w:rsid w:val="002049B6"/>
    <w:rsid w:val="0020542A"/>
    <w:rsid w:val="00205545"/>
    <w:rsid w:val="002059C2"/>
    <w:rsid w:val="00205B09"/>
    <w:rsid w:val="002068B1"/>
    <w:rsid w:val="00206A57"/>
    <w:rsid w:val="002072AE"/>
    <w:rsid w:val="00207F60"/>
    <w:rsid w:val="00210195"/>
    <w:rsid w:val="002102CF"/>
    <w:rsid w:val="00210446"/>
    <w:rsid w:val="00212034"/>
    <w:rsid w:val="00212F2D"/>
    <w:rsid w:val="002139D6"/>
    <w:rsid w:val="00213C3A"/>
    <w:rsid w:val="00214027"/>
    <w:rsid w:val="0021418A"/>
    <w:rsid w:val="002141C7"/>
    <w:rsid w:val="0021458E"/>
    <w:rsid w:val="002149B1"/>
    <w:rsid w:val="00215508"/>
    <w:rsid w:val="00215AFC"/>
    <w:rsid w:val="002166BC"/>
    <w:rsid w:val="00216D8C"/>
    <w:rsid w:val="00217115"/>
    <w:rsid w:val="00217325"/>
    <w:rsid w:val="00221010"/>
    <w:rsid w:val="00221038"/>
    <w:rsid w:val="00221641"/>
    <w:rsid w:val="00221A89"/>
    <w:rsid w:val="00221CA9"/>
    <w:rsid w:val="002221C2"/>
    <w:rsid w:val="00222BAD"/>
    <w:rsid w:val="0022331E"/>
    <w:rsid w:val="00223FAB"/>
    <w:rsid w:val="002241C9"/>
    <w:rsid w:val="00224677"/>
    <w:rsid w:val="00224B32"/>
    <w:rsid w:val="00224BB4"/>
    <w:rsid w:val="0022545F"/>
    <w:rsid w:val="00225FB2"/>
    <w:rsid w:val="002266B5"/>
    <w:rsid w:val="00227579"/>
    <w:rsid w:val="00227593"/>
    <w:rsid w:val="00230195"/>
    <w:rsid w:val="00230949"/>
    <w:rsid w:val="00230F05"/>
    <w:rsid w:val="0023161B"/>
    <w:rsid w:val="002317D3"/>
    <w:rsid w:val="00231813"/>
    <w:rsid w:val="00233197"/>
    <w:rsid w:val="002340DE"/>
    <w:rsid w:val="00234482"/>
    <w:rsid w:val="002348EF"/>
    <w:rsid w:val="00236983"/>
    <w:rsid w:val="00237972"/>
    <w:rsid w:val="002418AA"/>
    <w:rsid w:val="002426F9"/>
    <w:rsid w:val="00242866"/>
    <w:rsid w:val="00242D97"/>
    <w:rsid w:val="00243FDC"/>
    <w:rsid w:val="002443C4"/>
    <w:rsid w:val="00244B97"/>
    <w:rsid w:val="0024522A"/>
    <w:rsid w:val="0024557B"/>
    <w:rsid w:val="00245A20"/>
    <w:rsid w:val="00245D5C"/>
    <w:rsid w:val="002460E3"/>
    <w:rsid w:val="00247595"/>
    <w:rsid w:val="002476ED"/>
    <w:rsid w:val="00247E68"/>
    <w:rsid w:val="00250303"/>
    <w:rsid w:val="00253A25"/>
    <w:rsid w:val="002545BA"/>
    <w:rsid w:val="002569B9"/>
    <w:rsid w:val="00256C4D"/>
    <w:rsid w:val="00256ED0"/>
    <w:rsid w:val="00257664"/>
    <w:rsid w:val="0025790F"/>
    <w:rsid w:val="0026048A"/>
    <w:rsid w:val="002605C3"/>
    <w:rsid w:val="00261A5C"/>
    <w:rsid w:val="00262E63"/>
    <w:rsid w:val="00262FDE"/>
    <w:rsid w:val="00265D6F"/>
    <w:rsid w:val="00265D90"/>
    <w:rsid w:val="0026655F"/>
    <w:rsid w:val="002674FB"/>
    <w:rsid w:val="00267B27"/>
    <w:rsid w:val="00267EF4"/>
    <w:rsid w:val="00272337"/>
    <w:rsid w:val="00272F7F"/>
    <w:rsid w:val="002731BB"/>
    <w:rsid w:val="00273465"/>
    <w:rsid w:val="00273573"/>
    <w:rsid w:val="00273C76"/>
    <w:rsid w:val="0027413C"/>
    <w:rsid w:val="00274BE1"/>
    <w:rsid w:val="002753F9"/>
    <w:rsid w:val="002758BB"/>
    <w:rsid w:val="00275D1B"/>
    <w:rsid w:val="0027705E"/>
    <w:rsid w:val="0027731B"/>
    <w:rsid w:val="00277767"/>
    <w:rsid w:val="002778B0"/>
    <w:rsid w:val="00280326"/>
    <w:rsid w:val="00281332"/>
    <w:rsid w:val="0028138B"/>
    <w:rsid w:val="0028304A"/>
    <w:rsid w:val="0028354D"/>
    <w:rsid w:val="00285FB1"/>
    <w:rsid w:val="00287593"/>
    <w:rsid w:val="002913BD"/>
    <w:rsid w:val="0029190A"/>
    <w:rsid w:val="002926B4"/>
    <w:rsid w:val="0029284A"/>
    <w:rsid w:val="002932D4"/>
    <w:rsid w:val="00293681"/>
    <w:rsid w:val="002938B8"/>
    <w:rsid w:val="002949F9"/>
    <w:rsid w:val="00295673"/>
    <w:rsid w:val="00295719"/>
    <w:rsid w:val="00295B22"/>
    <w:rsid w:val="00295BF6"/>
    <w:rsid w:val="00295D7B"/>
    <w:rsid w:val="00296F62"/>
    <w:rsid w:val="00297DEA"/>
    <w:rsid w:val="002A0287"/>
    <w:rsid w:val="002A113D"/>
    <w:rsid w:val="002A1614"/>
    <w:rsid w:val="002A16E1"/>
    <w:rsid w:val="002A24CC"/>
    <w:rsid w:val="002A2ADF"/>
    <w:rsid w:val="002A2F4D"/>
    <w:rsid w:val="002A32C8"/>
    <w:rsid w:val="002A347A"/>
    <w:rsid w:val="002A375E"/>
    <w:rsid w:val="002A37A4"/>
    <w:rsid w:val="002A40C8"/>
    <w:rsid w:val="002A4820"/>
    <w:rsid w:val="002A4D3A"/>
    <w:rsid w:val="002A56EF"/>
    <w:rsid w:val="002A5BB7"/>
    <w:rsid w:val="002A6313"/>
    <w:rsid w:val="002A662C"/>
    <w:rsid w:val="002A724A"/>
    <w:rsid w:val="002A7634"/>
    <w:rsid w:val="002A76BC"/>
    <w:rsid w:val="002A7973"/>
    <w:rsid w:val="002A7E03"/>
    <w:rsid w:val="002B0854"/>
    <w:rsid w:val="002B0A14"/>
    <w:rsid w:val="002B0B43"/>
    <w:rsid w:val="002B0C25"/>
    <w:rsid w:val="002B0E53"/>
    <w:rsid w:val="002B142E"/>
    <w:rsid w:val="002B179B"/>
    <w:rsid w:val="002B1F94"/>
    <w:rsid w:val="002B25FD"/>
    <w:rsid w:val="002B26BA"/>
    <w:rsid w:val="002B2AF3"/>
    <w:rsid w:val="002B2DE8"/>
    <w:rsid w:val="002B3B8B"/>
    <w:rsid w:val="002B3C9A"/>
    <w:rsid w:val="002B4B48"/>
    <w:rsid w:val="002B505B"/>
    <w:rsid w:val="002B5677"/>
    <w:rsid w:val="002B60C8"/>
    <w:rsid w:val="002B69BB"/>
    <w:rsid w:val="002B6A80"/>
    <w:rsid w:val="002B6BE5"/>
    <w:rsid w:val="002B6EE4"/>
    <w:rsid w:val="002B7DE1"/>
    <w:rsid w:val="002C0607"/>
    <w:rsid w:val="002C062C"/>
    <w:rsid w:val="002C0816"/>
    <w:rsid w:val="002C09FB"/>
    <w:rsid w:val="002C10BD"/>
    <w:rsid w:val="002C114A"/>
    <w:rsid w:val="002C1224"/>
    <w:rsid w:val="002C2D51"/>
    <w:rsid w:val="002C2EC5"/>
    <w:rsid w:val="002C325D"/>
    <w:rsid w:val="002C434D"/>
    <w:rsid w:val="002C44B1"/>
    <w:rsid w:val="002C46CF"/>
    <w:rsid w:val="002C4F76"/>
    <w:rsid w:val="002C52D2"/>
    <w:rsid w:val="002C69AE"/>
    <w:rsid w:val="002C6B95"/>
    <w:rsid w:val="002C6FAC"/>
    <w:rsid w:val="002C78F4"/>
    <w:rsid w:val="002C7D24"/>
    <w:rsid w:val="002C7E86"/>
    <w:rsid w:val="002D0254"/>
    <w:rsid w:val="002D09D8"/>
    <w:rsid w:val="002D19CA"/>
    <w:rsid w:val="002D1BD6"/>
    <w:rsid w:val="002D3C82"/>
    <w:rsid w:val="002D469D"/>
    <w:rsid w:val="002D4949"/>
    <w:rsid w:val="002D5D06"/>
    <w:rsid w:val="002D60BD"/>
    <w:rsid w:val="002D6929"/>
    <w:rsid w:val="002D69EB"/>
    <w:rsid w:val="002D71A3"/>
    <w:rsid w:val="002D7B6A"/>
    <w:rsid w:val="002D7EC2"/>
    <w:rsid w:val="002E0CC0"/>
    <w:rsid w:val="002E1895"/>
    <w:rsid w:val="002E1A80"/>
    <w:rsid w:val="002E2283"/>
    <w:rsid w:val="002E2922"/>
    <w:rsid w:val="002E3192"/>
    <w:rsid w:val="002E3DDF"/>
    <w:rsid w:val="002E48B8"/>
    <w:rsid w:val="002E5025"/>
    <w:rsid w:val="002E54E4"/>
    <w:rsid w:val="002E5915"/>
    <w:rsid w:val="002E5F9F"/>
    <w:rsid w:val="002E60BB"/>
    <w:rsid w:val="002E7708"/>
    <w:rsid w:val="002F0645"/>
    <w:rsid w:val="002F0AF7"/>
    <w:rsid w:val="002F0CA6"/>
    <w:rsid w:val="002F1459"/>
    <w:rsid w:val="002F152B"/>
    <w:rsid w:val="002F2554"/>
    <w:rsid w:val="002F2632"/>
    <w:rsid w:val="002F2E95"/>
    <w:rsid w:val="002F3566"/>
    <w:rsid w:val="002F3909"/>
    <w:rsid w:val="002F42A5"/>
    <w:rsid w:val="002F4788"/>
    <w:rsid w:val="002F50B5"/>
    <w:rsid w:val="002F5100"/>
    <w:rsid w:val="002F5C29"/>
    <w:rsid w:val="002F6027"/>
    <w:rsid w:val="002F711E"/>
    <w:rsid w:val="002F7A0A"/>
    <w:rsid w:val="003009B7"/>
    <w:rsid w:val="003015CB"/>
    <w:rsid w:val="00301805"/>
    <w:rsid w:val="00301B4C"/>
    <w:rsid w:val="00301CE3"/>
    <w:rsid w:val="00301CEB"/>
    <w:rsid w:val="00301F02"/>
    <w:rsid w:val="00302BBF"/>
    <w:rsid w:val="00303B3E"/>
    <w:rsid w:val="00303C43"/>
    <w:rsid w:val="00304D27"/>
    <w:rsid w:val="003050EB"/>
    <w:rsid w:val="00305225"/>
    <w:rsid w:val="003053DC"/>
    <w:rsid w:val="0030544A"/>
    <w:rsid w:val="00305748"/>
    <w:rsid w:val="00305D97"/>
    <w:rsid w:val="00305F7A"/>
    <w:rsid w:val="003063B9"/>
    <w:rsid w:val="00306AEC"/>
    <w:rsid w:val="00306D40"/>
    <w:rsid w:val="00306EC1"/>
    <w:rsid w:val="00307093"/>
    <w:rsid w:val="00310B99"/>
    <w:rsid w:val="003125E9"/>
    <w:rsid w:val="003126E5"/>
    <w:rsid w:val="003127A6"/>
    <w:rsid w:val="00313008"/>
    <w:rsid w:val="0031331D"/>
    <w:rsid w:val="00313C9A"/>
    <w:rsid w:val="00313DAF"/>
    <w:rsid w:val="00314BA7"/>
    <w:rsid w:val="00314ECD"/>
    <w:rsid w:val="003161DB"/>
    <w:rsid w:val="003175AE"/>
    <w:rsid w:val="00317A67"/>
    <w:rsid w:val="00317C3A"/>
    <w:rsid w:val="00320198"/>
    <w:rsid w:val="00320755"/>
    <w:rsid w:val="00320820"/>
    <w:rsid w:val="003224AE"/>
    <w:rsid w:val="00322916"/>
    <w:rsid w:val="00322EA4"/>
    <w:rsid w:val="003241EE"/>
    <w:rsid w:val="00325022"/>
    <w:rsid w:val="0032511D"/>
    <w:rsid w:val="00327835"/>
    <w:rsid w:val="00330645"/>
    <w:rsid w:val="00331A64"/>
    <w:rsid w:val="00331B28"/>
    <w:rsid w:val="00331CC6"/>
    <w:rsid w:val="003324BB"/>
    <w:rsid w:val="00333419"/>
    <w:rsid w:val="003339FD"/>
    <w:rsid w:val="00334558"/>
    <w:rsid w:val="0033480B"/>
    <w:rsid w:val="00334C5C"/>
    <w:rsid w:val="00334E4F"/>
    <w:rsid w:val="0033558F"/>
    <w:rsid w:val="003356BD"/>
    <w:rsid w:val="00335C74"/>
    <w:rsid w:val="003362AD"/>
    <w:rsid w:val="00336317"/>
    <w:rsid w:val="00336DED"/>
    <w:rsid w:val="003372C7"/>
    <w:rsid w:val="00337641"/>
    <w:rsid w:val="00337D8D"/>
    <w:rsid w:val="00340130"/>
    <w:rsid w:val="003407C9"/>
    <w:rsid w:val="00340FC5"/>
    <w:rsid w:val="003416B1"/>
    <w:rsid w:val="003417C6"/>
    <w:rsid w:val="003422F0"/>
    <w:rsid w:val="00342A94"/>
    <w:rsid w:val="00342B16"/>
    <w:rsid w:val="003430E6"/>
    <w:rsid w:val="00343534"/>
    <w:rsid w:val="0034422E"/>
    <w:rsid w:val="00344281"/>
    <w:rsid w:val="0034591E"/>
    <w:rsid w:val="003459ED"/>
    <w:rsid w:val="00346648"/>
    <w:rsid w:val="003468A5"/>
    <w:rsid w:val="0034691B"/>
    <w:rsid w:val="0034717F"/>
    <w:rsid w:val="00347A0B"/>
    <w:rsid w:val="00350CE3"/>
    <w:rsid w:val="0035103A"/>
    <w:rsid w:val="00351264"/>
    <w:rsid w:val="0035229F"/>
    <w:rsid w:val="003525C1"/>
    <w:rsid w:val="0035413F"/>
    <w:rsid w:val="0035414A"/>
    <w:rsid w:val="0035469A"/>
    <w:rsid w:val="00354A00"/>
    <w:rsid w:val="00355950"/>
    <w:rsid w:val="003576A1"/>
    <w:rsid w:val="003606F4"/>
    <w:rsid w:val="003609C4"/>
    <w:rsid w:val="003610EA"/>
    <w:rsid w:val="0036151D"/>
    <w:rsid w:val="00361E04"/>
    <w:rsid w:val="003632B6"/>
    <w:rsid w:val="00364517"/>
    <w:rsid w:val="0036466B"/>
    <w:rsid w:val="00364E97"/>
    <w:rsid w:val="00366D6B"/>
    <w:rsid w:val="00366EAF"/>
    <w:rsid w:val="00367EC5"/>
    <w:rsid w:val="00367F54"/>
    <w:rsid w:val="00370100"/>
    <w:rsid w:val="00370B6E"/>
    <w:rsid w:val="00370CB0"/>
    <w:rsid w:val="003722AB"/>
    <w:rsid w:val="00372CDC"/>
    <w:rsid w:val="00372D27"/>
    <w:rsid w:val="00372E17"/>
    <w:rsid w:val="00372E20"/>
    <w:rsid w:val="00372F6D"/>
    <w:rsid w:val="00373719"/>
    <w:rsid w:val="00375393"/>
    <w:rsid w:val="00377072"/>
    <w:rsid w:val="003771C6"/>
    <w:rsid w:val="00377895"/>
    <w:rsid w:val="00382AC0"/>
    <w:rsid w:val="00382F22"/>
    <w:rsid w:val="0038322D"/>
    <w:rsid w:val="00383604"/>
    <w:rsid w:val="00384225"/>
    <w:rsid w:val="00384ACE"/>
    <w:rsid w:val="00385BFA"/>
    <w:rsid w:val="00385DC3"/>
    <w:rsid w:val="00385DF8"/>
    <w:rsid w:val="0038719B"/>
    <w:rsid w:val="003875DA"/>
    <w:rsid w:val="003878A3"/>
    <w:rsid w:val="003900BC"/>
    <w:rsid w:val="0039029F"/>
    <w:rsid w:val="003902C2"/>
    <w:rsid w:val="003903B5"/>
    <w:rsid w:val="00390E42"/>
    <w:rsid w:val="0039117A"/>
    <w:rsid w:val="00391CE5"/>
    <w:rsid w:val="003920B7"/>
    <w:rsid w:val="0039376A"/>
    <w:rsid w:val="00394514"/>
    <w:rsid w:val="00395218"/>
    <w:rsid w:val="003953CB"/>
    <w:rsid w:val="00396D28"/>
    <w:rsid w:val="00397628"/>
    <w:rsid w:val="003978EE"/>
    <w:rsid w:val="003A0556"/>
    <w:rsid w:val="003A0C32"/>
    <w:rsid w:val="003A36A9"/>
    <w:rsid w:val="003A536F"/>
    <w:rsid w:val="003A54A4"/>
    <w:rsid w:val="003A567E"/>
    <w:rsid w:val="003A5E8E"/>
    <w:rsid w:val="003A68D2"/>
    <w:rsid w:val="003A6995"/>
    <w:rsid w:val="003A6D9F"/>
    <w:rsid w:val="003A72C5"/>
    <w:rsid w:val="003A7EDE"/>
    <w:rsid w:val="003B0F45"/>
    <w:rsid w:val="003B163E"/>
    <w:rsid w:val="003B1680"/>
    <w:rsid w:val="003B27F9"/>
    <w:rsid w:val="003B39B4"/>
    <w:rsid w:val="003B3EC8"/>
    <w:rsid w:val="003B5FDF"/>
    <w:rsid w:val="003B6AD9"/>
    <w:rsid w:val="003B6D5F"/>
    <w:rsid w:val="003B6EFC"/>
    <w:rsid w:val="003B7288"/>
    <w:rsid w:val="003B780E"/>
    <w:rsid w:val="003B7FD6"/>
    <w:rsid w:val="003C03AE"/>
    <w:rsid w:val="003C0424"/>
    <w:rsid w:val="003C06ED"/>
    <w:rsid w:val="003C1DA2"/>
    <w:rsid w:val="003C34F9"/>
    <w:rsid w:val="003C571A"/>
    <w:rsid w:val="003C5B78"/>
    <w:rsid w:val="003C667C"/>
    <w:rsid w:val="003C7543"/>
    <w:rsid w:val="003C75E4"/>
    <w:rsid w:val="003C77F5"/>
    <w:rsid w:val="003D1179"/>
    <w:rsid w:val="003D143A"/>
    <w:rsid w:val="003D1B99"/>
    <w:rsid w:val="003D1E97"/>
    <w:rsid w:val="003D2CC7"/>
    <w:rsid w:val="003D3858"/>
    <w:rsid w:val="003D38A4"/>
    <w:rsid w:val="003D3F66"/>
    <w:rsid w:val="003D4094"/>
    <w:rsid w:val="003D4732"/>
    <w:rsid w:val="003D4927"/>
    <w:rsid w:val="003D533F"/>
    <w:rsid w:val="003D57BC"/>
    <w:rsid w:val="003D5F5F"/>
    <w:rsid w:val="003D6B20"/>
    <w:rsid w:val="003D6EE5"/>
    <w:rsid w:val="003D701C"/>
    <w:rsid w:val="003D73C9"/>
    <w:rsid w:val="003E035B"/>
    <w:rsid w:val="003E03DB"/>
    <w:rsid w:val="003E1F6C"/>
    <w:rsid w:val="003E42D0"/>
    <w:rsid w:val="003E4C38"/>
    <w:rsid w:val="003E4D17"/>
    <w:rsid w:val="003E5042"/>
    <w:rsid w:val="003E572A"/>
    <w:rsid w:val="003E661F"/>
    <w:rsid w:val="003E6692"/>
    <w:rsid w:val="003E78EC"/>
    <w:rsid w:val="003F1664"/>
    <w:rsid w:val="003F16F9"/>
    <w:rsid w:val="003F206E"/>
    <w:rsid w:val="003F2CB1"/>
    <w:rsid w:val="003F31D6"/>
    <w:rsid w:val="003F3C1D"/>
    <w:rsid w:val="003F3EA8"/>
    <w:rsid w:val="003F5503"/>
    <w:rsid w:val="003F56E1"/>
    <w:rsid w:val="003F5F3D"/>
    <w:rsid w:val="003F5F95"/>
    <w:rsid w:val="003F682E"/>
    <w:rsid w:val="003F6D3E"/>
    <w:rsid w:val="003F6D57"/>
    <w:rsid w:val="003F7C32"/>
    <w:rsid w:val="00400A1C"/>
    <w:rsid w:val="00400B28"/>
    <w:rsid w:val="00400EFC"/>
    <w:rsid w:val="00401034"/>
    <w:rsid w:val="00401F06"/>
    <w:rsid w:val="004020AA"/>
    <w:rsid w:val="004028E3"/>
    <w:rsid w:val="00402F07"/>
    <w:rsid w:val="00403057"/>
    <w:rsid w:val="00403377"/>
    <w:rsid w:val="00407485"/>
    <w:rsid w:val="00407C71"/>
    <w:rsid w:val="00407E51"/>
    <w:rsid w:val="00407EA9"/>
    <w:rsid w:val="0041088B"/>
    <w:rsid w:val="00411455"/>
    <w:rsid w:val="00411581"/>
    <w:rsid w:val="004117AF"/>
    <w:rsid w:val="00411EE7"/>
    <w:rsid w:val="004130D4"/>
    <w:rsid w:val="004139E6"/>
    <w:rsid w:val="0041406B"/>
    <w:rsid w:val="004140E1"/>
    <w:rsid w:val="004147D4"/>
    <w:rsid w:val="00415762"/>
    <w:rsid w:val="00415BB6"/>
    <w:rsid w:val="0041680C"/>
    <w:rsid w:val="0041688F"/>
    <w:rsid w:val="00417539"/>
    <w:rsid w:val="004201DA"/>
    <w:rsid w:val="0042096F"/>
    <w:rsid w:val="00420EF3"/>
    <w:rsid w:val="00421065"/>
    <w:rsid w:val="00421446"/>
    <w:rsid w:val="00421F4F"/>
    <w:rsid w:val="00422088"/>
    <w:rsid w:val="00422114"/>
    <w:rsid w:val="0042240A"/>
    <w:rsid w:val="0042255D"/>
    <w:rsid w:val="00423476"/>
    <w:rsid w:val="004247ED"/>
    <w:rsid w:val="004259B4"/>
    <w:rsid w:val="00425EFB"/>
    <w:rsid w:val="00425FCD"/>
    <w:rsid w:val="0043033D"/>
    <w:rsid w:val="004311F6"/>
    <w:rsid w:val="00431584"/>
    <w:rsid w:val="00431F68"/>
    <w:rsid w:val="0043296E"/>
    <w:rsid w:val="00432A88"/>
    <w:rsid w:val="004345DD"/>
    <w:rsid w:val="00434ECF"/>
    <w:rsid w:val="00434EE9"/>
    <w:rsid w:val="00435D23"/>
    <w:rsid w:val="00436221"/>
    <w:rsid w:val="004365FF"/>
    <w:rsid w:val="0044024E"/>
    <w:rsid w:val="00440351"/>
    <w:rsid w:val="00440C7F"/>
    <w:rsid w:val="0044124F"/>
    <w:rsid w:val="004416F5"/>
    <w:rsid w:val="0044230C"/>
    <w:rsid w:val="004429F5"/>
    <w:rsid w:val="0044454C"/>
    <w:rsid w:val="00444A00"/>
    <w:rsid w:val="00444EDE"/>
    <w:rsid w:val="00445207"/>
    <w:rsid w:val="004455EC"/>
    <w:rsid w:val="00446102"/>
    <w:rsid w:val="004465E5"/>
    <w:rsid w:val="00446612"/>
    <w:rsid w:val="00446835"/>
    <w:rsid w:val="00446A9B"/>
    <w:rsid w:val="00450002"/>
    <w:rsid w:val="0045127C"/>
    <w:rsid w:val="004514F4"/>
    <w:rsid w:val="004516BA"/>
    <w:rsid w:val="00452258"/>
    <w:rsid w:val="00452C24"/>
    <w:rsid w:val="00452EAD"/>
    <w:rsid w:val="004531B3"/>
    <w:rsid w:val="0045331E"/>
    <w:rsid w:val="00453405"/>
    <w:rsid w:val="004538DE"/>
    <w:rsid w:val="00453FEB"/>
    <w:rsid w:val="00455862"/>
    <w:rsid w:val="0045684A"/>
    <w:rsid w:val="00457175"/>
    <w:rsid w:val="004572EE"/>
    <w:rsid w:val="00457D0A"/>
    <w:rsid w:val="00457D5E"/>
    <w:rsid w:val="00457DBE"/>
    <w:rsid w:val="00461367"/>
    <w:rsid w:val="004621AC"/>
    <w:rsid w:val="00463849"/>
    <w:rsid w:val="00463AD0"/>
    <w:rsid w:val="00464035"/>
    <w:rsid w:val="00464235"/>
    <w:rsid w:val="00465273"/>
    <w:rsid w:val="0046575B"/>
    <w:rsid w:val="00465EBC"/>
    <w:rsid w:val="00466D3B"/>
    <w:rsid w:val="00466E1A"/>
    <w:rsid w:val="004674C1"/>
    <w:rsid w:val="00472A8F"/>
    <w:rsid w:val="00472B7F"/>
    <w:rsid w:val="0047324D"/>
    <w:rsid w:val="00474CE5"/>
    <w:rsid w:val="00474F08"/>
    <w:rsid w:val="00475734"/>
    <w:rsid w:val="00477206"/>
    <w:rsid w:val="004779C1"/>
    <w:rsid w:val="0048098D"/>
    <w:rsid w:val="00480E7F"/>
    <w:rsid w:val="00480EC7"/>
    <w:rsid w:val="00481083"/>
    <w:rsid w:val="00481575"/>
    <w:rsid w:val="00481BAB"/>
    <w:rsid w:val="004820E5"/>
    <w:rsid w:val="00482380"/>
    <w:rsid w:val="00482891"/>
    <w:rsid w:val="004829E0"/>
    <w:rsid w:val="0048388B"/>
    <w:rsid w:val="004839B1"/>
    <w:rsid w:val="00484521"/>
    <w:rsid w:val="004848F0"/>
    <w:rsid w:val="00484A71"/>
    <w:rsid w:val="004856B4"/>
    <w:rsid w:val="00485DBF"/>
    <w:rsid w:val="004862FC"/>
    <w:rsid w:val="00486EA5"/>
    <w:rsid w:val="0048765D"/>
    <w:rsid w:val="004902FA"/>
    <w:rsid w:val="00490423"/>
    <w:rsid w:val="00490486"/>
    <w:rsid w:val="00490CBF"/>
    <w:rsid w:val="00491E63"/>
    <w:rsid w:val="00491FCC"/>
    <w:rsid w:val="00492499"/>
    <w:rsid w:val="00492C43"/>
    <w:rsid w:val="00493C46"/>
    <w:rsid w:val="00494897"/>
    <w:rsid w:val="00494DB9"/>
    <w:rsid w:val="00495123"/>
    <w:rsid w:val="004959D6"/>
    <w:rsid w:val="00495EF7"/>
    <w:rsid w:val="004967D9"/>
    <w:rsid w:val="00497089"/>
    <w:rsid w:val="0049708F"/>
    <w:rsid w:val="004A0249"/>
    <w:rsid w:val="004A0C0B"/>
    <w:rsid w:val="004A0D94"/>
    <w:rsid w:val="004A0DEC"/>
    <w:rsid w:val="004A0E17"/>
    <w:rsid w:val="004A11E4"/>
    <w:rsid w:val="004A1A10"/>
    <w:rsid w:val="004A23DF"/>
    <w:rsid w:val="004A325B"/>
    <w:rsid w:val="004A3AAA"/>
    <w:rsid w:val="004A50D4"/>
    <w:rsid w:val="004A5998"/>
    <w:rsid w:val="004A61BF"/>
    <w:rsid w:val="004A6EC6"/>
    <w:rsid w:val="004A75B4"/>
    <w:rsid w:val="004B0482"/>
    <w:rsid w:val="004B1598"/>
    <w:rsid w:val="004B17C8"/>
    <w:rsid w:val="004B2926"/>
    <w:rsid w:val="004B3494"/>
    <w:rsid w:val="004B4E5E"/>
    <w:rsid w:val="004B4FBB"/>
    <w:rsid w:val="004B50AD"/>
    <w:rsid w:val="004B532D"/>
    <w:rsid w:val="004B559A"/>
    <w:rsid w:val="004B5889"/>
    <w:rsid w:val="004B5AE6"/>
    <w:rsid w:val="004B5D2F"/>
    <w:rsid w:val="004B5D47"/>
    <w:rsid w:val="004B5D52"/>
    <w:rsid w:val="004B6402"/>
    <w:rsid w:val="004B6899"/>
    <w:rsid w:val="004B72B0"/>
    <w:rsid w:val="004B7797"/>
    <w:rsid w:val="004C0B1D"/>
    <w:rsid w:val="004C0C16"/>
    <w:rsid w:val="004C1547"/>
    <w:rsid w:val="004C15E9"/>
    <w:rsid w:val="004C2532"/>
    <w:rsid w:val="004C2F0B"/>
    <w:rsid w:val="004C4C64"/>
    <w:rsid w:val="004C5248"/>
    <w:rsid w:val="004C5AE7"/>
    <w:rsid w:val="004C5BB3"/>
    <w:rsid w:val="004C65C1"/>
    <w:rsid w:val="004C6FC9"/>
    <w:rsid w:val="004C70F6"/>
    <w:rsid w:val="004C731B"/>
    <w:rsid w:val="004C7627"/>
    <w:rsid w:val="004C7A98"/>
    <w:rsid w:val="004C7BCA"/>
    <w:rsid w:val="004C7CED"/>
    <w:rsid w:val="004D05CF"/>
    <w:rsid w:val="004D0813"/>
    <w:rsid w:val="004D082E"/>
    <w:rsid w:val="004D09BC"/>
    <w:rsid w:val="004D148F"/>
    <w:rsid w:val="004D16ED"/>
    <w:rsid w:val="004D3A76"/>
    <w:rsid w:val="004D3C93"/>
    <w:rsid w:val="004D50A4"/>
    <w:rsid w:val="004D54FD"/>
    <w:rsid w:val="004D56C2"/>
    <w:rsid w:val="004D7B6B"/>
    <w:rsid w:val="004E03F2"/>
    <w:rsid w:val="004E05B0"/>
    <w:rsid w:val="004E105D"/>
    <w:rsid w:val="004E1D76"/>
    <w:rsid w:val="004E25AA"/>
    <w:rsid w:val="004E4775"/>
    <w:rsid w:val="004E4AB2"/>
    <w:rsid w:val="004E5131"/>
    <w:rsid w:val="004E5893"/>
    <w:rsid w:val="004E5A6B"/>
    <w:rsid w:val="004E622A"/>
    <w:rsid w:val="004F0C18"/>
    <w:rsid w:val="004F14F6"/>
    <w:rsid w:val="004F1E03"/>
    <w:rsid w:val="004F29B6"/>
    <w:rsid w:val="004F2EB5"/>
    <w:rsid w:val="004F42F2"/>
    <w:rsid w:val="004F4CC8"/>
    <w:rsid w:val="004F50C4"/>
    <w:rsid w:val="004F5471"/>
    <w:rsid w:val="004F5A2B"/>
    <w:rsid w:val="004F5A78"/>
    <w:rsid w:val="004F6B23"/>
    <w:rsid w:val="00500164"/>
    <w:rsid w:val="0050055D"/>
    <w:rsid w:val="005007DD"/>
    <w:rsid w:val="00501AF7"/>
    <w:rsid w:val="00501C7E"/>
    <w:rsid w:val="00501D07"/>
    <w:rsid w:val="0050216C"/>
    <w:rsid w:val="005021E5"/>
    <w:rsid w:val="00502591"/>
    <w:rsid w:val="00503005"/>
    <w:rsid w:val="005030F4"/>
    <w:rsid w:val="00503C86"/>
    <w:rsid w:val="00504109"/>
    <w:rsid w:val="005042C5"/>
    <w:rsid w:val="00504A4E"/>
    <w:rsid w:val="00505AAC"/>
    <w:rsid w:val="00505B68"/>
    <w:rsid w:val="00505CD1"/>
    <w:rsid w:val="005063DE"/>
    <w:rsid w:val="00510547"/>
    <w:rsid w:val="00511310"/>
    <w:rsid w:val="0051154D"/>
    <w:rsid w:val="00511651"/>
    <w:rsid w:val="005117E0"/>
    <w:rsid w:val="0051182A"/>
    <w:rsid w:val="00511F55"/>
    <w:rsid w:val="00512E68"/>
    <w:rsid w:val="00513174"/>
    <w:rsid w:val="00513DC4"/>
    <w:rsid w:val="005141ED"/>
    <w:rsid w:val="0051517D"/>
    <w:rsid w:val="0051560B"/>
    <w:rsid w:val="0051596A"/>
    <w:rsid w:val="00516279"/>
    <w:rsid w:val="00516954"/>
    <w:rsid w:val="00516A2C"/>
    <w:rsid w:val="00516A71"/>
    <w:rsid w:val="00516F46"/>
    <w:rsid w:val="00517070"/>
    <w:rsid w:val="00517466"/>
    <w:rsid w:val="005179EC"/>
    <w:rsid w:val="00520329"/>
    <w:rsid w:val="00521898"/>
    <w:rsid w:val="00522DEE"/>
    <w:rsid w:val="00522E0B"/>
    <w:rsid w:val="00524929"/>
    <w:rsid w:val="00524A26"/>
    <w:rsid w:val="00524F0A"/>
    <w:rsid w:val="0052586D"/>
    <w:rsid w:val="00525E61"/>
    <w:rsid w:val="005304BD"/>
    <w:rsid w:val="00530A3B"/>
    <w:rsid w:val="00530CB1"/>
    <w:rsid w:val="005319CE"/>
    <w:rsid w:val="00532103"/>
    <w:rsid w:val="00532325"/>
    <w:rsid w:val="00532364"/>
    <w:rsid w:val="00532953"/>
    <w:rsid w:val="00533674"/>
    <w:rsid w:val="00533B1B"/>
    <w:rsid w:val="00534C11"/>
    <w:rsid w:val="00534E05"/>
    <w:rsid w:val="00536BDB"/>
    <w:rsid w:val="00536CED"/>
    <w:rsid w:val="0053752C"/>
    <w:rsid w:val="00537D52"/>
    <w:rsid w:val="00537E84"/>
    <w:rsid w:val="00540400"/>
    <w:rsid w:val="00540648"/>
    <w:rsid w:val="005406DB"/>
    <w:rsid w:val="00540ED1"/>
    <w:rsid w:val="0054115E"/>
    <w:rsid w:val="00541259"/>
    <w:rsid w:val="00541780"/>
    <w:rsid w:val="00542317"/>
    <w:rsid w:val="00542FEE"/>
    <w:rsid w:val="005441AA"/>
    <w:rsid w:val="005441E6"/>
    <w:rsid w:val="0054446F"/>
    <w:rsid w:val="005445CB"/>
    <w:rsid w:val="00544705"/>
    <w:rsid w:val="00546B4F"/>
    <w:rsid w:val="00546E84"/>
    <w:rsid w:val="0055049F"/>
    <w:rsid w:val="00550DA1"/>
    <w:rsid w:val="00551059"/>
    <w:rsid w:val="005512AE"/>
    <w:rsid w:val="00551DED"/>
    <w:rsid w:val="0055222B"/>
    <w:rsid w:val="0055231C"/>
    <w:rsid w:val="00552608"/>
    <w:rsid w:val="00553650"/>
    <w:rsid w:val="00555E0B"/>
    <w:rsid w:val="0055692A"/>
    <w:rsid w:val="00557444"/>
    <w:rsid w:val="00557C0B"/>
    <w:rsid w:val="00557D1D"/>
    <w:rsid w:val="005604BC"/>
    <w:rsid w:val="005604E3"/>
    <w:rsid w:val="00560C26"/>
    <w:rsid w:val="00560F9F"/>
    <w:rsid w:val="005611EA"/>
    <w:rsid w:val="005612F4"/>
    <w:rsid w:val="00562566"/>
    <w:rsid w:val="005625F3"/>
    <w:rsid w:val="005637A8"/>
    <w:rsid w:val="0056392F"/>
    <w:rsid w:val="00564392"/>
    <w:rsid w:val="005655B9"/>
    <w:rsid w:val="005669E4"/>
    <w:rsid w:val="00567244"/>
    <w:rsid w:val="0056728C"/>
    <w:rsid w:val="00567385"/>
    <w:rsid w:val="005679D3"/>
    <w:rsid w:val="005728F2"/>
    <w:rsid w:val="00572E7E"/>
    <w:rsid w:val="00572EAF"/>
    <w:rsid w:val="005731C1"/>
    <w:rsid w:val="00574E95"/>
    <w:rsid w:val="0057526F"/>
    <w:rsid w:val="00575843"/>
    <w:rsid w:val="00576FB7"/>
    <w:rsid w:val="00577C52"/>
    <w:rsid w:val="00577E32"/>
    <w:rsid w:val="00580014"/>
    <w:rsid w:val="00580031"/>
    <w:rsid w:val="00580F84"/>
    <w:rsid w:val="005814ED"/>
    <w:rsid w:val="005820E0"/>
    <w:rsid w:val="00582CEB"/>
    <w:rsid w:val="00582F69"/>
    <w:rsid w:val="00584F43"/>
    <w:rsid w:val="00585293"/>
    <w:rsid w:val="005856AE"/>
    <w:rsid w:val="00585CD2"/>
    <w:rsid w:val="00587A53"/>
    <w:rsid w:val="00587CF8"/>
    <w:rsid w:val="0059029B"/>
    <w:rsid w:val="005909A6"/>
    <w:rsid w:val="0059218F"/>
    <w:rsid w:val="00592A61"/>
    <w:rsid w:val="00592C0F"/>
    <w:rsid w:val="00593721"/>
    <w:rsid w:val="00593781"/>
    <w:rsid w:val="00594017"/>
    <w:rsid w:val="00594534"/>
    <w:rsid w:val="00594BC4"/>
    <w:rsid w:val="00594E7C"/>
    <w:rsid w:val="00594ED8"/>
    <w:rsid w:val="00595E13"/>
    <w:rsid w:val="00595F48"/>
    <w:rsid w:val="0059636A"/>
    <w:rsid w:val="005967F5"/>
    <w:rsid w:val="00596CE2"/>
    <w:rsid w:val="00597188"/>
    <w:rsid w:val="005976C2"/>
    <w:rsid w:val="005A0482"/>
    <w:rsid w:val="005A0590"/>
    <w:rsid w:val="005A06A7"/>
    <w:rsid w:val="005A18EA"/>
    <w:rsid w:val="005A314F"/>
    <w:rsid w:val="005A346F"/>
    <w:rsid w:val="005A3A3F"/>
    <w:rsid w:val="005A4259"/>
    <w:rsid w:val="005A496C"/>
    <w:rsid w:val="005A5198"/>
    <w:rsid w:val="005A56D3"/>
    <w:rsid w:val="005A577B"/>
    <w:rsid w:val="005A7A23"/>
    <w:rsid w:val="005A7BDB"/>
    <w:rsid w:val="005B07B2"/>
    <w:rsid w:val="005B1775"/>
    <w:rsid w:val="005B1B43"/>
    <w:rsid w:val="005B1D10"/>
    <w:rsid w:val="005B1EDB"/>
    <w:rsid w:val="005B20E4"/>
    <w:rsid w:val="005B2186"/>
    <w:rsid w:val="005B21C0"/>
    <w:rsid w:val="005B32BB"/>
    <w:rsid w:val="005B3793"/>
    <w:rsid w:val="005B40AB"/>
    <w:rsid w:val="005B4B44"/>
    <w:rsid w:val="005B700D"/>
    <w:rsid w:val="005B74ED"/>
    <w:rsid w:val="005B7A33"/>
    <w:rsid w:val="005C113A"/>
    <w:rsid w:val="005C19FC"/>
    <w:rsid w:val="005C3A50"/>
    <w:rsid w:val="005C4B47"/>
    <w:rsid w:val="005C588F"/>
    <w:rsid w:val="005C5957"/>
    <w:rsid w:val="005C7079"/>
    <w:rsid w:val="005C7615"/>
    <w:rsid w:val="005D0D4B"/>
    <w:rsid w:val="005D1596"/>
    <w:rsid w:val="005D1E09"/>
    <w:rsid w:val="005D1F27"/>
    <w:rsid w:val="005D240D"/>
    <w:rsid w:val="005D2885"/>
    <w:rsid w:val="005D2BFB"/>
    <w:rsid w:val="005D3DD5"/>
    <w:rsid w:val="005D4A48"/>
    <w:rsid w:val="005D6463"/>
    <w:rsid w:val="005E0B46"/>
    <w:rsid w:val="005E0D79"/>
    <w:rsid w:val="005E173A"/>
    <w:rsid w:val="005E1A41"/>
    <w:rsid w:val="005E238E"/>
    <w:rsid w:val="005E351D"/>
    <w:rsid w:val="005E36C4"/>
    <w:rsid w:val="005E3833"/>
    <w:rsid w:val="005E3C4A"/>
    <w:rsid w:val="005E3ED1"/>
    <w:rsid w:val="005E41D0"/>
    <w:rsid w:val="005E4A00"/>
    <w:rsid w:val="005E4C2F"/>
    <w:rsid w:val="005E5F37"/>
    <w:rsid w:val="005E716C"/>
    <w:rsid w:val="005F070D"/>
    <w:rsid w:val="005F0E1E"/>
    <w:rsid w:val="005F1C80"/>
    <w:rsid w:val="005F1D35"/>
    <w:rsid w:val="005F1E81"/>
    <w:rsid w:val="005F2975"/>
    <w:rsid w:val="005F3436"/>
    <w:rsid w:val="005F4258"/>
    <w:rsid w:val="005F4692"/>
    <w:rsid w:val="005F5B40"/>
    <w:rsid w:val="005F6147"/>
    <w:rsid w:val="005F73DA"/>
    <w:rsid w:val="005F7C26"/>
    <w:rsid w:val="0060075A"/>
    <w:rsid w:val="0060108A"/>
    <w:rsid w:val="0060124E"/>
    <w:rsid w:val="00601545"/>
    <w:rsid w:val="006020CE"/>
    <w:rsid w:val="006024A4"/>
    <w:rsid w:val="00603756"/>
    <w:rsid w:val="00603D8A"/>
    <w:rsid w:val="00604813"/>
    <w:rsid w:val="00604C02"/>
    <w:rsid w:val="006058DB"/>
    <w:rsid w:val="00606AF7"/>
    <w:rsid w:val="00607205"/>
    <w:rsid w:val="0061098B"/>
    <w:rsid w:val="00610C2A"/>
    <w:rsid w:val="00610F30"/>
    <w:rsid w:val="00611072"/>
    <w:rsid w:val="006110FE"/>
    <w:rsid w:val="00611493"/>
    <w:rsid w:val="00611533"/>
    <w:rsid w:val="00612964"/>
    <w:rsid w:val="00612F0D"/>
    <w:rsid w:val="006144B7"/>
    <w:rsid w:val="00614F71"/>
    <w:rsid w:val="00614FF9"/>
    <w:rsid w:val="00615115"/>
    <w:rsid w:val="006151D4"/>
    <w:rsid w:val="00615442"/>
    <w:rsid w:val="00615F93"/>
    <w:rsid w:val="00615FA1"/>
    <w:rsid w:val="00616B98"/>
    <w:rsid w:val="006173A4"/>
    <w:rsid w:val="00617627"/>
    <w:rsid w:val="00617670"/>
    <w:rsid w:val="00620A58"/>
    <w:rsid w:val="00620C3E"/>
    <w:rsid w:val="00620DC2"/>
    <w:rsid w:val="00620EAA"/>
    <w:rsid w:val="00621201"/>
    <w:rsid w:val="00623849"/>
    <w:rsid w:val="00624626"/>
    <w:rsid w:val="00624DBD"/>
    <w:rsid w:val="00624FE2"/>
    <w:rsid w:val="006253D0"/>
    <w:rsid w:val="006255B1"/>
    <w:rsid w:val="00625EFC"/>
    <w:rsid w:val="006264F9"/>
    <w:rsid w:val="006279C1"/>
    <w:rsid w:val="0063181F"/>
    <w:rsid w:val="00631D40"/>
    <w:rsid w:val="00632036"/>
    <w:rsid w:val="006325F4"/>
    <w:rsid w:val="00632714"/>
    <w:rsid w:val="00632CFF"/>
    <w:rsid w:val="006330EB"/>
    <w:rsid w:val="00634272"/>
    <w:rsid w:val="006342C2"/>
    <w:rsid w:val="006344D8"/>
    <w:rsid w:val="00634AA1"/>
    <w:rsid w:val="00634D25"/>
    <w:rsid w:val="00635242"/>
    <w:rsid w:val="00636BA5"/>
    <w:rsid w:val="0063790A"/>
    <w:rsid w:val="00637BCE"/>
    <w:rsid w:val="00637FCC"/>
    <w:rsid w:val="00640371"/>
    <w:rsid w:val="0064117A"/>
    <w:rsid w:val="006411F1"/>
    <w:rsid w:val="006415BC"/>
    <w:rsid w:val="00641F92"/>
    <w:rsid w:val="0064241A"/>
    <w:rsid w:val="006437B4"/>
    <w:rsid w:val="00644AA2"/>
    <w:rsid w:val="0064547D"/>
    <w:rsid w:val="006455B2"/>
    <w:rsid w:val="0064563A"/>
    <w:rsid w:val="00646A1A"/>
    <w:rsid w:val="00646C43"/>
    <w:rsid w:val="00647002"/>
    <w:rsid w:val="00647121"/>
    <w:rsid w:val="0064729C"/>
    <w:rsid w:val="006512DB"/>
    <w:rsid w:val="00651921"/>
    <w:rsid w:val="006522E5"/>
    <w:rsid w:val="0065234B"/>
    <w:rsid w:val="006525F0"/>
    <w:rsid w:val="006527E1"/>
    <w:rsid w:val="006529BD"/>
    <w:rsid w:val="00652D07"/>
    <w:rsid w:val="006533FE"/>
    <w:rsid w:val="0065346B"/>
    <w:rsid w:val="00653A4F"/>
    <w:rsid w:val="006551A6"/>
    <w:rsid w:val="006559D4"/>
    <w:rsid w:val="00655EE9"/>
    <w:rsid w:val="0065638D"/>
    <w:rsid w:val="006570E7"/>
    <w:rsid w:val="006571FB"/>
    <w:rsid w:val="006579C0"/>
    <w:rsid w:val="00660BD6"/>
    <w:rsid w:val="00661483"/>
    <w:rsid w:val="00662C7F"/>
    <w:rsid w:val="00662DB7"/>
    <w:rsid w:val="0066327E"/>
    <w:rsid w:val="006635B4"/>
    <w:rsid w:val="006638B4"/>
    <w:rsid w:val="00663A5C"/>
    <w:rsid w:val="00663F7D"/>
    <w:rsid w:val="006647ED"/>
    <w:rsid w:val="00664864"/>
    <w:rsid w:val="00664D33"/>
    <w:rsid w:val="0066524C"/>
    <w:rsid w:val="006657C5"/>
    <w:rsid w:val="00665C4C"/>
    <w:rsid w:val="00665EED"/>
    <w:rsid w:val="00666100"/>
    <w:rsid w:val="0066642C"/>
    <w:rsid w:val="0066691C"/>
    <w:rsid w:val="006707E7"/>
    <w:rsid w:val="00670B04"/>
    <w:rsid w:val="00671F71"/>
    <w:rsid w:val="00672504"/>
    <w:rsid w:val="0067291D"/>
    <w:rsid w:val="00672F0D"/>
    <w:rsid w:val="00673607"/>
    <w:rsid w:val="006743FB"/>
    <w:rsid w:val="00674AC0"/>
    <w:rsid w:val="00674B2D"/>
    <w:rsid w:val="00675213"/>
    <w:rsid w:val="00675D4B"/>
    <w:rsid w:val="00677F51"/>
    <w:rsid w:val="00681F4F"/>
    <w:rsid w:val="006828CD"/>
    <w:rsid w:val="00683EA7"/>
    <w:rsid w:val="006840DC"/>
    <w:rsid w:val="00684297"/>
    <w:rsid w:val="00684EB4"/>
    <w:rsid w:val="0068551D"/>
    <w:rsid w:val="006855CC"/>
    <w:rsid w:val="006860B0"/>
    <w:rsid w:val="00686BA9"/>
    <w:rsid w:val="006874A8"/>
    <w:rsid w:val="00687561"/>
    <w:rsid w:val="00687701"/>
    <w:rsid w:val="006908F9"/>
    <w:rsid w:val="006910F2"/>
    <w:rsid w:val="00692264"/>
    <w:rsid w:val="006929E3"/>
    <w:rsid w:val="006939BC"/>
    <w:rsid w:val="00694125"/>
    <w:rsid w:val="00694F50"/>
    <w:rsid w:val="00695D32"/>
    <w:rsid w:val="00695E0D"/>
    <w:rsid w:val="00696673"/>
    <w:rsid w:val="00696685"/>
    <w:rsid w:val="00696934"/>
    <w:rsid w:val="006969F6"/>
    <w:rsid w:val="00696E08"/>
    <w:rsid w:val="006A0F5C"/>
    <w:rsid w:val="006A1461"/>
    <w:rsid w:val="006A1D09"/>
    <w:rsid w:val="006A291A"/>
    <w:rsid w:val="006A3689"/>
    <w:rsid w:val="006A39D0"/>
    <w:rsid w:val="006A49FB"/>
    <w:rsid w:val="006A4D23"/>
    <w:rsid w:val="006A6232"/>
    <w:rsid w:val="006A6F65"/>
    <w:rsid w:val="006A779A"/>
    <w:rsid w:val="006B0BEB"/>
    <w:rsid w:val="006B0E1F"/>
    <w:rsid w:val="006B1027"/>
    <w:rsid w:val="006B1684"/>
    <w:rsid w:val="006B2505"/>
    <w:rsid w:val="006B257A"/>
    <w:rsid w:val="006B2BF7"/>
    <w:rsid w:val="006B2C74"/>
    <w:rsid w:val="006B2F61"/>
    <w:rsid w:val="006B433F"/>
    <w:rsid w:val="006B60DD"/>
    <w:rsid w:val="006B6E55"/>
    <w:rsid w:val="006C0C38"/>
    <w:rsid w:val="006C0C4B"/>
    <w:rsid w:val="006C0D61"/>
    <w:rsid w:val="006C2C03"/>
    <w:rsid w:val="006C2F5E"/>
    <w:rsid w:val="006C3900"/>
    <w:rsid w:val="006C4D9B"/>
    <w:rsid w:val="006C512D"/>
    <w:rsid w:val="006C57EB"/>
    <w:rsid w:val="006C5C5D"/>
    <w:rsid w:val="006C6243"/>
    <w:rsid w:val="006C6867"/>
    <w:rsid w:val="006C7DD3"/>
    <w:rsid w:val="006D1442"/>
    <w:rsid w:val="006D167C"/>
    <w:rsid w:val="006D2014"/>
    <w:rsid w:val="006D20E9"/>
    <w:rsid w:val="006D20F6"/>
    <w:rsid w:val="006D2B6D"/>
    <w:rsid w:val="006D3B43"/>
    <w:rsid w:val="006D44D8"/>
    <w:rsid w:val="006D477B"/>
    <w:rsid w:val="006D4AFA"/>
    <w:rsid w:val="006D6691"/>
    <w:rsid w:val="006D69B7"/>
    <w:rsid w:val="006D6B6E"/>
    <w:rsid w:val="006D72AE"/>
    <w:rsid w:val="006D769B"/>
    <w:rsid w:val="006E0B90"/>
    <w:rsid w:val="006E0E07"/>
    <w:rsid w:val="006E1B0C"/>
    <w:rsid w:val="006E25A2"/>
    <w:rsid w:val="006E30D4"/>
    <w:rsid w:val="006E3553"/>
    <w:rsid w:val="006E3614"/>
    <w:rsid w:val="006E3A83"/>
    <w:rsid w:val="006E3FC9"/>
    <w:rsid w:val="006E5197"/>
    <w:rsid w:val="006E53C0"/>
    <w:rsid w:val="006E59E7"/>
    <w:rsid w:val="006E6478"/>
    <w:rsid w:val="006E6538"/>
    <w:rsid w:val="006E6A44"/>
    <w:rsid w:val="006E6C2C"/>
    <w:rsid w:val="006E7910"/>
    <w:rsid w:val="006E7D57"/>
    <w:rsid w:val="006E7D74"/>
    <w:rsid w:val="006E7DF2"/>
    <w:rsid w:val="006F029D"/>
    <w:rsid w:val="006F0335"/>
    <w:rsid w:val="006F039B"/>
    <w:rsid w:val="006F0B81"/>
    <w:rsid w:val="006F19A0"/>
    <w:rsid w:val="006F1F30"/>
    <w:rsid w:val="006F24B2"/>
    <w:rsid w:val="006F24BE"/>
    <w:rsid w:val="006F25A6"/>
    <w:rsid w:val="006F2FEB"/>
    <w:rsid w:val="006F30DF"/>
    <w:rsid w:val="006F31DB"/>
    <w:rsid w:val="006F41A2"/>
    <w:rsid w:val="006F695C"/>
    <w:rsid w:val="006F7E71"/>
    <w:rsid w:val="00701429"/>
    <w:rsid w:val="0070156E"/>
    <w:rsid w:val="00701995"/>
    <w:rsid w:val="007024DE"/>
    <w:rsid w:val="00703436"/>
    <w:rsid w:val="007034B2"/>
    <w:rsid w:val="00704D17"/>
    <w:rsid w:val="0070559D"/>
    <w:rsid w:val="00705F14"/>
    <w:rsid w:val="007074B1"/>
    <w:rsid w:val="007107FB"/>
    <w:rsid w:val="007111EB"/>
    <w:rsid w:val="00711C1D"/>
    <w:rsid w:val="00711D36"/>
    <w:rsid w:val="0071229B"/>
    <w:rsid w:val="007127F6"/>
    <w:rsid w:val="00712A6F"/>
    <w:rsid w:val="00712EA6"/>
    <w:rsid w:val="007132F0"/>
    <w:rsid w:val="0071359B"/>
    <w:rsid w:val="00713844"/>
    <w:rsid w:val="00714031"/>
    <w:rsid w:val="0071432C"/>
    <w:rsid w:val="00714BF3"/>
    <w:rsid w:val="00714E9A"/>
    <w:rsid w:val="007155C1"/>
    <w:rsid w:val="00716F4F"/>
    <w:rsid w:val="00717448"/>
    <w:rsid w:val="00717B83"/>
    <w:rsid w:val="00721F94"/>
    <w:rsid w:val="007229BE"/>
    <w:rsid w:val="007231B4"/>
    <w:rsid w:val="0072454A"/>
    <w:rsid w:val="00724968"/>
    <w:rsid w:val="00724DEB"/>
    <w:rsid w:val="007261DC"/>
    <w:rsid w:val="00726B52"/>
    <w:rsid w:val="00727A55"/>
    <w:rsid w:val="00727B17"/>
    <w:rsid w:val="00731DBA"/>
    <w:rsid w:val="00732408"/>
    <w:rsid w:val="00732AD1"/>
    <w:rsid w:val="007339C6"/>
    <w:rsid w:val="00733F0C"/>
    <w:rsid w:val="0073417F"/>
    <w:rsid w:val="00734446"/>
    <w:rsid w:val="00734455"/>
    <w:rsid w:val="00734BD8"/>
    <w:rsid w:val="007352FD"/>
    <w:rsid w:val="0073560A"/>
    <w:rsid w:val="007362F9"/>
    <w:rsid w:val="0073713C"/>
    <w:rsid w:val="007377B6"/>
    <w:rsid w:val="007403A9"/>
    <w:rsid w:val="00740D52"/>
    <w:rsid w:val="00741547"/>
    <w:rsid w:val="0074172F"/>
    <w:rsid w:val="00741A7B"/>
    <w:rsid w:val="00741F77"/>
    <w:rsid w:val="0074277B"/>
    <w:rsid w:val="007428B2"/>
    <w:rsid w:val="00743455"/>
    <w:rsid w:val="007434CC"/>
    <w:rsid w:val="00744E14"/>
    <w:rsid w:val="007456E7"/>
    <w:rsid w:val="00745C3E"/>
    <w:rsid w:val="00745D18"/>
    <w:rsid w:val="00746849"/>
    <w:rsid w:val="00747192"/>
    <w:rsid w:val="0074733E"/>
    <w:rsid w:val="00747906"/>
    <w:rsid w:val="00747C08"/>
    <w:rsid w:val="00747F87"/>
    <w:rsid w:val="00750177"/>
    <w:rsid w:val="007505AE"/>
    <w:rsid w:val="00750A2F"/>
    <w:rsid w:val="00750C0E"/>
    <w:rsid w:val="00750D6B"/>
    <w:rsid w:val="00750EE6"/>
    <w:rsid w:val="00751179"/>
    <w:rsid w:val="00751A13"/>
    <w:rsid w:val="007532E9"/>
    <w:rsid w:val="00753FAE"/>
    <w:rsid w:val="007543FE"/>
    <w:rsid w:val="007547A5"/>
    <w:rsid w:val="00754BF2"/>
    <w:rsid w:val="0075519E"/>
    <w:rsid w:val="007559B3"/>
    <w:rsid w:val="00755AEF"/>
    <w:rsid w:val="007567D9"/>
    <w:rsid w:val="0075685A"/>
    <w:rsid w:val="00756DAB"/>
    <w:rsid w:val="00757361"/>
    <w:rsid w:val="00757732"/>
    <w:rsid w:val="00760010"/>
    <w:rsid w:val="0076189C"/>
    <w:rsid w:val="007621CC"/>
    <w:rsid w:val="00762351"/>
    <w:rsid w:val="0076310D"/>
    <w:rsid w:val="0076379C"/>
    <w:rsid w:val="0076432C"/>
    <w:rsid w:val="00764574"/>
    <w:rsid w:val="007651D1"/>
    <w:rsid w:val="00765B4F"/>
    <w:rsid w:val="00765FB0"/>
    <w:rsid w:val="0076611D"/>
    <w:rsid w:val="0076662B"/>
    <w:rsid w:val="0076675A"/>
    <w:rsid w:val="00767778"/>
    <w:rsid w:val="00767D38"/>
    <w:rsid w:val="00770020"/>
    <w:rsid w:val="00770612"/>
    <w:rsid w:val="00770A9B"/>
    <w:rsid w:val="00771D55"/>
    <w:rsid w:val="00771F35"/>
    <w:rsid w:val="00772826"/>
    <w:rsid w:val="007728CC"/>
    <w:rsid w:val="0077534D"/>
    <w:rsid w:val="007753C9"/>
    <w:rsid w:val="00775493"/>
    <w:rsid w:val="00775C90"/>
    <w:rsid w:val="00776196"/>
    <w:rsid w:val="00776803"/>
    <w:rsid w:val="00776D9E"/>
    <w:rsid w:val="00780A34"/>
    <w:rsid w:val="00781086"/>
    <w:rsid w:val="00781C48"/>
    <w:rsid w:val="007825C0"/>
    <w:rsid w:val="00782652"/>
    <w:rsid w:val="007830A2"/>
    <w:rsid w:val="00783EDD"/>
    <w:rsid w:val="00784AB4"/>
    <w:rsid w:val="00784D63"/>
    <w:rsid w:val="00785322"/>
    <w:rsid w:val="00785664"/>
    <w:rsid w:val="00785AA5"/>
    <w:rsid w:val="007862B4"/>
    <w:rsid w:val="007866C2"/>
    <w:rsid w:val="00786D99"/>
    <w:rsid w:val="0078707F"/>
    <w:rsid w:val="00787134"/>
    <w:rsid w:val="0079003E"/>
    <w:rsid w:val="00790495"/>
    <w:rsid w:val="00790DC3"/>
    <w:rsid w:val="00791139"/>
    <w:rsid w:val="00792B4F"/>
    <w:rsid w:val="00792B96"/>
    <w:rsid w:val="0079363E"/>
    <w:rsid w:val="00794573"/>
    <w:rsid w:val="0079463B"/>
    <w:rsid w:val="00795433"/>
    <w:rsid w:val="007955DD"/>
    <w:rsid w:val="00795BE3"/>
    <w:rsid w:val="0079724E"/>
    <w:rsid w:val="007A0B3C"/>
    <w:rsid w:val="007A2D68"/>
    <w:rsid w:val="007A3405"/>
    <w:rsid w:val="007A3A26"/>
    <w:rsid w:val="007A4994"/>
    <w:rsid w:val="007A4DB9"/>
    <w:rsid w:val="007A52B8"/>
    <w:rsid w:val="007A5879"/>
    <w:rsid w:val="007A6AED"/>
    <w:rsid w:val="007A7876"/>
    <w:rsid w:val="007A7D41"/>
    <w:rsid w:val="007B0AA0"/>
    <w:rsid w:val="007B0AD0"/>
    <w:rsid w:val="007B0B76"/>
    <w:rsid w:val="007B0D0F"/>
    <w:rsid w:val="007B131C"/>
    <w:rsid w:val="007B1AAA"/>
    <w:rsid w:val="007B1B7B"/>
    <w:rsid w:val="007B1EE5"/>
    <w:rsid w:val="007B3474"/>
    <w:rsid w:val="007B3F47"/>
    <w:rsid w:val="007B3F6F"/>
    <w:rsid w:val="007B4084"/>
    <w:rsid w:val="007B5C99"/>
    <w:rsid w:val="007B5E2D"/>
    <w:rsid w:val="007B5E47"/>
    <w:rsid w:val="007B6D9C"/>
    <w:rsid w:val="007B7479"/>
    <w:rsid w:val="007C087B"/>
    <w:rsid w:val="007C0916"/>
    <w:rsid w:val="007C1B0F"/>
    <w:rsid w:val="007C2BA0"/>
    <w:rsid w:val="007C412E"/>
    <w:rsid w:val="007C4BC5"/>
    <w:rsid w:val="007C4BF0"/>
    <w:rsid w:val="007C530A"/>
    <w:rsid w:val="007C69F3"/>
    <w:rsid w:val="007C7B66"/>
    <w:rsid w:val="007C7B94"/>
    <w:rsid w:val="007C7FC5"/>
    <w:rsid w:val="007D0804"/>
    <w:rsid w:val="007D19E2"/>
    <w:rsid w:val="007D2DA8"/>
    <w:rsid w:val="007D2F44"/>
    <w:rsid w:val="007D4B79"/>
    <w:rsid w:val="007D4BA6"/>
    <w:rsid w:val="007D50CB"/>
    <w:rsid w:val="007D58BB"/>
    <w:rsid w:val="007D601D"/>
    <w:rsid w:val="007D7D04"/>
    <w:rsid w:val="007E05C3"/>
    <w:rsid w:val="007E07A9"/>
    <w:rsid w:val="007E0909"/>
    <w:rsid w:val="007E0D76"/>
    <w:rsid w:val="007E0D82"/>
    <w:rsid w:val="007E118B"/>
    <w:rsid w:val="007E1AB3"/>
    <w:rsid w:val="007E2C44"/>
    <w:rsid w:val="007E31FA"/>
    <w:rsid w:val="007E332E"/>
    <w:rsid w:val="007E39C7"/>
    <w:rsid w:val="007E3C35"/>
    <w:rsid w:val="007E495B"/>
    <w:rsid w:val="007E4B31"/>
    <w:rsid w:val="007E4FC2"/>
    <w:rsid w:val="007E57B3"/>
    <w:rsid w:val="007E6A50"/>
    <w:rsid w:val="007F02F1"/>
    <w:rsid w:val="007F050F"/>
    <w:rsid w:val="007F1EA3"/>
    <w:rsid w:val="007F2320"/>
    <w:rsid w:val="007F2E0C"/>
    <w:rsid w:val="007F4282"/>
    <w:rsid w:val="007F5676"/>
    <w:rsid w:val="007F660E"/>
    <w:rsid w:val="007F668D"/>
    <w:rsid w:val="00801571"/>
    <w:rsid w:val="008016F7"/>
    <w:rsid w:val="008017EE"/>
    <w:rsid w:val="00803750"/>
    <w:rsid w:val="008040A9"/>
    <w:rsid w:val="00804D8C"/>
    <w:rsid w:val="008059AE"/>
    <w:rsid w:val="00810547"/>
    <w:rsid w:val="008108FC"/>
    <w:rsid w:val="00810D81"/>
    <w:rsid w:val="008115AF"/>
    <w:rsid w:val="00811632"/>
    <w:rsid w:val="008117C7"/>
    <w:rsid w:val="00811DC1"/>
    <w:rsid w:val="008123C8"/>
    <w:rsid w:val="008154E7"/>
    <w:rsid w:val="00816C6F"/>
    <w:rsid w:val="00816E1F"/>
    <w:rsid w:val="00816EBF"/>
    <w:rsid w:val="00816EE8"/>
    <w:rsid w:val="008170B9"/>
    <w:rsid w:val="00817837"/>
    <w:rsid w:val="008205F0"/>
    <w:rsid w:val="00820D60"/>
    <w:rsid w:val="00821C67"/>
    <w:rsid w:val="008220FA"/>
    <w:rsid w:val="008221F6"/>
    <w:rsid w:val="00822818"/>
    <w:rsid w:val="00822C16"/>
    <w:rsid w:val="00823B8B"/>
    <w:rsid w:val="008244A0"/>
    <w:rsid w:val="00824BC4"/>
    <w:rsid w:val="00825941"/>
    <w:rsid w:val="008259FB"/>
    <w:rsid w:val="0082614F"/>
    <w:rsid w:val="0082663E"/>
    <w:rsid w:val="00827CF3"/>
    <w:rsid w:val="00830300"/>
    <w:rsid w:val="00830523"/>
    <w:rsid w:val="0083070D"/>
    <w:rsid w:val="00830BAC"/>
    <w:rsid w:val="008310D5"/>
    <w:rsid w:val="00831F84"/>
    <w:rsid w:val="00832E9C"/>
    <w:rsid w:val="00833016"/>
    <w:rsid w:val="00833500"/>
    <w:rsid w:val="00834D86"/>
    <w:rsid w:val="0083507C"/>
    <w:rsid w:val="008355AE"/>
    <w:rsid w:val="00835624"/>
    <w:rsid w:val="00836742"/>
    <w:rsid w:val="00836BD2"/>
    <w:rsid w:val="00836C48"/>
    <w:rsid w:val="008372EC"/>
    <w:rsid w:val="00837F90"/>
    <w:rsid w:val="00840029"/>
    <w:rsid w:val="00840312"/>
    <w:rsid w:val="00840BF4"/>
    <w:rsid w:val="00841177"/>
    <w:rsid w:val="00841E28"/>
    <w:rsid w:val="00842244"/>
    <w:rsid w:val="008433CD"/>
    <w:rsid w:val="0084343C"/>
    <w:rsid w:val="00843811"/>
    <w:rsid w:val="00843949"/>
    <w:rsid w:val="00843987"/>
    <w:rsid w:val="008440C8"/>
    <w:rsid w:val="00844A48"/>
    <w:rsid w:val="008463E7"/>
    <w:rsid w:val="008466E1"/>
    <w:rsid w:val="00846809"/>
    <w:rsid w:val="00846B06"/>
    <w:rsid w:val="00850316"/>
    <w:rsid w:val="008505A2"/>
    <w:rsid w:val="008509DF"/>
    <w:rsid w:val="0085122F"/>
    <w:rsid w:val="00851A87"/>
    <w:rsid w:val="00851D37"/>
    <w:rsid w:val="00852746"/>
    <w:rsid w:val="0085426F"/>
    <w:rsid w:val="00854714"/>
    <w:rsid w:val="00854FC5"/>
    <w:rsid w:val="00855F1D"/>
    <w:rsid w:val="00855F45"/>
    <w:rsid w:val="008568DA"/>
    <w:rsid w:val="00856CB1"/>
    <w:rsid w:val="00856D53"/>
    <w:rsid w:val="008570DE"/>
    <w:rsid w:val="00857D70"/>
    <w:rsid w:val="00860418"/>
    <w:rsid w:val="00860B58"/>
    <w:rsid w:val="00860D4B"/>
    <w:rsid w:val="00861319"/>
    <w:rsid w:val="00861686"/>
    <w:rsid w:val="0086258C"/>
    <w:rsid w:val="00863101"/>
    <w:rsid w:val="008638C5"/>
    <w:rsid w:val="00863A94"/>
    <w:rsid w:val="0086479F"/>
    <w:rsid w:val="00864E72"/>
    <w:rsid w:val="008651F7"/>
    <w:rsid w:val="008664B3"/>
    <w:rsid w:val="00866CEB"/>
    <w:rsid w:val="00867EC6"/>
    <w:rsid w:val="008719E6"/>
    <w:rsid w:val="00872554"/>
    <w:rsid w:val="00872A2C"/>
    <w:rsid w:val="0087346E"/>
    <w:rsid w:val="00873490"/>
    <w:rsid w:val="008743C7"/>
    <w:rsid w:val="008744B2"/>
    <w:rsid w:val="008747F2"/>
    <w:rsid w:val="0087527A"/>
    <w:rsid w:val="0087554C"/>
    <w:rsid w:val="0087566C"/>
    <w:rsid w:val="00876437"/>
    <w:rsid w:val="00876AE6"/>
    <w:rsid w:val="0087728C"/>
    <w:rsid w:val="008779D2"/>
    <w:rsid w:val="0088032C"/>
    <w:rsid w:val="008807A3"/>
    <w:rsid w:val="00880FD1"/>
    <w:rsid w:val="00881C9A"/>
    <w:rsid w:val="00882EB5"/>
    <w:rsid w:val="00883996"/>
    <w:rsid w:val="0088432D"/>
    <w:rsid w:val="00884652"/>
    <w:rsid w:val="00884CF1"/>
    <w:rsid w:val="008855A9"/>
    <w:rsid w:val="00885822"/>
    <w:rsid w:val="00885824"/>
    <w:rsid w:val="00886640"/>
    <w:rsid w:val="008867BF"/>
    <w:rsid w:val="00886A61"/>
    <w:rsid w:val="00886BD5"/>
    <w:rsid w:val="0088747F"/>
    <w:rsid w:val="008878CF"/>
    <w:rsid w:val="00887CE7"/>
    <w:rsid w:val="00890979"/>
    <w:rsid w:val="00890D30"/>
    <w:rsid w:val="00891718"/>
    <w:rsid w:val="0089175A"/>
    <w:rsid w:val="00891770"/>
    <w:rsid w:val="008918BC"/>
    <w:rsid w:val="00891B0D"/>
    <w:rsid w:val="00891F5A"/>
    <w:rsid w:val="00892045"/>
    <w:rsid w:val="00892EDE"/>
    <w:rsid w:val="00893079"/>
    <w:rsid w:val="008939A0"/>
    <w:rsid w:val="00893D82"/>
    <w:rsid w:val="00894220"/>
    <w:rsid w:val="00894AB2"/>
    <w:rsid w:val="008952A6"/>
    <w:rsid w:val="0089722E"/>
    <w:rsid w:val="008975E2"/>
    <w:rsid w:val="00897CCE"/>
    <w:rsid w:val="008A08A2"/>
    <w:rsid w:val="008A0B12"/>
    <w:rsid w:val="008A1D70"/>
    <w:rsid w:val="008A200E"/>
    <w:rsid w:val="008A20A4"/>
    <w:rsid w:val="008A21C5"/>
    <w:rsid w:val="008A251F"/>
    <w:rsid w:val="008A307D"/>
    <w:rsid w:val="008A39D8"/>
    <w:rsid w:val="008A41B4"/>
    <w:rsid w:val="008A42D9"/>
    <w:rsid w:val="008A4C11"/>
    <w:rsid w:val="008A5120"/>
    <w:rsid w:val="008A53BF"/>
    <w:rsid w:val="008A5A15"/>
    <w:rsid w:val="008A623B"/>
    <w:rsid w:val="008A624A"/>
    <w:rsid w:val="008A646B"/>
    <w:rsid w:val="008A6487"/>
    <w:rsid w:val="008A734A"/>
    <w:rsid w:val="008A7492"/>
    <w:rsid w:val="008A78DC"/>
    <w:rsid w:val="008A7931"/>
    <w:rsid w:val="008A7CDA"/>
    <w:rsid w:val="008A7FA0"/>
    <w:rsid w:val="008B02A8"/>
    <w:rsid w:val="008B175E"/>
    <w:rsid w:val="008B1912"/>
    <w:rsid w:val="008B1AD8"/>
    <w:rsid w:val="008B2409"/>
    <w:rsid w:val="008B3E54"/>
    <w:rsid w:val="008B49E3"/>
    <w:rsid w:val="008B5AA7"/>
    <w:rsid w:val="008B6B2A"/>
    <w:rsid w:val="008B7FBD"/>
    <w:rsid w:val="008C0E9B"/>
    <w:rsid w:val="008C202B"/>
    <w:rsid w:val="008C268F"/>
    <w:rsid w:val="008C2701"/>
    <w:rsid w:val="008C2D85"/>
    <w:rsid w:val="008C4466"/>
    <w:rsid w:val="008C4D86"/>
    <w:rsid w:val="008C5738"/>
    <w:rsid w:val="008C5A44"/>
    <w:rsid w:val="008C5E73"/>
    <w:rsid w:val="008C7048"/>
    <w:rsid w:val="008C728A"/>
    <w:rsid w:val="008C7745"/>
    <w:rsid w:val="008C79A8"/>
    <w:rsid w:val="008D1905"/>
    <w:rsid w:val="008D1FE4"/>
    <w:rsid w:val="008D249C"/>
    <w:rsid w:val="008D282F"/>
    <w:rsid w:val="008D3351"/>
    <w:rsid w:val="008D4083"/>
    <w:rsid w:val="008D44BD"/>
    <w:rsid w:val="008D44CB"/>
    <w:rsid w:val="008D5262"/>
    <w:rsid w:val="008D55F4"/>
    <w:rsid w:val="008D69CC"/>
    <w:rsid w:val="008D7537"/>
    <w:rsid w:val="008D7B95"/>
    <w:rsid w:val="008E0C6A"/>
    <w:rsid w:val="008E0F42"/>
    <w:rsid w:val="008E11FA"/>
    <w:rsid w:val="008E1E0B"/>
    <w:rsid w:val="008E3370"/>
    <w:rsid w:val="008E40F2"/>
    <w:rsid w:val="008E4B41"/>
    <w:rsid w:val="008E4B94"/>
    <w:rsid w:val="008E5116"/>
    <w:rsid w:val="008E5F43"/>
    <w:rsid w:val="008E60CF"/>
    <w:rsid w:val="008E7B05"/>
    <w:rsid w:val="008F0AF4"/>
    <w:rsid w:val="008F170D"/>
    <w:rsid w:val="008F2849"/>
    <w:rsid w:val="008F2BAE"/>
    <w:rsid w:val="008F2F35"/>
    <w:rsid w:val="008F31DC"/>
    <w:rsid w:val="008F3201"/>
    <w:rsid w:val="008F3217"/>
    <w:rsid w:val="008F351C"/>
    <w:rsid w:val="008F3665"/>
    <w:rsid w:val="008F3CE5"/>
    <w:rsid w:val="008F3E14"/>
    <w:rsid w:val="008F4A53"/>
    <w:rsid w:val="008F5ED3"/>
    <w:rsid w:val="008F68EF"/>
    <w:rsid w:val="008F6ED7"/>
    <w:rsid w:val="008F7115"/>
    <w:rsid w:val="008F730E"/>
    <w:rsid w:val="008F7793"/>
    <w:rsid w:val="008F7A04"/>
    <w:rsid w:val="0090032A"/>
    <w:rsid w:val="00901FB6"/>
    <w:rsid w:val="00902A27"/>
    <w:rsid w:val="00903227"/>
    <w:rsid w:val="00903507"/>
    <w:rsid w:val="0090358F"/>
    <w:rsid w:val="00903E0B"/>
    <w:rsid w:val="0090476E"/>
    <w:rsid w:val="00904C5E"/>
    <w:rsid w:val="00904D6D"/>
    <w:rsid w:val="00904D8D"/>
    <w:rsid w:val="009051A9"/>
    <w:rsid w:val="00905D18"/>
    <w:rsid w:val="0090706F"/>
    <w:rsid w:val="00907442"/>
    <w:rsid w:val="009079D7"/>
    <w:rsid w:val="00907A1A"/>
    <w:rsid w:val="00907F25"/>
    <w:rsid w:val="00910072"/>
    <w:rsid w:val="009127E2"/>
    <w:rsid w:val="00912F1C"/>
    <w:rsid w:val="00913044"/>
    <w:rsid w:val="009139E6"/>
    <w:rsid w:val="00913A2B"/>
    <w:rsid w:val="009143F2"/>
    <w:rsid w:val="009158A9"/>
    <w:rsid w:val="009158BA"/>
    <w:rsid w:val="00916293"/>
    <w:rsid w:val="00916CBC"/>
    <w:rsid w:val="009175F2"/>
    <w:rsid w:val="00920317"/>
    <w:rsid w:val="00921259"/>
    <w:rsid w:val="009212B2"/>
    <w:rsid w:val="00921353"/>
    <w:rsid w:val="00921483"/>
    <w:rsid w:val="00921F1C"/>
    <w:rsid w:val="00922C6A"/>
    <w:rsid w:val="0092387A"/>
    <w:rsid w:val="00923906"/>
    <w:rsid w:val="00923AC3"/>
    <w:rsid w:val="00923C7E"/>
    <w:rsid w:val="00923E92"/>
    <w:rsid w:val="00923EAC"/>
    <w:rsid w:val="0092522D"/>
    <w:rsid w:val="00925670"/>
    <w:rsid w:val="00926185"/>
    <w:rsid w:val="009262B8"/>
    <w:rsid w:val="009263C8"/>
    <w:rsid w:val="009268C1"/>
    <w:rsid w:val="00926B20"/>
    <w:rsid w:val="00926F2B"/>
    <w:rsid w:val="00927DC0"/>
    <w:rsid w:val="00927E85"/>
    <w:rsid w:val="00927F72"/>
    <w:rsid w:val="00931EF0"/>
    <w:rsid w:val="009327E5"/>
    <w:rsid w:val="00933016"/>
    <w:rsid w:val="00933032"/>
    <w:rsid w:val="00933396"/>
    <w:rsid w:val="00933650"/>
    <w:rsid w:val="0093489A"/>
    <w:rsid w:val="00934A1A"/>
    <w:rsid w:val="00934B22"/>
    <w:rsid w:val="009354EC"/>
    <w:rsid w:val="00935822"/>
    <w:rsid w:val="00935C6B"/>
    <w:rsid w:val="00936FE6"/>
    <w:rsid w:val="00937061"/>
    <w:rsid w:val="00937922"/>
    <w:rsid w:val="009413EE"/>
    <w:rsid w:val="00941651"/>
    <w:rsid w:val="009420D5"/>
    <w:rsid w:val="00942C27"/>
    <w:rsid w:val="009430B3"/>
    <w:rsid w:val="00943C2A"/>
    <w:rsid w:val="009441A3"/>
    <w:rsid w:val="00944492"/>
    <w:rsid w:val="00944917"/>
    <w:rsid w:val="00944B2D"/>
    <w:rsid w:val="00944F10"/>
    <w:rsid w:val="00945972"/>
    <w:rsid w:val="00945A65"/>
    <w:rsid w:val="00945DD1"/>
    <w:rsid w:val="00946250"/>
    <w:rsid w:val="00946FFB"/>
    <w:rsid w:val="0094718C"/>
    <w:rsid w:val="00947634"/>
    <w:rsid w:val="009479EF"/>
    <w:rsid w:val="00947B72"/>
    <w:rsid w:val="00947CD0"/>
    <w:rsid w:val="00950C5A"/>
    <w:rsid w:val="009510AD"/>
    <w:rsid w:val="00951BFE"/>
    <w:rsid w:val="00951D9D"/>
    <w:rsid w:val="00951E0A"/>
    <w:rsid w:val="00951E8A"/>
    <w:rsid w:val="00952437"/>
    <w:rsid w:val="00952FAE"/>
    <w:rsid w:val="00953A11"/>
    <w:rsid w:val="00953E6F"/>
    <w:rsid w:val="009554E3"/>
    <w:rsid w:val="0095664E"/>
    <w:rsid w:val="00956B77"/>
    <w:rsid w:val="009570B7"/>
    <w:rsid w:val="009574BB"/>
    <w:rsid w:val="00957CE8"/>
    <w:rsid w:val="009605BB"/>
    <w:rsid w:val="00960F07"/>
    <w:rsid w:val="00961B59"/>
    <w:rsid w:val="00962807"/>
    <w:rsid w:val="00962BAC"/>
    <w:rsid w:val="00964BE6"/>
    <w:rsid w:val="00964EC5"/>
    <w:rsid w:val="00965523"/>
    <w:rsid w:val="00965654"/>
    <w:rsid w:val="009659C7"/>
    <w:rsid w:val="00966C38"/>
    <w:rsid w:val="009708E0"/>
    <w:rsid w:val="00970906"/>
    <w:rsid w:val="00970B9A"/>
    <w:rsid w:val="0097173D"/>
    <w:rsid w:val="009733C5"/>
    <w:rsid w:val="0097348D"/>
    <w:rsid w:val="009735CF"/>
    <w:rsid w:val="00973699"/>
    <w:rsid w:val="00974E2E"/>
    <w:rsid w:val="00974EEF"/>
    <w:rsid w:val="009759CB"/>
    <w:rsid w:val="00975BA4"/>
    <w:rsid w:val="00975C32"/>
    <w:rsid w:val="00976B65"/>
    <w:rsid w:val="00977A3C"/>
    <w:rsid w:val="009803D0"/>
    <w:rsid w:val="0098090D"/>
    <w:rsid w:val="009809EF"/>
    <w:rsid w:val="00980E35"/>
    <w:rsid w:val="00980F4D"/>
    <w:rsid w:val="00981AF1"/>
    <w:rsid w:val="00981D57"/>
    <w:rsid w:val="00981F18"/>
    <w:rsid w:val="009820CE"/>
    <w:rsid w:val="00982D7E"/>
    <w:rsid w:val="00982D87"/>
    <w:rsid w:val="00983012"/>
    <w:rsid w:val="00983BCB"/>
    <w:rsid w:val="00984E69"/>
    <w:rsid w:val="00985478"/>
    <w:rsid w:val="00985B00"/>
    <w:rsid w:val="009860D1"/>
    <w:rsid w:val="00986F0D"/>
    <w:rsid w:val="00986FBC"/>
    <w:rsid w:val="0099065E"/>
    <w:rsid w:val="00990C5E"/>
    <w:rsid w:val="00990DE1"/>
    <w:rsid w:val="00990EBE"/>
    <w:rsid w:val="009917D2"/>
    <w:rsid w:val="0099192C"/>
    <w:rsid w:val="009919E6"/>
    <w:rsid w:val="00991BD2"/>
    <w:rsid w:val="00992706"/>
    <w:rsid w:val="009929E5"/>
    <w:rsid w:val="009933BF"/>
    <w:rsid w:val="0099350E"/>
    <w:rsid w:val="00993B5E"/>
    <w:rsid w:val="009940EC"/>
    <w:rsid w:val="00994816"/>
    <w:rsid w:val="0099531F"/>
    <w:rsid w:val="00996098"/>
    <w:rsid w:val="009966E4"/>
    <w:rsid w:val="00996771"/>
    <w:rsid w:val="009A041A"/>
    <w:rsid w:val="009A0727"/>
    <w:rsid w:val="009A0ED2"/>
    <w:rsid w:val="009A1236"/>
    <w:rsid w:val="009A150A"/>
    <w:rsid w:val="009A237C"/>
    <w:rsid w:val="009A2456"/>
    <w:rsid w:val="009A3322"/>
    <w:rsid w:val="009A3CB4"/>
    <w:rsid w:val="009A6344"/>
    <w:rsid w:val="009A6596"/>
    <w:rsid w:val="009A7836"/>
    <w:rsid w:val="009A7E9A"/>
    <w:rsid w:val="009B0655"/>
    <w:rsid w:val="009B0A5A"/>
    <w:rsid w:val="009B1715"/>
    <w:rsid w:val="009B28EC"/>
    <w:rsid w:val="009B39E9"/>
    <w:rsid w:val="009B3E88"/>
    <w:rsid w:val="009B5052"/>
    <w:rsid w:val="009B5BFA"/>
    <w:rsid w:val="009B5E30"/>
    <w:rsid w:val="009B677C"/>
    <w:rsid w:val="009B68A5"/>
    <w:rsid w:val="009B6DB6"/>
    <w:rsid w:val="009B70AA"/>
    <w:rsid w:val="009B7D7A"/>
    <w:rsid w:val="009C02B6"/>
    <w:rsid w:val="009C0D78"/>
    <w:rsid w:val="009C0EF7"/>
    <w:rsid w:val="009C0FCA"/>
    <w:rsid w:val="009C255D"/>
    <w:rsid w:val="009C31FD"/>
    <w:rsid w:val="009C335A"/>
    <w:rsid w:val="009C38C4"/>
    <w:rsid w:val="009C4092"/>
    <w:rsid w:val="009C45B3"/>
    <w:rsid w:val="009C489C"/>
    <w:rsid w:val="009C5044"/>
    <w:rsid w:val="009C5A4D"/>
    <w:rsid w:val="009C69BF"/>
    <w:rsid w:val="009C6BA2"/>
    <w:rsid w:val="009C723D"/>
    <w:rsid w:val="009C7E19"/>
    <w:rsid w:val="009D0818"/>
    <w:rsid w:val="009D12F1"/>
    <w:rsid w:val="009D13C9"/>
    <w:rsid w:val="009D1C95"/>
    <w:rsid w:val="009D24F4"/>
    <w:rsid w:val="009D25B2"/>
    <w:rsid w:val="009D3BCD"/>
    <w:rsid w:val="009D3EF3"/>
    <w:rsid w:val="009D4531"/>
    <w:rsid w:val="009D5D5A"/>
    <w:rsid w:val="009D61D9"/>
    <w:rsid w:val="009D62D5"/>
    <w:rsid w:val="009D6814"/>
    <w:rsid w:val="009D6963"/>
    <w:rsid w:val="009D71F2"/>
    <w:rsid w:val="009E1F2D"/>
    <w:rsid w:val="009E2375"/>
    <w:rsid w:val="009E29DF"/>
    <w:rsid w:val="009E4121"/>
    <w:rsid w:val="009E4678"/>
    <w:rsid w:val="009E5F8E"/>
    <w:rsid w:val="009E6FBC"/>
    <w:rsid w:val="009F0AE1"/>
    <w:rsid w:val="009F0DA9"/>
    <w:rsid w:val="009F121A"/>
    <w:rsid w:val="009F1E94"/>
    <w:rsid w:val="009F2078"/>
    <w:rsid w:val="009F2A3D"/>
    <w:rsid w:val="009F2D97"/>
    <w:rsid w:val="009F30E0"/>
    <w:rsid w:val="009F31F8"/>
    <w:rsid w:val="009F3EBB"/>
    <w:rsid w:val="009F4083"/>
    <w:rsid w:val="009F6BFA"/>
    <w:rsid w:val="009F6C30"/>
    <w:rsid w:val="009F6FE5"/>
    <w:rsid w:val="009F781E"/>
    <w:rsid w:val="00A01131"/>
    <w:rsid w:val="00A011B5"/>
    <w:rsid w:val="00A01571"/>
    <w:rsid w:val="00A01804"/>
    <w:rsid w:val="00A01A4B"/>
    <w:rsid w:val="00A025CC"/>
    <w:rsid w:val="00A02B7F"/>
    <w:rsid w:val="00A02BAB"/>
    <w:rsid w:val="00A02CA4"/>
    <w:rsid w:val="00A02E0A"/>
    <w:rsid w:val="00A032D9"/>
    <w:rsid w:val="00A03A8D"/>
    <w:rsid w:val="00A04218"/>
    <w:rsid w:val="00A043D0"/>
    <w:rsid w:val="00A04AB5"/>
    <w:rsid w:val="00A04B56"/>
    <w:rsid w:val="00A04F43"/>
    <w:rsid w:val="00A062C0"/>
    <w:rsid w:val="00A1057C"/>
    <w:rsid w:val="00A107B0"/>
    <w:rsid w:val="00A10A1A"/>
    <w:rsid w:val="00A10AC4"/>
    <w:rsid w:val="00A115D6"/>
    <w:rsid w:val="00A124A7"/>
    <w:rsid w:val="00A124E7"/>
    <w:rsid w:val="00A12A51"/>
    <w:rsid w:val="00A12C0F"/>
    <w:rsid w:val="00A12F38"/>
    <w:rsid w:val="00A134B1"/>
    <w:rsid w:val="00A1375D"/>
    <w:rsid w:val="00A14835"/>
    <w:rsid w:val="00A14C45"/>
    <w:rsid w:val="00A15515"/>
    <w:rsid w:val="00A157E8"/>
    <w:rsid w:val="00A15F21"/>
    <w:rsid w:val="00A164D4"/>
    <w:rsid w:val="00A16E15"/>
    <w:rsid w:val="00A17AB1"/>
    <w:rsid w:val="00A17F42"/>
    <w:rsid w:val="00A20932"/>
    <w:rsid w:val="00A209C5"/>
    <w:rsid w:val="00A22C1B"/>
    <w:rsid w:val="00A23447"/>
    <w:rsid w:val="00A26836"/>
    <w:rsid w:val="00A2774E"/>
    <w:rsid w:val="00A27931"/>
    <w:rsid w:val="00A30211"/>
    <w:rsid w:val="00A30E14"/>
    <w:rsid w:val="00A323DC"/>
    <w:rsid w:val="00A32E75"/>
    <w:rsid w:val="00A336C0"/>
    <w:rsid w:val="00A3379B"/>
    <w:rsid w:val="00A33B0B"/>
    <w:rsid w:val="00A33FD6"/>
    <w:rsid w:val="00A34878"/>
    <w:rsid w:val="00A35138"/>
    <w:rsid w:val="00A35366"/>
    <w:rsid w:val="00A35670"/>
    <w:rsid w:val="00A368D2"/>
    <w:rsid w:val="00A369BE"/>
    <w:rsid w:val="00A36F6B"/>
    <w:rsid w:val="00A37404"/>
    <w:rsid w:val="00A37463"/>
    <w:rsid w:val="00A37778"/>
    <w:rsid w:val="00A3794E"/>
    <w:rsid w:val="00A37BFA"/>
    <w:rsid w:val="00A37F59"/>
    <w:rsid w:val="00A40CA8"/>
    <w:rsid w:val="00A41437"/>
    <w:rsid w:val="00A423EF"/>
    <w:rsid w:val="00A44E04"/>
    <w:rsid w:val="00A47091"/>
    <w:rsid w:val="00A4772F"/>
    <w:rsid w:val="00A47E1B"/>
    <w:rsid w:val="00A47F0F"/>
    <w:rsid w:val="00A502FF"/>
    <w:rsid w:val="00A50460"/>
    <w:rsid w:val="00A50AD3"/>
    <w:rsid w:val="00A520EF"/>
    <w:rsid w:val="00A52907"/>
    <w:rsid w:val="00A5357B"/>
    <w:rsid w:val="00A53E5D"/>
    <w:rsid w:val="00A54CFC"/>
    <w:rsid w:val="00A55222"/>
    <w:rsid w:val="00A558F6"/>
    <w:rsid w:val="00A55D2E"/>
    <w:rsid w:val="00A56377"/>
    <w:rsid w:val="00A56F51"/>
    <w:rsid w:val="00A603AD"/>
    <w:rsid w:val="00A60A7A"/>
    <w:rsid w:val="00A60C66"/>
    <w:rsid w:val="00A60C91"/>
    <w:rsid w:val="00A60F7E"/>
    <w:rsid w:val="00A61DB9"/>
    <w:rsid w:val="00A61FC7"/>
    <w:rsid w:val="00A6236A"/>
    <w:rsid w:val="00A62B42"/>
    <w:rsid w:val="00A63609"/>
    <w:rsid w:val="00A64F06"/>
    <w:rsid w:val="00A65171"/>
    <w:rsid w:val="00A668D7"/>
    <w:rsid w:val="00A66C09"/>
    <w:rsid w:val="00A66D91"/>
    <w:rsid w:val="00A6739D"/>
    <w:rsid w:val="00A67F2F"/>
    <w:rsid w:val="00A72722"/>
    <w:rsid w:val="00A73470"/>
    <w:rsid w:val="00A736F1"/>
    <w:rsid w:val="00A74EC7"/>
    <w:rsid w:val="00A75AE1"/>
    <w:rsid w:val="00A76613"/>
    <w:rsid w:val="00A769EA"/>
    <w:rsid w:val="00A773A7"/>
    <w:rsid w:val="00A7761A"/>
    <w:rsid w:val="00A77B97"/>
    <w:rsid w:val="00A805B4"/>
    <w:rsid w:val="00A826A9"/>
    <w:rsid w:val="00A83916"/>
    <w:rsid w:val="00A83951"/>
    <w:rsid w:val="00A84C5B"/>
    <w:rsid w:val="00A85639"/>
    <w:rsid w:val="00A8605A"/>
    <w:rsid w:val="00A86CFA"/>
    <w:rsid w:val="00A87371"/>
    <w:rsid w:val="00A87475"/>
    <w:rsid w:val="00A91A75"/>
    <w:rsid w:val="00A91F5E"/>
    <w:rsid w:val="00A927E1"/>
    <w:rsid w:val="00A93739"/>
    <w:rsid w:val="00A93A75"/>
    <w:rsid w:val="00A9424A"/>
    <w:rsid w:val="00A9552E"/>
    <w:rsid w:val="00A963A0"/>
    <w:rsid w:val="00AA0073"/>
    <w:rsid w:val="00AA1480"/>
    <w:rsid w:val="00AA1AB2"/>
    <w:rsid w:val="00AA2735"/>
    <w:rsid w:val="00AA28DD"/>
    <w:rsid w:val="00AA2F62"/>
    <w:rsid w:val="00AA359F"/>
    <w:rsid w:val="00AA3CFF"/>
    <w:rsid w:val="00AA3E52"/>
    <w:rsid w:val="00AA4901"/>
    <w:rsid w:val="00AA54C4"/>
    <w:rsid w:val="00AA5673"/>
    <w:rsid w:val="00AA6516"/>
    <w:rsid w:val="00AB019F"/>
    <w:rsid w:val="00AB094D"/>
    <w:rsid w:val="00AB178D"/>
    <w:rsid w:val="00AB1D89"/>
    <w:rsid w:val="00AB3077"/>
    <w:rsid w:val="00AB4F25"/>
    <w:rsid w:val="00AB6F96"/>
    <w:rsid w:val="00AC0431"/>
    <w:rsid w:val="00AC0B40"/>
    <w:rsid w:val="00AC18E9"/>
    <w:rsid w:val="00AC2BC0"/>
    <w:rsid w:val="00AC3BE7"/>
    <w:rsid w:val="00AC3C4B"/>
    <w:rsid w:val="00AC55B2"/>
    <w:rsid w:val="00AC5885"/>
    <w:rsid w:val="00AC61E2"/>
    <w:rsid w:val="00AC7298"/>
    <w:rsid w:val="00AC75A5"/>
    <w:rsid w:val="00AD0108"/>
    <w:rsid w:val="00AD06C0"/>
    <w:rsid w:val="00AD08F4"/>
    <w:rsid w:val="00AD0CDE"/>
    <w:rsid w:val="00AD26A3"/>
    <w:rsid w:val="00AD2CE3"/>
    <w:rsid w:val="00AD2E23"/>
    <w:rsid w:val="00AD3599"/>
    <w:rsid w:val="00AD3A29"/>
    <w:rsid w:val="00AD4123"/>
    <w:rsid w:val="00AD5494"/>
    <w:rsid w:val="00AD5B8F"/>
    <w:rsid w:val="00AD66E2"/>
    <w:rsid w:val="00AD6B13"/>
    <w:rsid w:val="00AD6B61"/>
    <w:rsid w:val="00AD6BCF"/>
    <w:rsid w:val="00AD7494"/>
    <w:rsid w:val="00AE06CB"/>
    <w:rsid w:val="00AE1543"/>
    <w:rsid w:val="00AE1703"/>
    <w:rsid w:val="00AE1727"/>
    <w:rsid w:val="00AE207F"/>
    <w:rsid w:val="00AE21F5"/>
    <w:rsid w:val="00AE2A15"/>
    <w:rsid w:val="00AE2BCA"/>
    <w:rsid w:val="00AE3231"/>
    <w:rsid w:val="00AE3666"/>
    <w:rsid w:val="00AE37E4"/>
    <w:rsid w:val="00AE4547"/>
    <w:rsid w:val="00AE4CDE"/>
    <w:rsid w:val="00AE6B8C"/>
    <w:rsid w:val="00AE6DAD"/>
    <w:rsid w:val="00AE762F"/>
    <w:rsid w:val="00AF13F4"/>
    <w:rsid w:val="00AF1C20"/>
    <w:rsid w:val="00AF244E"/>
    <w:rsid w:val="00AF38CD"/>
    <w:rsid w:val="00AF3F80"/>
    <w:rsid w:val="00AF409C"/>
    <w:rsid w:val="00AF41AA"/>
    <w:rsid w:val="00AF52AB"/>
    <w:rsid w:val="00AF53CD"/>
    <w:rsid w:val="00AF5713"/>
    <w:rsid w:val="00AF6501"/>
    <w:rsid w:val="00AF7492"/>
    <w:rsid w:val="00AF74DB"/>
    <w:rsid w:val="00B00448"/>
    <w:rsid w:val="00B00835"/>
    <w:rsid w:val="00B01228"/>
    <w:rsid w:val="00B01653"/>
    <w:rsid w:val="00B01920"/>
    <w:rsid w:val="00B01DA5"/>
    <w:rsid w:val="00B01FCB"/>
    <w:rsid w:val="00B02538"/>
    <w:rsid w:val="00B03290"/>
    <w:rsid w:val="00B03904"/>
    <w:rsid w:val="00B04319"/>
    <w:rsid w:val="00B0434C"/>
    <w:rsid w:val="00B0482C"/>
    <w:rsid w:val="00B0483A"/>
    <w:rsid w:val="00B04D09"/>
    <w:rsid w:val="00B05A2E"/>
    <w:rsid w:val="00B05C1E"/>
    <w:rsid w:val="00B061AC"/>
    <w:rsid w:val="00B06AA1"/>
    <w:rsid w:val="00B073CF"/>
    <w:rsid w:val="00B078BA"/>
    <w:rsid w:val="00B10133"/>
    <w:rsid w:val="00B103B3"/>
    <w:rsid w:val="00B10B01"/>
    <w:rsid w:val="00B10EBB"/>
    <w:rsid w:val="00B10EFD"/>
    <w:rsid w:val="00B118F0"/>
    <w:rsid w:val="00B11AE9"/>
    <w:rsid w:val="00B124F5"/>
    <w:rsid w:val="00B12EC4"/>
    <w:rsid w:val="00B12F06"/>
    <w:rsid w:val="00B12F57"/>
    <w:rsid w:val="00B135F1"/>
    <w:rsid w:val="00B137CE"/>
    <w:rsid w:val="00B13CB1"/>
    <w:rsid w:val="00B13FFB"/>
    <w:rsid w:val="00B1423D"/>
    <w:rsid w:val="00B15BD6"/>
    <w:rsid w:val="00B16C28"/>
    <w:rsid w:val="00B20252"/>
    <w:rsid w:val="00B20291"/>
    <w:rsid w:val="00B20B71"/>
    <w:rsid w:val="00B2173D"/>
    <w:rsid w:val="00B23634"/>
    <w:rsid w:val="00B237ED"/>
    <w:rsid w:val="00B23BFB"/>
    <w:rsid w:val="00B24CF7"/>
    <w:rsid w:val="00B24FA5"/>
    <w:rsid w:val="00B24FEF"/>
    <w:rsid w:val="00B259F4"/>
    <w:rsid w:val="00B25B68"/>
    <w:rsid w:val="00B25BFE"/>
    <w:rsid w:val="00B26AEA"/>
    <w:rsid w:val="00B278DA"/>
    <w:rsid w:val="00B27C59"/>
    <w:rsid w:val="00B311B6"/>
    <w:rsid w:val="00B3171A"/>
    <w:rsid w:val="00B32250"/>
    <w:rsid w:val="00B33329"/>
    <w:rsid w:val="00B33399"/>
    <w:rsid w:val="00B33BAC"/>
    <w:rsid w:val="00B33C04"/>
    <w:rsid w:val="00B3410E"/>
    <w:rsid w:val="00B360B8"/>
    <w:rsid w:val="00B36456"/>
    <w:rsid w:val="00B3649C"/>
    <w:rsid w:val="00B37514"/>
    <w:rsid w:val="00B37BF1"/>
    <w:rsid w:val="00B40692"/>
    <w:rsid w:val="00B40BA8"/>
    <w:rsid w:val="00B418B3"/>
    <w:rsid w:val="00B41DFE"/>
    <w:rsid w:val="00B42651"/>
    <w:rsid w:val="00B42961"/>
    <w:rsid w:val="00B42BF5"/>
    <w:rsid w:val="00B431DB"/>
    <w:rsid w:val="00B44056"/>
    <w:rsid w:val="00B45150"/>
    <w:rsid w:val="00B4629A"/>
    <w:rsid w:val="00B46A10"/>
    <w:rsid w:val="00B46AA2"/>
    <w:rsid w:val="00B470F2"/>
    <w:rsid w:val="00B501AA"/>
    <w:rsid w:val="00B5138A"/>
    <w:rsid w:val="00B527B4"/>
    <w:rsid w:val="00B52859"/>
    <w:rsid w:val="00B53A35"/>
    <w:rsid w:val="00B54942"/>
    <w:rsid w:val="00B55410"/>
    <w:rsid w:val="00B56E2F"/>
    <w:rsid w:val="00B57196"/>
    <w:rsid w:val="00B57635"/>
    <w:rsid w:val="00B6028A"/>
    <w:rsid w:val="00B6033C"/>
    <w:rsid w:val="00B6057B"/>
    <w:rsid w:val="00B60906"/>
    <w:rsid w:val="00B60CDC"/>
    <w:rsid w:val="00B60E64"/>
    <w:rsid w:val="00B61168"/>
    <w:rsid w:val="00B614B5"/>
    <w:rsid w:val="00B61A88"/>
    <w:rsid w:val="00B61B80"/>
    <w:rsid w:val="00B61B8B"/>
    <w:rsid w:val="00B62999"/>
    <w:rsid w:val="00B64426"/>
    <w:rsid w:val="00B646D2"/>
    <w:rsid w:val="00B64CFB"/>
    <w:rsid w:val="00B64EDF"/>
    <w:rsid w:val="00B654F6"/>
    <w:rsid w:val="00B65A44"/>
    <w:rsid w:val="00B65D5C"/>
    <w:rsid w:val="00B65E78"/>
    <w:rsid w:val="00B66A5B"/>
    <w:rsid w:val="00B66DE0"/>
    <w:rsid w:val="00B672F0"/>
    <w:rsid w:val="00B67867"/>
    <w:rsid w:val="00B679BC"/>
    <w:rsid w:val="00B67AAF"/>
    <w:rsid w:val="00B708EB"/>
    <w:rsid w:val="00B70C96"/>
    <w:rsid w:val="00B70DCF"/>
    <w:rsid w:val="00B71B29"/>
    <w:rsid w:val="00B72371"/>
    <w:rsid w:val="00B72B38"/>
    <w:rsid w:val="00B72D05"/>
    <w:rsid w:val="00B748AD"/>
    <w:rsid w:val="00B75475"/>
    <w:rsid w:val="00B761D6"/>
    <w:rsid w:val="00B76283"/>
    <w:rsid w:val="00B77049"/>
    <w:rsid w:val="00B7758E"/>
    <w:rsid w:val="00B80AC6"/>
    <w:rsid w:val="00B80FAF"/>
    <w:rsid w:val="00B811AB"/>
    <w:rsid w:val="00B8180C"/>
    <w:rsid w:val="00B824E2"/>
    <w:rsid w:val="00B82D5F"/>
    <w:rsid w:val="00B83667"/>
    <w:rsid w:val="00B83722"/>
    <w:rsid w:val="00B84744"/>
    <w:rsid w:val="00B84C8B"/>
    <w:rsid w:val="00B84F21"/>
    <w:rsid w:val="00B85298"/>
    <w:rsid w:val="00B85810"/>
    <w:rsid w:val="00B85BFC"/>
    <w:rsid w:val="00B87DFA"/>
    <w:rsid w:val="00B91F1F"/>
    <w:rsid w:val="00B92122"/>
    <w:rsid w:val="00B9256C"/>
    <w:rsid w:val="00B92FE8"/>
    <w:rsid w:val="00B93690"/>
    <w:rsid w:val="00B93857"/>
    <w:rsid w:val="00B94A77"/>
    <w:rsid w:val="00B95159"/>
    <w:rsid w:val="00B95A3A"/>
    <w:rsid w:val="00B9689E"/>
    <w:rsid w:val="00B96F24"/>
    <w:rsid w:val="00B978B3"/>
    <w:rsid w:val="00BA1304"/>
    <w:rsid w:val="00BA220D"/>
    <w:rsid w:val="00BA2EB0"/>
    <w:rsid w:val="00BA3C40"/>
    <w:rsid w:val="00BA4D83"/>
    <w:rsid w:val="00BA4E9C"/>
    <w:rsid w:val="00BA502E"/>
    <w:rsid w:val="00BA5050"/>
    <w:rsid w:val="00BA5F43"/>
    <w:rsid w:val="00BA6F7D"/>
    <w:rsid w:val="00BB005E"/>
    <w:rsid w:val="00BB0E60"/>
    <w:rsid w:val="00BB0F42"/>
    <w:rsid w:val="00BB3FEA"/>
    <w:rsid w:val="00BB56C8"/>
    <w:rsid w:val="00BB7DD1"/>
    <w:rsid w:val="00BC032B"/>
    <w:rsid w:val="00BC19A2"/>
    <w:rsid w:val="00BC1A41"/>
    <w:rsid w:val="00BC2390"/>
    <w:rsid w:val="00BC2805"/>
    <w:rsid w:val="00BC312A"/>
    <w:rsid w:val="00BC3234"/>
    <w:rsid w:val="00BC3520"/>
    <w:rsid w:val="00BC3E26"/>
    <w:rsid w:val="00BC48A2"/>
    <w:rsid w:val="00BC51AE"/>
    <w:rsid w:val="00BC702B"/>
    <w:rsid w:val="00BC72E4"/>
    <w:rsid w:val="00BC7687"/>
    <w:rsid w:val="00BC786B"/>
    <w:rsid w:val="00BC786F"/>
    <w:rsid w:val="00BD02F5"/>
    <w:rsid w:val="00BD03C3"/>
    <w:rsid w:val="00BD1059"/>
    <w:rsid w:val="00BD12B3"/>
    <w:rsid w:val="00BD21CE"/>
    <w:rsid w:val="00BD2219"/>
    <w:rsid w:val="00BD2271"/>
    <w:rsid w:val="00BD3A39"/>
    <w:rsid w:val="00BD3E95"/>
    <w:rsid w:val="00BD402D"/>
    <w:rsid w:val="00BD4E74"/>
    <w:rsid w:val="00BD61E2"/>
    <w:rsid w:val="00BD7380"/>
    <w:rsid w:val="00BD7A61"/>
    <w:rsid w:val="00BE017B"/>
    <w:rsid w:val="00BE03A3"/>
    <w:rsid w:val="00BE0D75"/>
    <w:rsid w:val="00BE0F13"/>
    <w:rsid w:val="00BE1DA1"/>
    <w:rsid w:val="00BE2011"/>
    <w:rsid w:val="00BE2302"/>
    <w:rsid w:val="00BE2D18"/>
    <w:rsid w:val="00BE2F79"/>
    <w:rsid w:val="00BE337D"/>
    <w:rsid w:val="00BE374F"/>
    <w:rsid w:val="00BE3DFC"/>
    <w:rsid w:val="00BE4C55"/>
    <w:rsid w:val="00BE4D4C"/>
    <w:rsid w:val="00BE4D8E"/>
    <w:rsid w:val="00BE53A0"/>
    <w:rsid w:val="00BE5D14"/>
    <w:rsid w:val="00BE6387"/>
    <w:rsid w:val="00BE6428"/>
    <w:rsid w:val="00BE655F"/>
    <w:rsid w:val="00BE693C"/>
    <w:rsid w:val="00BE6F92"/>
    <w:rsid w:val="00BE70C9"/>
    <w:rsid w:val="00BE74F3"/>
    <w:rsid w:val="00BF0189"/>
    <w:rsid w:val="00BF0374"/>
    <w:rsid w:val="00BF06EF"/>
    <w:rsid w:val="00BF1227"/>
    <w:rsid w:val="00BF167A"/>
    <w:rsid w:val="00BF256E"/>
    <w:rsid w:val="00BF36C5"/>
    <w:rsid w:val="00BF39E1"/>
    <w:rsid w:val="00BF3B0B"/>
    <w:rsid w:val="00BF3F46"/>
    <w:rsid w:val="00BF42F7"/>
    <w:rsid w:val="00BF5967"/>
    <w:rsid w:val="00BF6BEF"/>
    <w:rsid w:val="00C008AB"/>
    <w:rsid w:val="00C00DA8"/>
    <w:rsid w:val="00C00DC9"/>
    <w:rsid w:val="00C0144A"/>
    <w:rsid w:val="00C021F1"/>
    <w:rsid w:val="00C0268E"/>
    <w:rsid w:val="00C02962"/>
    <w:rsid w:val="00C03F20"/>
    <w:rsid w:val="00C040D1"/>
    <w:rsid w:val="00C04512"/>
    <w:rsid w:val="00C04695"/>
    <w:rsid w:val="00C04798"/>
    <w:rsid w:val="00C04C14"/>
    <w:rsid w:val="00C04CD8"/>
    <w:rsid w:val="00C04D48"/>
    <w:rsid w:val="00C04FB4"/>
    <w:rsid w:val="00C061E4"/>
    <w:rsid w:val="00C063DF"/>
    <w:rsid w:val="00C066B9"/>
    <w:rsid w:val="00C069DA"/>
    <w:rsid w:val="00C1083C"/>
    <w:rsid w:val="00C10A92"/>
    <w:rsid w:val="00C10FBF"/>
    <w:rsid w:val="00C11074"/>
    <w:rsid w:val="00C1126C"/>
    <w:rsid w:val="00C11444"/>
    <w:rsid w:val="00C128DF"/>
    <w:rsid w:val="00C12978"/>
    <w:rsid w:val="00C12B55"/>
    <w:rsid w:val="00C13D57"/>
    <w:rsid w:val="00C141F1"/>
    <w:rsid w:val="00C14A08"/>
    <w:rsid w:val="00C15A94"/>
    <w:rsid w:val="00C16062"/>
    <w:rsid w:val="00C1717B"/>
    <w:rsid w:val="00C17E0A"/>
    <w:rsid w:val="00C17EF1"/>
    <w:rsid w:val="00C20284"/>
    <w:rsid w:val="00C22D32"/>
    <w:rsid w:val="00C22E47"/>
    <w:rsid w:val="00C23368"/>
    <w:rsid w:val="00C234BB"/>
    <w:rsid w:val="00C236C6"/>
    <w:rsid w:val="00C247A6"/>
    <w:rsid w:val="00C24917"/>
    <w:rsid w:val="00C258F2"/>
    <w:rsid w:val="00C27556"/>
    <w:rsid w:val="00C30401"/>
    <w:rsid w:val="00C307EC"/>
    <w:rsid w:val="00C31915"/>
    <w:rsid w:val="00C31FDB"/>
    <w:rsid w:val="00C32661"/>
    <w:rsid w:val="00C32685"/>
    <w:rsid w:val="00C327ED"/>
    <w:rsid w:val="00C32CB6"/>
    <w:rsid w:val="00C33834"/>
    <w:rsid w:val="00C33D0A"/>
    <w:rsid w:val="00C35805"/>
    <w:rsid w:val="00C35868"/>
    <w:rsid w:val="00C35DF8"/>
    <w:rsid w:val="00C37586"/>
    <w:rsid w:val="00C379B6"/>
    <w:rsid w:val="00C406BB"/>
    <w:rsid w:val="00C40934"/>
    <w:rsid w:val="00C40BC8"/>
    <w:rsid w:val="00C41608"/>
    <w:rsid w:val="00C42199"/>
    <w:rsid w:val="00C426C5"/>
    <w:rsid w:val="00C42A71"/>
    <w:rsid w:val="00C443C3"/>
    <w:rsid w:val="00C44BBE"/>
    <w:rsid w:val="00C4557A"/>
    <w:rsid w:val="00C45C4C"/>
    <w:rsid w:val="00C47A31"/>
    <w:rsid w:val="00C47C11"/>
    <w:rsid w:val="00C47D3E"/>
    <w:rsid w:val="00C50242"/>
    <w:rsid w:val="00C506F6"/>
    <w:rsid w:val="00C5085F"/>
    <w:rsid w:val="00C50B8D"/>
    <w:rsid w:val="00C51169"/>
    <w:rsid w:val="00C5139C"/>
    <w:rsid w:val="00C514D0"/>
    <w:rsid w:val="00C515A6"/>
    <w:rsid w:val="00C51B49"/>
    <w:rsid w:val="00C51E07"/>
    <w:rsid w:val="00C51F6A"/>
    <w:rsid w:val="00C52243"/>
    <w:rsid w:val="00C528C6"/>
    <w:rsid w:val="00C52C02"/>
    <w:rsid w:val="00C5373E"/>
    <w:rsid w:val="00C54134"/>
    <w:rsid w:val="00C544E5"/>
    <w:rsid w:val="00C54905"/>
    <w:rsid w:val="00C55B00"/>
    <w:rsid w:val="00C56A33"/>
    <w:rsid w:val="00C579B9"/>
    <w:rsid w:val="00C6022D"/>
    <w:rsid w:val="00C6097B"/>
    <w:rsid w:val="00C609D8"/>
    <w:rsid w:val="00C61413"/>
    <w:rsid w:val="00C62A50"/>
    <w:rsid w:val="00C62F5F"/>
    <w:rsid w:val="00C63887"/>
    <w:rsid w:val="00C64279"/>
    <w:rsid w:val="00C646CC"/>
    <w:rsid w:val="00C6510D"/>
    <w:rsid w:val="00C65AC5"/>
    <w:rsid w:val="00C65E8E"/>
    <w:rsid w:val="00C70DC1"/>
    <w:rsid w:val="00C71038"/>
    <w:rsid w:val="00C71F43"/>
    <w:rsid w:val="00C71F6C"/>
    <w:rsid w:val="00C728AB"/>
    <w:rsid w:val="00C73D1E"/>
    <w:rsid w:val="00C75A42"/>
    <w:rsid w:val="00C75B8E"/>
    <w:rsid w:val="00C75C1C"/>
    <w:rsid w:val="00C760D7"/>
    <w:rsid w:val="00C76147"/>
    <w:rsid w:val="00C76370"/>
    <w:rsid w:val="00C805D9"/>
    <w:rsid w:val="00C816ED"/>
    <w:rsid w:val="00C83242"/>
    <w:rsid w:val="00C84377"/>
    <w:rsid w:val="00C84425"/>
    <w:rsid w:val="00C8484B"/>
    <w:rsid w:val="00C84BA8"/>
    <w:rsid w:val="00C84EF7"/>
    <w:rsid w:val="00C8555F"/>
    <w:rsid w:val="00C86F27"/>
    <w:rsid w:val="00C873A0"/>
    <w:rsid w:val="00C87821"/>
    <w:rsid w:val="00C87C80"/>
    <w:rsid w:val="00C9055E"/>
    <w:rsid w:val="00C9150F"/>
    <w:rsid w:val="00C91B72"/>
    <w:rsid w:val="00C91FA7"/>
    <w:rsid w:val="00C92FB8"/>
    <w:rsid w:val="00C93223"/>
    <w:rsid w:val="00CA0798"/>
    <w:rsid w:val="00CA14A7"/>
    <w:rsid w:val="00CA18BF"/>
    <w:rsid w:val="00CA1E1C"/>
    <w:rsid w:val="00CA30E8"/>
    <w:rsid w:val="00CA3C85"/>
    <w:rsid w:val="00CA3FEC"/>
    <w:rsid w:val="00CA4AC5"/>
    <w:rsid w:val="00CA4C71"/>
    <w:rsid w:val="00CA4FB7"/>
    <w:rsid w:val="00CA546E"/>
    <w:rsid w:val="00CA54D2"/>
    <w:rsid w:val="00CA6CE3"/>
    <w:rsid w:val="00CA705C"/>
    <w:rsid w:val="00CA782D"/>
    <w:rsid w:val="00CB06D7"/>
    <w:rsid w:val="00CB1958"/>
    <w:rsid w:val="00CB2326"/>
    <w:rsid w:val="00CB2D0A"/>
    <w:rsid w:val="00CB2D4A"/>
    <w:rsid w:val="00CB2E37"/>
    <w:rsid w:val="00CB3B21"/>
    <w:rsid w:val="00CB3B6B"/>
    <w:rsid w:val="00CB3CD0"/>
    <w:rsid w:val="00CB3DFE"/>
    <w:rsid w:val="00CB430C"/>
    <w:rsid w:val="00CB50CA"/>
    <w:rsid w:val="00CB5ACF"/>
    <w:rsid w:val="00CB5DE8"/>
    <w:rsid w:val="00CB6036"/>
    <w:rsid w:val="00CB74D9"/>
    <w:rsid w:val="00CC1334"/>
    <w:rsid w:val="00CC395A"/>
    <w:rsid w:val="00CC3E09"/>
    <w:rsid w:val="00CC4107"/>
    <w:rsid w:val="00CC548F"/>
    <w:rsid w:val="00CC59EC"/>
    <w:rsid w:val="00CC5D32"/>
    <w:rsid w:val="00CC784C"/>
    <w:rsid w:val="00CD1228"/>
    <w:rsid w:val="00CD29AA"/>
    <w:rsid w:val="00CD29D7"/>
    <w:rsid w:val="00CD33DD"/>
    <w:rsid w:val="00CD43F2"/>
    <w:rsid w:val="00CD4672"/>
    <w:rsid w:val="00CD4E4F"/>
    <w:rsid w:val="00CD4E97"/>
    <w:rsid w:val="00CD4F3B"/>
    <w:rsid w:val="00CD506F"/>
    <w:rsid w:val="00CD58C3"/>
    <w:rsid w:val="00CD59D6"/>
    <w:rsid w:val="00CD6739"/>
    <w:rsid w:val="00CD78B1"/>
    <w:rsid w:val="00CD7EDD"/>
    <w:rsid w:val="00CE09E5"/>
    <w:rsid w:val="00CE0A66"/>
    <w:rsid w:val="00CE274A"/>
    <w:rsid w:val="00CE2B73"/>
    <w:rsid w:val="00CE3C15"/>
    <w:rsid w:val="00CE3C68"/>
    <w:rsid w:val="00CE3E84"/>
    <w:rsid w:val="00CE3EEE"/>
    <w:rsid w:val="00CE4D33"/>
    <w:rsid w:val="00CE4DCF"/>
    <w:rsid w:val="00CE6242"/>
    <w:rsid w:val="00CE76F4"/>
    <w:rsid w:val="00CE77D8"/>
    <w:rsid w:val="00CF03FF"/>
    <w:rsid w:val="00CF0893"/>
    <w:rsid w:val="00CF11B3"/>
    <w:rsid w:val="00CF1415"/>
    <w:rsid w:val="00CF145A"/>
    <w:rsid w:val="00CF193C"/>
    <w:rsid w:val="00CF21DC"/>
    <w:rsid w:val="00CF2287"/>
    <w:rsid w:val="00CF22E9"/>
    <w:rsid w:val="00CF2726"/>
    <w:rsid w:val="00CF2DD7"/>
    <w:rsid w:val="00CF2F70"/>
    <w:rsid w:val="00CF31E1"/>
    <w:rsid w:val="00CF457C"/>
    <w:rsid w:val="00CF4D93"/>
    <w:rsid w:val="00CF4E64"/>
    <w:rsid w:val="00CF52BA"/>
    <w:rsid w:val="00CF5692"/>
    <w:rsid w:val="00CF56FF"/>
    <w:rsid w:val="00CF57C3"/>
    <w:rsid w:val="00CF5D54"/>
    <w:rsid w:val="00CF6907"/>
    <w:rsid w:val="00CF7A5B"/>
    <w:rsid w:val="00CF7AFD"/>
    <w:rsid w:val="00D000AE"/>
    <w:rsid w:val="00D008A7"/>
    <w:rsid w:val="00D00F39"/>
    <w:rsid w:val="00D00F89"/>
    <w:rsid w:val="00D0116B"/>
    <w:rsid w:val="00D017BA"/>
    <w:rsid w:val="00D01F17"/>
    <w:rsid w:val="00D03881"/>
    <w:rsid w:val="00D03955"/>
    <w:rsid w:val="00D039F6"/>
    <w:rsid w:val="00D03AE5"/>
    <w:rsid w:val="00D04420"/>
    <w:rsid w:val="00D04BDD"/>
    <w:rsid w:val="00D055FE"/>
    <w:rsid w:val="00D0581B"/>
    <w:rsid w:val="00D05B78"/>
    <w:rsid w:val="00D05F7E"/>
    <w:rsid w:val="00D064F3"/>
    <w:rsid w:val="00D07ABC"/>
    <w:rsid w:val="00D10725"/>
    <w:rsid w:val="00D11568"/>
    <w:rsid w:val="00D11B3A"/>
    <w:rsid w:val="00D11C6B"/>
    <w:rsid w:val="00D11ECA"/>
    <w:rsid w:val="00D12072"/>
    <w:rsid w:val="00D134E8"/>
    <w:rsid w:val="00D13DB3"/>
    <w:rsid w:val="00D14948"/>
    <w:rsid w:val="00D14D24"/>
    <w:rsid w:val="00D14D71"/>
    <w:rsid w:val="00D152F0"/>
    <w:rsid w:val="00D15682"/>
    <w:rsid w:val="00D15AB2"/>
    <w:rsid w:val="00D17167"/>
    <w:rsid w:val="00D173E5"/>
    <w:rsid w:val="00D174DE"/>
    <w:rsid w:val="00D17B83"/>
    <w:rsid w:val="00D210C0"/>
    <w:rsid w:val="00D2363F"/>
    <w:rsid w:val="00D24C3C"/>
    <w:rsid w:val="00D255C0"/>
    <w:rsid w:val="00D25797"/>
    <w:rsid w:val="00D26094"/>
    <w:rsid w:val="00D2629B"/>
    <w:rsid w:val="00D26670"/>
    <w:rsid w:val="00D267D9"/>
    <w:rsid w:val="00D27322"/>
    <w:rsid w:val="00D27479"/>
    <w:rsid w:val="00D309CA"/>
    <w:rsid w:val="00D31871"/>
    <w:rsid w:val="00D31EF7"/>
    <w:rsid w:val="00D32876"/>
    <w:rsid w:val="00D346E6"/>
    <w:rsid w:val="00D348B1"/>
    <w:rsid w:val="00D34A90"/>
    <w:rsid w:val="00D34C61"/>
    <w:rsid w:val="00D34F3D"/>
    <w:rsid w:val="00D34F52"/>
    <w:rsid w:val="00D353D7"/>
    <w:rsid w:val="00D354DB"/>
    <w:rsid w:val="00D3553B"/>
    <w:rsid w:val="00D358A2"/>
    <w:rsid w:val="00D3599C"/>
    <w:rsid w:val="00D35EC1"/>
    <w:rsid w:val="00D3694B"/>
    <w:rsid w:val="00D37BDE"/>
    <w:rsid w:val="00D37F30"/>
    <w:rsid w:val="00D40608"/>
    <w:rsid w:val="00D40AC4"/>
    <w:rsid w:val="00D40D86"/>
    <w:rsid w:val="00D411DD"/>
    <w:rsid w:val="00D412A5"/>
    <w:rsid w:val="00D413D0"/>
    <w:rsid w:val="00D41B32"/>
    <w:rsid w:val="00D43352"/>
    <w:rsid w:val="00D434D3"/>
    <w:rsid w:val="00D439DA"/>
    <w:rsid w:val="00D43B90"/>
    <w:rsid w:val="00D45939"/>
    <w:rsid w:val="00D45C7C"/>
    <w:rsid w:val="00D46CC3"/>
    <w:rsid w:val="00D47751"/>
    <w:rsid w:val="00D50E7B"/>
    <w:rsid w:val="00D50F1F"/>
    <w:rsid w:val="00D51B69"/>
    <w:rsid w:val="00D521E5"/>
    <w:rsid w:val="00D5398C"/>
    <w:rsid w:val="00D54026"/>
    <w:rsid w:val="00D5457E"/>
    <w:rsid w:val="00D55170"/>
    <w:rsid w:val="00D56797"/>
    <w:rsid w:val="00D57047"/>
    <w:rsid w:val="00D57935"/>
    <w:rsid w:val="00D60B83"/>
    <w:rsid w:val="00D613DB"/>
    <w:rsid w:val="00D6193C"/>
    <w:rsid w:val="00D61D1C"/>
    <w:rsid w:val="00D62173"/>
    <w:rsid w:val="00D62D82"/>
    <w:rsid w:val="00D631E0"/>
    <w:rsid w:val="00D641EC"/>
    <w:rsid w:val="00D6430E"/>
    <w:rsid w:val="00D64672"/>
    <w:rsid w:val="00D64A9C"/>
    <w:rsid w:val="00D6535A"/>
    <w:rsid w:val="00D66023"/>
    <w:rsid w:val="00D66550"/>
    <w:rsid w:val="00D667CC"/>
    <w:rsid w:val="00D66A2C"/>
    <w:rsid w:val="00D66D32"/>
    <w:rsid w:val="00D6700B"/>
    <w:rsid w:val="00D67570"/>
    <w:rsid w:val="00D675A9"/>
    <w:rsid w:val="00D679C3"/>
    <w:rsid w:val="00D67B29"/>
    <w:rsid w:val="00D67B3D"/>
    <w:rsid w:val="00D702A5"/>
    <w:rsid w:val="00D7036A"/>
    <w:rsid w:val="00D706AF"/>
    <w:rsid w:val="00D70843"/>
    <w:rsid w:val="00D71113"/>
    <w:rsid w:val="00D714B6"/>
    <w:rsid w:val="00D714DF"/>
    <w:rsid w:val="00D71889"/>
    <w:rsid w:val="00D71B73"/>
    <w:rsid w:val="00D71BE3"/>
    <w:rsid w:val="00D72AB8"/>
    <w:rsid w:val="00D735E9"/>
    <w:rsid w:val="00D73860"/>
    <w:rsid w:val="00D73C92"/>
    <w:rsid w:val="00D74C47"/>
    <w:rsid w:val="00D74D8C"/>
    <w:rsid w:val="00D7556B"/>
    <w:rsid w:val="00D757FB"/>
    <w:rsid w:val="00D760E3"/>
    <w:rsid w:val="00D76A94"/>
    <w:rsid w:val="00D81252"/>
    <w:rsid w:val="00D81598"/>
    <w:rsid w:val="00D8380A"/>
    <w:rsid w:val="00D8386A"/>
    <w:rsid w:val="00D85DB4"/>
    <w:rsid w:val="00D87149"/>
    <w:rsid w:val="00D90E89"/>
    <w:rsid w:val="00D91013"/>
    <w:rsid w:val="00D918A7"/>
    <w:rsid w:val="00D91A56"/>
    <w:rsid w:val="00D91CB5"/>
    <w:rsid w:val="00D9216D"/>
    <w:rsid w:val="00D9239A"/>
    <w:rsid w:val="00D930CA"/>
    <w:rsid w:val="00D935D8"/>
    <w:rsid w:val="00D93604"/>
    <w:rsid w:val="00D93909"/>
    <w:rsid w:val="00D93EEF"/>
    <w:rsid w:val="00D9460C"/>
    <w:rsid w:val="00D949C6"/>
    <w:rsid w:val="00D94C65"/>
    <w:rsid w:val="00D94CF5"/>
    <w:rsid w:val="00D94EC8"/>
    <w:rsid w:val="00D95091"/>
    <w:rsid w:val="00D9535E"/>
    <w:rsid w:val="00D95A3A"/>
    <w:rsid w:val="00D9613F"/>
    <w:rsid w:val="00D97AF1"/>
    <w:rsid w:val="00D97C40"/>
    <w:rsid w:val="00D97E6C"/>
    <w:rsid w:val="00D97ECC"/>
    <w:rsid w:val="00DA0422"/>
    <w:rsid w:val="00DA071F"/>
    <w:rsid w:val="00DA1094"/>
    <w:rsid w:val="00DA1C4B"/>
    <w:rsid w:val="00DA36E7"/>
    <w:rsid w:val="00DA3EB6"/>
    <w:rsid w:val="00DA4885"/>
    <w:rsid w:val="00DA48A4"/>
    <w:rsid w:val="00DA49C2"/>
    <w:rsid w:val="00DA537D"/>
    <w:rsid w:val="00DA55D8"/>
    <w:rsid w:val="00DA596E"/>
    <w:rsid w:val="00DA6436"/>
    <w:rsid w:val="00DA6820"/>
    <w:rsid w:val="00DA7079"/>
    <w:rsid w:val="00DA7AA2"/>
    <w:rsid w:val="00DA7AB4"/>
    <w:rsid w:val="00DB04F1"/>
    <w:rsid w:val="00DB0A71"/>
    <w:rsid w:val="00DB0C47"/>
    <w:rsid w:val="00DB0E6C"/>
    <w:rsid w:val="00DB1E57"/>
    <w:rsid w:val="00DB2F18"/>
    <w:rsid w:val="00DB348F"/>
    <w:rsid w:val="00DB3863"/>
    <w:rsid w:val="00DB4E6F"/>
    <w:rsid w:val="00DB59DA"/>
    <w:rsid w:val="00DB5E43"/>
    <w:rsid w:val="00DB5E95"/>
    <w:rsid w:val="00DC133E"/>
    <w:rsid w:val="00DC147B"/>
    <w:rsid w:val="00DC1869"/>
    <w:rsid w:val="00DC1A1F"/>
    <w:rsid w:val="00DC1C77"/>
    <w:rsid w:val="00DC2A4F"/>
    <w:rsid w:val="00DC33A4"/>
    <w:rsid w:val="00DC3520"/>
    <w:rsid w:val="00DC352D"/>
    <w:rsid w:val="00DC363A"/>
    <w:rsid w:val="00DC3C3B"/>
    <w:rsid w:val="00DC4712"/>
    <w:rsid w:val="00DC5C5C"/>
    <w:rsid w:val="00DC5C68"/>
    <w:rsid w:val="00DC6088"/>
    <w:rsid w:val="00DC637E"/>
    <w:rsid w:val="00DC6FA9"/>
    <w:rsid w:val="00DC71BF"/>
    <w:rsid w:val="00DC7990"/>
    <w:rsid w:val="00DD050D"/>
    <w:rsid w:val="00DD0972"/>
    <w:rsid w:val="00DD1406"/>
    <w:rsid w:val="00DD22EC"/>
    <w:rsid w:val="00DD2817"/>
    <w:rsid w:val="00DD3A94"/>
    <w:rsid w:val="00DD3EF7"/>
    <w:rsid w:val="00DD4933"/>
    <w:rsid w:val="00DD51DA"/>
    <w:rsid w:val="00DD53E8"/>
    <w:rsid w:val="00DD5C78"/>
    <w:rsid w:val="00DD6471"/>
    <w:rsid w:val="00DD714A"/>
    <w:rsid w:val="00DD7B7B"/>
    <w:rsid w:val="00DD7FEA"/>
    <w:rsid w:val="00DE0005"/>
    <w:rsid w:val="00DE020F"/>
    <w:rsid w:val="00DE13FA"/>
    <w:rsid w:val="00DE1BAF"/>
    <w:rsid w:val="00DE1CAF"/>
    <w:rsid w:val="00DE20CE"/>
    <w:rsid w:val="00DE2145"/>
    <w:rsid w:val="00DE297A"/>
    <w:rsid w:val="00DE344F"/>
    <w:rsid w:val="00DE463D"/>
    <w:rsid w:val="00DE48B1"/>
    <w:rsid w:val="00DE48BB"/>
    <w:rsid w:val="00DE4A13"/>
    <w:rsid w:val="00DE690D"/>
    <w:rsid w:val="00DE6A36"/>
    <w:rsid w:val="00DE7106"/>
    <w:rsid w:val="00DE7C0D"/>
    <w:rsid w:val="00DF0079"/>
    <w:rsid w:val="00DF0541"/>
    <w:rsid w:val="00DF1112"/>
    <w:rsid w:val="00DF19AB"/>
    <w:rsid w:val="00DF1B97"/>
    <w:rsid w:val="00DF1F22"/>
    <w:rsid w:val="00DF20B9"/>
    <w:rsid w:val="00DF294A"/>
    <w:rsid w:val="00DF296C"/>
    <w:rsid w:val="00DF2F1A"/>
    <w:rsid w:val="00DF3538"/>
    <w:rsid w:val="00DF38D7"/>
    <w:rsid w:val="00DF3B36"/>
    <w:rsid w:val="00DF4BDD"/>
    <w:rsid w:val="00DF592E"/>
    <w:rsid w:val="00DF5A81"/>
    <w:rsid w:val="00DF5C74"/>
    <w:rsid w:val="00DF5D6F"/>
    <w:rsid w:val="00DF5E80"/>
    <w:rsid w:val="00DF6190"/>
    <w:rsid w:val="00DF6BD7"/>
    <w:rsid w:val="00DF6DA4"/>
    <w:rsid w:val="00DF751B"/>
    <w:rsid w:val="00E00EEF"/>
    <w:rsid w:val="00E01F96"/>
    <w:rsid w:val="00E0214C"/>
    <w:rsid w:val="00E02811"/>
    <w:rsid w:val="00E02829"/>
    <w:rsid w:val="00E028CC"/>
    <w:rsid w:val="00E02CC7"/>
    <w:rsid w:val="00E02EF2"/>
    <w:rsid w:val="00E02F64"/>
    <w:rsid w:val="00E045A0"/>
    <w:rsid w:val="00E046AC"/>
    <w:rsid w:val="00E04D7E"/>
    <w:rsid w:val="00E059B6"/>
    <w:rsid w:val="00E05C9C"/>
    <w:rsid w:val="00E05E21"/>
    <w:rsid w:val="00E063A3"/>
    <w:rsid w:val="00E063BE"/>
    <w:rsid w:val="00E06AB9"/>
    <w:rsid w:val="00E06DA1"/>
    <w:rsid w:val="00E10295"/>
    <w:rsid w:val="00E1135E"/>
    <w:rsid w:val="00E11379"/>
    <w:rsid w:val="00E11B4D"/>
    <w:rsid w:val="00E12215"/>
    <w:rsid w:val="00E12280"/>
    <w:rsid w:val="00E12356"/>
    <w:rsid w:val="00E1248D"/>
    <w:rsid w:val="00E134E2"/>
    <w:rsid w:val="00E14D9E"/>
    <w:rsid w:val="00E155E6"/>
    <w:rsid w:val="00E157B2"/>
    <w:rsid w:val="00E1647E"/>
    <w:rsid w:val="00E16605"/>
    <w:rsid w:val="00E169EE"/>
    <w:rsid w:val="00E20ABC"/>
    <w:rsid w:val="00E21BBA"/>
    <w:rsid w:val="00E21D78"/>
    <w:rsid w:val="00E22609"/>
    <w:rsid w:val="00E22ACB"/>
    <w:rsid w:val="00E24031"/>
    <w:rsid w:val="00E24738"/>
    <w:rsid w:val="00E25656"/>
    <w:rsid w:val="00E25895"/>
    <w:rsid w:val="00E25A38"/>
    <w:rsid w:val="00E25E52"/>
    <w:rsid w:val="00E262B2"/>
    <w:rsid w:val="00E27782"/>
    <w:rsid w:val="00E3017C"/>
    <w:rsid w:val="00E304DB"/>
    <w:rsid w:val="00E316A4"/>
    <w:rsid w:val="00E339A8"/>
    <w:rsid w:val="00E35861"/>
    <w:rsid w:val="00E35B70"/>
    <w:rsid w:val="00E36100"/>
    <w:rsid w:val="00E361ED"/>
    <w:rsid w:val="00E372DB"/>
    <w:rsid w:val="00E40B2C"/>
    <w:rsid w:val="00E40D8C"/>
    <w:rsid w:val="00E412CD"/>
    <w:rsid w:val="00E412DE"/>
    <w:rsid w:val="00E41C26"/>
    <w:rsid w:val="00E42426"/>
    <w:rsid w:val="00E429DF"/>
    <w:rsid w:val="00E42DAD"/>
    <w:rsid w:val="00E431AD"/>
    <w:rsid w:val="00E43308"/>
    <w:rsid w:val="00E43410"/>
    <w:rsid w:val="00E4341E"/>
    <w:rsid w:val="00E45011"/>
    <w:rsid w:val="00E47013"/>
    <w:rsid w:val="00E472A8"/>
    <w:rsid w:val="00E47FC0"/>
    <w:rsid w:val="00E510C0"/>
    <w:rsid w:val="00E5198A"/>
    <w:rsid w:val="00E51D00"/>
    <w:rsid w:val="00E51ED1"/>
    <w:rsid w:val="00E52B35"/>
    <w:rsid w:val="00E53677"/>
    <w:rsid w:val="00E54311"/>
    <w:rsid w:val="00E5436D"/>
    <w:rsid w:val="00E550BC"/>
    <w:rsid w:val="00E562E5"/>
    <w:rsid w:val="00E56832"/>
    <w:rsid w:val="00E569E6"/>
    <w:rsid w:val="00E56BE1"/>
    <w:rsid w:val="00E56F75"/>
    <w:rsid w:val="00E577E9"/>
    <w:rsid w:val="00E60336"/>
    <w:rsid w:val="00E6061B"/>
    <w:rsid w:val="00E60FF7"/>
    <w:rsid w:val="00E612F0"/>
    <w:rsid w:val="00E616A2"/>
    <w:rsid w:val="00E61736"/>
    <w:rsid w:val="00E61A75"/>
    <w:rsid w:val="00E61B99"/>
    <w:rsid w:val="00E61F0F"/>
    <w:rsid w:val="00E6350E"/>
    <w:rsid w:val="00E64075"/>
    <w:rsid w:val="00E64A95"/>
    <w:rsid w:val="00E66C03"/>
    <w:rsid w:val="00E679D8"/>
    <w:rsid w:val="00E70380"/>
    <w:rsid w:val="00E7175E"/>
    <w:rsid w:val="00E72377"/>
    <w:rsid w:val="00E728A7"/>
    <w:rsid w:val="00E72F24"/>
    <w:rsid w:val="00E734D8"/>
    <w:rsid w:val="00E73A38"/>
    <w:rsid w:val="00E75B3E"/>
    <w:rsid w:val="00E75BAD"/>
    <w:rsid w:val="00E76C37"/>
    <w:rsid w:val="00E77621"/>
    <w:rsid w:val="00E776BE"/>
    <w:rsid w:val="00E77AE8"/>
    <w:rsid w:val="00E81A99"/>
    <w:rsid w:val="00E82DCA"/>
    <w:rsid w:val="00E8357C"/>
    <w:rsid w:val="00E836E0"/>
    <w:rsid w:val="00E84F11"/>
    <w:rsid w:val="00E85757"/>
    <w:rsid w:val="00E86A3E"/>
    <w:rsid w:val="00E86F20"/>
    <w:rsid w:val="00E87133"/>
    <w:rsid w:val="00E87C61"/>
    <w:rsid w:val="00E901BB"/>
    <w:rsid w:val="00E9051E"/>
    <w:rsid w:val="00E9089A"/>
    <w:rsid w:val="00E922DF"/>
    <w:rsid w:val="00E926C1"/>
    <w:rsid w:val="00E92B8F"/>
    <w:rsid w:val="00E92F3E"/>
    <w:rsid w:val="00E93A6D"/>
    <w:rsid w:val="00E94097"/>
    <w:rsid w:val="00E9435B"/>
    <w:rsid w:val="00E95089"/>
    <w:rsid w:val="00E954F4"/>
    <w:rsid w:val="00E96166"/>
    <w:rsid w:val="00E964D0"/>
    <w:rsid w:val="00E96A34"/>
    <w:rsid w:val="00E97FFE"/>
    <w:rsid w:val="00EA0322"/>
    <w:rsid w:val="00EA05C9"/>
    <w:rsid w:val="00EA066D"/>
    <w:rsid w:val="00EA0812"/>
    <w:rsid w:val="00EA10A4"/>
    <w:rsid w:val="00EA114C"/>
    <w:rsid w:val="00EA1780"/>
    <w:rsid w:val="00EA2124"/>
    <w:rsid w:val="00EA228C"/>
    <w:rsid w:val="00EA2702"/>
    <w:rsid w:val="00EA2E6B"/>
    <w:rsid w:val="00EA36FC"/>
    <w:rsid w:val="00EA4966"/>
    <w:rsid w:val="00EA4B74"/>
    <w:rsid w:val="00EA4B85"/>
    <w:rsid w:val="00EA4D22"/>
    <w:rsid w:val="00EA5806"/>
    <w:rsid w:val="00EA593C"/>
    <w:rsid w:val="00EA6A7A"/>
    <w:rsid w:val="00EA6AAF"/>
    <w:rsid w:val="00EA723E"/>
    <w:rsid w:val="00EB1573"/>
    <w:rsid w:val="00EB35DA"/>
    <w:rsid w:val="00EB385B"/>
    <w:rsid w:val="00EB3CC2"/>
    <w:rsid w:val="00EB3FA5"/>
    <w:rsid w:val="00EB4742"/>
    <w:rsid w:val="00EB474F"/>
    <w:rsid w:val="00EB4B69"/>
    <w:rsid w:val="00EB5871"/>
    <w:rsid w:val="00EB5AB0"/>
    <w:rsid w:val="00EB5CC7"/>
    <w:rsid w:val="00EB6433"/>
    <w:rsid w:val="00EC0719"/>
    <w:rsid w:val="00EC15DE"/>
    <w:rsid w:val="00EC1884"/>
    <w:rsid w:val="00EC2782"/>
    <w:rsid w:val="00EC285C"/>
    <w:rsid w:val="00EC2BB6"/>
    <w:rsid w:val="00EC3005"/>
    <w:rsid w:val="00EC3844"/>
    <w:rsid w:val="00EC3895"/>
    <w:rsid w:val="00EC4308"/>
    <w:rsid w:val="00EC49EE"/>
    <w:rsid w:val="00EC4FE7"/>
    <w:rsid w:val="00EC5E1E"/>
    <w:rsid w:val="00EC6BCC"/>
    <w:rsid w:val="00EC6FA0"/>
    <w:rsid w:val="00EC7D13"/>
    <w:rsid w:val="00EC7DD1"/>
    <w:rsid w:val="00EC7EEB"/>
    <w:rsid w:val="00EC7F93"/>
    <w:rsid w:val="00ED0079"/>
    <w:rsid w:val="00ED0BA5"/>
    <w:rsid w:val="00ED15FF"/>
    <w:rsid w:val="00ED179F"/>
    <w:rsid w:val="00ED2131"/>
    <w:rsid w:val="00ED214E"/>
    <w:rsid w:val="00ED4474"/>
    <w:rsid w:val="00ED4B82"/>
    <w:rsid w:val="00ED4F8D"/>
    <w:rsid w:val="00ED60CD"/>
    <w:rsid w:val="00ED6717"/>
    <w:rsid w:val="00ED6937"/>
    <w:rsid w:val="00ED6B07"/>
    <w:rsid w:val="00ED73AB"/>
    <w:rsid w:val="00ED75E5"/>
    <w:rsid w:val="00ED77B2"/>
    <w:rsid w:val="00EE06E5"/>
    <w:rsid w:val="00EE0DD2"/>
    <w:rsid w:val="00EE0F17"/>
    <w:rsid w:val="00EE26FB"/>
    <w:rsid w:val="00EE2B5F"/>
    <w:rsid w:val="00EE30F2"/>
    <w:rsid w:val="00EE3937"/>
    <w:rsid w:val="00EE4148"/>
    <w:rsid w:val="00EE5348"/>
    <w:rsid w:val="00EE569F"/>
    <w:rsid w:val="00EE5A47"/>
    <w:rsid w:val="00EE74D1"/>
    <w:rsid w:val="00EE7616"/>
    <w:rsid w:val="00EE7E33"/>
    <w:rsid w:val="00EE7E79"/>
    <w:rsid w:val="00EF076E"/>
    <w:rsid w:val="00EF08F7"/>
    <w:rsid w:val="00EF15D5"/>
    <w:rsid w:val="00EF1641"/>
    <w:rsid w:val="00EF2370"/>
    <w:rsid w:val="00EF2775"/>
    <w:rsid w:val="00EF2D15"/>
    <w:rsid w:val="00EF2F0C"/>
    <w:rsid w:val="00EF323D"/>
    <w:rsid w:val="00EF411F"/>
    <w:rsid w:val="00EF44DC"/>
    <w:rsid w:val="00EF4849"/>
    <w:rsid w:val="00EF53C6"/>
    <w:rsid w:val="00EF5AAA"/>
    <w:rsid w:val="00EF6613"/>
    <w:rsid w:val="00F008D6"/>
    <w:rsid w:val="00F00DD7"/>
    <w:rsid w:val="00F014D9"/>
    <w:rsid w:val="00F016F4"/>
    <w:rsid w:val="00F01E6B"/>
    <w:rsid w:val="00F02612"/>
    <w:rsid w:val="00F026F3"/>
    <w:rsid w:val="00F032E4"/>
    <w:rsid w:val="00F04039"/>
    <w:rsid w:val="00F04632"/>
    <w:rsid w:val="00F05588"/>
    <w:rsid w:val="00F05C92"/>
    <w:rsid w:val="00F05DB6"/>
    <w:rsid w:val="00F0631C"/>
    <w:rsid w:val="00F06F8F"/>
    <w:rsid w:val="00F07AD5"/>
    <w:rsid w:val="00F103CD"/>
    <w:rsid w:val="00F107F8"/>
    <w:rsid w:val="00F10904"/>
    <w:rsid w:val="00F10BD5"/>
    <w:rsid w:val="00F111D9"/>
    <w:rsid w:val="00F12133"/>
    <w:rsid w:val="00F1281A"/>
    <w:rsid w:val="00F132C4"/>
    <w:rsid w:val="00F135B8"/>
    <w:rsid w:val="00F14371"/>
    <w:rsid w:val="00F14DF5"/>
    <w:rsid w:val="00F152C4"/>
    <w:rsid w:val="00F15E04"/>
    <w:rsid w:val="00F16002"/>
    <w:rsid w:val="00F20C40"/>
    <w:rsid w:val="00F20D0C"/>
    <w:rsid w:val="00F20E3B"/>
    <w:rsid w:val="00F20EA9"/>
    <w:rsid w:val="00F22C72"/>
    <w:rsid w:val="00F22EDC"/>
    <w:rsid w:val="00F24D59"/>
    <w:rsid w:val="00F24F91"/>
    <w:rsid w:val="00F251CD"/>
    <w:rsid w:val="00F2544E"/>
    <w:rsid w:val="00F25547"/>
    <w:rsid w:val="00F25AC6"/>
    <w:rsid w:val="00F2649E"/>
    <w:rsid w:val="00F26E23"/>
    <w:rsid w:val="00F27E68"/>
    <w:rsid w:val="00F3002F"/>
    <w:rsid w:val="00F31045"/>
    <w:rsid w:val="00F317A0"/>
    <w:rsid w:val="00F323D5"/>
    <w:rsid w:val="00F335EB"/>
    <w:rsid w:val="00F341FE"/>
    <w:rsid w:val="00F34DF5"/>
    <w:rsid w:val="00F35119"/>
    <w:rsid w:val="00F352A2"/>
    <w:rsid w:val="00F3696A"/>
    <w:rsid w:val="00F374C3"/>
    <w:rsid w:val="00F37615"/>
    <w:rsid w:val="00F37C14"/>
    <w:rsid w:val="00F40238"/>
    <w:rsid w:val="00F410C8"/>
    <w:rsid w:val="00F412B6"/>
    <w:rsid w:val="00F418E4"/>
    <w:rsid w:val="00F43CAE"/>
    <w:rsid w:val="00F44A01"/>
    <w:rsid w:val="00F45641"/>
    <w:rsid w:val="00F4626A"/>
    <w:rsid w:val="00F4669B"/>
    <w:rsid w:val="00F468EF"/>
    <w:rsid w:val="00F46C9F"/>
    <w:rsid w:val="00F471AF"/>
    <w:rsid w:val="00F472E3"/>
    <w:rsid w:val="00F477FE"/>
    <w:rsid w:val="00F479BD"/>
    <w:rsid w:val="00F47D43"/>
    <w:rsid w:val="00F506A9"/>
    <w:rsid w:val="00F506EA"/>
    <w:rsid w:val="00F51310"/>
    <w:rsid w:val="00F5198B"/>
    <w:rsid w:val="00F51AA5"/>
    <w:rsid w:val="00F5235B"/>
    <w:rsid w:val="00F5321E"/>
    <w:rsid w:val="00F53FCB"/>
    <w:rsid w:val="00F54194"/>
    <w:rsid w:val="00F55927"/>
    <w:rsid w:val="00F5602E"/>
    <w:rsid w:val="00F56E0B"/>
    <w:rsid w:val="00F56EFE"/>
    <w:rsid w:val="00F572C7"/>
    <w:rsid w:val="00F578B1"/>
    <w:rsid w:val="00F57F09"/>
    <w:rsid w:val="00F57F63"/>
    <w:rsid w:val="00F60769"/>
    <w:rsid w:val="00F60EE3"/>
    <w:rsid w:val="00F62CEC"/>
    <w:rsid w:val="00F6378D"/>
    <w:rsid w:val="00F63F57"/>
    <w:rsid w:val="00F64885"/>
    <w:rsid w:val="00F66579"/>
    <w:rsid w:val="00F675AC"/>
    <w:rsid w:val="00F67870"/>
    <w:rsid w:val="00F7016B"/>
    <w:rsid w:val="00F70BD6"/>
    <w:rsid w:val="00F70E8A"/>
    <w:rsid w:val="00F71A55"/>
    <w:rsid w:val="00F72C32"/>
    <w:rsid w:val="00F72E51"/>
    <w:rsid w:val="00F734B6"/>
    <w:rsid w:val="00F738DB"/>
    <w:rsid w:val="00F73F7F"/>
    <w:rsid w:val="00F7442C"/>
    <w:rsid w:val="00F75192"/>
    <w:rsid w:val="00F75A05"/>
    <w:rsid w:val="00F75DFD"/>
    <w:rsid w:val="00F77879"/>
    <w:rsid w:val="00F808E6"/>
    <w:rsid w:val="00F80AB1"/>
    <w:rsid w:val="00F81128"/>
    <w:rsid w:val="00F82351"/>
    <w:rsid w:val="00F832C4"/>
    <w:rsid w:val="00F8388E"/>
    <w:rsid w:val="00F83A96"/>
    <w:rsid w:val="00F8435D"/>
    <w:rsid w:val="00F84600"/>
    <w:rsid w:val="00F856FB"/>
    <w:rsid w:val="00F85D51"/>
    <w:rsid w:val="00F85DBC"/>
    <w:rsid w:val="00F85E40"/>
    <w:rsid w:val="00F85EEB"/>
    <w:rsid w:val="00F861E3"/>
    <w:rsid w:val="00F86A45"/>
    <w:rsid w:val="00F87D75"/>
    <w:rsid w:val="00F909FD"/>
    <w:rsid w:val="00F9142A"/>
    <w:rsid w:val="00F91723"/>
    <w:rsid w:val="00F91B7C"/>
    <w:rsid w:val="00F928A0"/>
    <w:rsid w:val="00F94B9A"/>
    <w:rsid w:val="00F95296"/>
    <w:rsid w:val="00F963E5"/>
    <w:rsid w:val="00F96AE2"/>
    <w:rsid w:val="00F9730C"/>
    <w:rsid w:val="00FA0929"/>
    <w:rsid w:val="00FA19A5"/>
    <w:rsid w:val="00FA1CDD"/>
    <w:rsid w:val="00FA3A34"/>
    <w:rsid w:val="00FA3B81"/>
    <w:rsid w:val="00FA62DE"/>
    <w:rsid w:val="00FA6C27"/>
    <w:rsid w:val="00FA7069"/>
    <w:rsid w:val="00FA7D75"/>
    <w:rsid w:val="00FB026C"/>
    <w:rsid w:val="00FB076A"/>
    <w:rsid w:val="00FB0A88"/>
    <w:rsid w:val="00FB2217"/>
    <w:rsid w:val="00FB2B62"/>
    <w:rsid w:val="00FB2BB0"/>
    <w:rsid w:val="00FB2F72"/>
    <w:rsid w:val="00FB4297"/>
    <w:rsid w:val="00FB43A3"/>
    <w:rsid w:val="00FB5261"/>
    <w:rsid w:val="00FB532E"/>
    <w:rsid w:val="00FB5F1A"/>
    <w:rsid w:val="00FB63B6"/>
    <w:rsid w:val="00FB6833"/>
    <w:rsid w:val="00FB6936"/>
    <w:rsid w:val="00FB7652"/>
    <w:rsid w:val="00FB7F56"/>
    <w:rsid w:val="00FC0376"/>
    <w:rsid w:val="00FC2271"/>
    <w:rsid w:val="00FC23AA"/>
    <w:rsid w:val="00FC3669"/>
    <w:rsid w:val="00FC3863"/>
    <w:rsid w:val="00FC3F5F"/>
    <w:rsid w:val="00FC4353"/>
    <w:rsid w:val="00FC446D"/>
    <w:rsid w:val="00FC4900"/>
    <w:rsid w:val="00FC4F6A"/>
    <w:rsid w:val="00FC52F5"/>
    <w:rsid w:val="00FC58A9"/>
    <w:rsid w:val="00FD0097"/>
    <w:rsid w:val="00FD0552"/>
    <w:rsid w:val="00FD07CA"/>
    <w:rsid w:val="00FD1679"/>
    <w:rsid w:val="00FD21DF"/>
    <w:rsid w:val="00FD29BB"/>
    <w:rsid w:val="00FD2A4F"/>
    <w:rsid w:val="00FD3779"/>
    <w:rsid w:val="00FD3E72"/>
    <w:rsid w:val="00FD4421"/>
    <w:rsid w:val="00FD5DA3"/>
    <w:rsid w:val="00FD783C"/>
    <w:rsid w:val="00FE018F"/>
    <w:rsid w:val="00FE093C"/>
    <w:rsid w:val="00FE1041"/>
    <w:rsid w:val="00FE136E"/>
    <w:rsid w:val="00FE13F2"/>
    <w:rsid w:val="00FE159C"/>
    <w:rsid w:val="00FE2241"/>
    <w:rsid w:val="00FE3BDA"/>
    <w:rsid w:val="00FE4666"/>
    <w:rsid w:val="00FE669F"/>
    <w:rsid w:val="00FE6E77"/>
    <w:rsid w:val="00FE731A"/>
    <w:rsid w:val="00FE7560"/>
    <w:rsid w:val="00FF08A2"/>
    <w:rsid w:val="00FF1BB2"/>
    <w:rsid w:val="00FF200E"/>
    <w:rsid w:val="00FF2646"/>
    <w:rsid w:val="00FF2839"/>
    <w:rsid w:val="00FF3479"/>
    <w:rsid w:val="00FF3AD4"/>
    <w:rsid w:val="00FF487C"/>
    <w:rsid w:val="00FF52BF"/>
    <w:rsid w:val="00FF75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B69557"/>
  <w14:defaultImageDpi w14:val="32767"/>
  <w15:chartTrackingRefBased/>
  <w15:docId w15:val="{80AC6731-E6E6-4303-B5BE-AFC62DAFA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D27"/>
  </w:style>
  <w:style w:type="paragraph" w:styleId="Heading1">
    <w:name w:val="heading 1"/>
    <w:basedOn w:val="Normal"/>
    <w:next w:val="Normal"/>
    <w:link w:val="Heading1Char"/>
    <w:uiPriority w:val="9"/>
    <w:qFormat/>
    <w:rsid w:val="00D11C6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D11C6B"/>
    <w:pPr>
      <w:spacing w:after="0"/>
      <w:jc w:val="left"/>
      <w:outlineLvl w:val="1"/>
    </w:pPr>
    <w:rPr>
      <w:smallCaps/>
      <w:spacing w:val="5"/>
      <w:sz w:val="28"/>
      <w:szCs w:val="28"/>
    </w:rPr>
  </w:style>
  <w:style w:type="paragraph" w:styleId="Heading3">
    <w:name w:val="heading 3"/>
    <w:basedOn w:val="Normal"/>
    <w:next w:val="Normal"/>
    <w:link w:val="Heading3Char"/>
    <w:uiPriority w:val="9"/>
    <w:unhideWhenUsed/>
    <w:qFormat/>
    <w:rsid w:val="00D11C6B"/>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D11C6B"/>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D11C6B"/>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D11C6B"/>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D11C6B"/>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D11C6B"/>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D11C6B"/>
    <w:pPr>
      <w:spacing w:after="0"/>
      <w:jc w:val="left"/>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1C6B"/>
    <w:rPr>
      <w:smallCaps/>
      <w:spacing w:val="5"/>
      <w:sz w:val="32"/>
      <w:szCs w:val="32"/>
    </w:rPr>
  </w:style>
  <w:style w:type="character" w:customStyle="1" w:styleId="Heading2Char">
    <w:name w:val="Heading 2 Char"/>
    <w:basedOn w:val="DefaultParagraphFont"/>
    <w:link w:val="Heading2"/>
    <w:uiPriority w:val="9"/>
    <w:rsid w:val="00D11C6B"/>
    <w:rPr>
      <w:smallCaps/>
      <w:spacing w:val="5"/>
      <w:sz w:val="28"/>
      <w:szCs w:val="28"/>
    </w:rPr>
  </w:style>
  <w:style w:type="character" w:customStyle="1" w:styleId="Heading3Char">
    <w:name w:val="Heading 3 Char"/>
    <w:basedOn w:val="DefaultParagraphFont"/>
    <w:link w:val="Heading3"/>
    <w:uiPriority w:val="9"/>
    <w:rsid w:val="00D11C6B"/>
    <w:rPr>
      <w:smallCaps/>
      <w:spacing w:val="5"/>
      <w:sz w:val="24"/>
      <w:szCs w:val="24"/>
    </w:rPr>
  </w:style>
  <w:style w:type="character" w:customStyle="1" w:styleId="Heading4Char">
    <w:name w:val="Heading 4 Char"/>
    <w:basedOn w:val="DefaultParagraphFont"/>
    <w:link w:val="Heading4"/>
    <w:uiPriority w:val="9"/>
    <w:rsid w:val="00D11C6B"/>
    <w:rPr>
      <w:i/>
      <w:iCs/>
      <w:smallCaps/>
      <w:spacing w:val="10"/>
      <w:sz w:val="22"/>
      <w:szCs w:val="22"/>
    </w:rPr>
  </w:style>
  <w:style w:type="character" w:customStyle="1" w:styleId="Heading5Char">
    <w:name w:val="Heading 5 Char"/>
    <w:basedOn w:val="DefaultParagraphFont"/>
    <w:link w:val="Heading5"/>
    <w:uiPriority w:val="9"/>
    <w:semiHidden/>
    <w:rsid w:val="00D11C6B"/>
    <w:rPr>
      <w:smallCaps/>
      <w:color w:val="538135" w:themeColor="accent6" w:themeShade="BF"/>
      <w:spacing w:val="10"/>
      <w:sz w:val="22"/>
      <w:szCs w:val="22"/>
    </w:rPr>
  </w:style>
  <w:style w:type="character" w:customStyle="1" w:styleId="Heading6Char">
    <w:name w:val="Heading 6 Char"/>
    <w:basedOn w:val="DefaultParagraphFont"/>
    <w:link w:val="Heading6"/>
    <w:uiPriority w:val="9"/>
    <w:semiHidden/>
    <w:rsid w:val="00D11C6B"/>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D11C6B"/>
    <w:rPr>
      <w:b/>
      <w:bCs/>
      <w:smallCaps/>
      <w:color w:val="70AD47" w:themeColor="accent6"/>
      <w:spacing w:val="10"/>
    </w:rPr>
  </w:style>
  <w:style w:type="character" w:customStyle="1" w:styleId="Heading8Char">
    <w:name w:val="Heading 8 Char"/>
    <w:basedOn w:val="DefaultParagraphFont"/>
    <w:link w:val="Heading8"/>
    <w:uiPriority w:val="9"/>
    <w:semiHidden/>
    <w:rsid w:val="00D11C6B"/>
    <w:rPr>
      <w:b/>
      <w:bCs/>
      <w:i/>
      <w:iCs/>
      <w:smallCaps/>
      <w:color w:val="538135" w:themeColor="accent6" w:themeShade="BF"/>
    </w:rPr>
  </w:style>
  <w:style w:type="character" w:customStyle="1" w:styleId="Heading9Char">
    <w:name w:val="Heading 9 Char"/>
    <w:basedOn w:val="DefaultParagraphFont"/>
    <w:link w:val="Heading9"/>
    <w:uiPriority w:val="9"/>
    <w:semiHidden/>
    <w:rsid w:val="00D11C6B"/>
    <w:rPr>
      <w:b/>
      <w:bCs/>
      <w:i/>
      <w:iCs/>
      <w:smallCaps/>
      <w:color w:val="385623" w:themeColor="accent6" w:themeShade="80"/>
    </w:rPr>
  </w:style>
  <w:style w:type="paragraph" w:styleId="Caption">
    <w:name w:val="caption"/>
    <w:basedOn w:val="Normal"/>
    <w:next w:val="Normal"/>
    <w:uiPriority w:val="35"/>
    <w:unhideWhenUsed/>
    <w:qFormat/>
    <w:rsid w:val="00D11C6B"/>
    <w:rPr>
      <w:b/>
      <w:bCs/>
      <w:caps/>
      <w:sz w:val="16"/>
      <w:szCs w:val="16"/>
    </w:rPr>
  </w:style>
  <w:style w:type="paragraph" w:styleId="Title">
    <w:name w:val="Title"/>
    <w:basedOn w:val="Normal"/>
    <w:next w:val="Normal"/>
    <w:link w:val="TitleChar"/>
    <w:uiPriority w:val="10"/>
    <w:qFormat/>
    <w:rsid w:val="00D11C6B"/>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D11C6B"/>
    <w:rPr>
      <w:smallCaps/>
      <w:color w:val="262626" w:themeColor="text1" w:themeTint="D9"/>
      <w:sz w:val="52"/>
      <w:szCs w:val="52"/>
    </w:rPr>
  </w:style>
  <w:style w:type="paragraph" w:styleId="Subtitle">
    <w:name w:val="Subtitle"/>
    <w:basedOn w:val="Normal"/>
    <w:next w:val="Normal"/>
    <w:link w:val="SubtitleChar"/>
    <w:uiPriority w:val="11"/>
    <w:qFormat/>
    <w:rsid w:val="00D11C6B"/>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D11C6B"/>
    <w:rPr>
      <w:rFonts w:asciiTheme="majorHAnsi" w:eastAsiaTheme="majorEastAsia" w:hAnsiTheme="majorHAnsi" w:cstheme="majorBidi"/>
    </w:rPr>
  </w:style>
  <w:style w:type="character" w:styleId="Strong">
    <w:name w:val="Strong"/>
    <w:uiPriority w:val="22"/>
    <w:qFormat/>
    <w:rsid w:val="00D11C6B"/>
    <w:rPr>
      <w:b/>
      <w:bCs/>
      <w:color w:val="70AD47" w:themeColor="accent6"/>
    </w:rPr>
  </w:style>
  <w:style w:type="character" w:styleId="Emphasis">
    <w:name w:val="Emphasis"/>
    <w:uiPriority w:val="20"/>
    <w:qFormat/>
    <w:rsid w:val="00D11C6B"/>
    <w:rPr>
      <w:b/>
      <w:bCs/>
      <w:i/>
      <w:iCs/>
      <w:spacing w:val="10"/>
    </w:rPr>
  </w:style>
  <w:style w:type="paragraph" w:styleId="NoSpacing">
    <w:name w:val="No Spacing"/>
    <w:uiPriority w:val="1"/>
    <w:qFormat/>
    <w:rsid w:val="00D11C6B"/>
    <w:pPr>
      <w:spacing w:after="0" w:line="240" w:lineRule="auto"/>
    </w:pPr>
  </w:style>
  <w:style w:type="paragraph" w:styleId="Quote">
    <w:name w:val="Quote"/>
    <w:basedOn w:val="Normal"/>
    <w:next w:val="Normal"/>
    <w:link w:val="QuoteChar"/>
    <w:uiPriority w:val="29"/>
    <w:qFormat/>
    <w:rsid w:val="00D11C6B"/>
    <w:rPr>
      <w:i/>
      <w:iCs/>
    </w:rPr>
  </w:style>
  <w:style w:type="character" w:customStyle="1" w:styleId="QuoteChar">
    <w:name w:val="Quote Char"/>
    <w:basedOn w:val="DefaultParagraphFont"/>
    <w:link w:val="Quote"/>
    <w:uiPriority w:val="29"/>
    <w:rsid w:val="00D11C6B"/>
    <w:rPr>
      <w:i/>
      <w:iCs/>
    </w:rPr>
  </w:style>
  <w:style w:type="paragraph" w:styleId="IntenseQuote">
    <w:name w:val="Intense Quote"/>
    <w:basedOn w:val="Normal"/>
    <w:next w:val="Normal"/>
    <w:link w:val="IntenseQuoteChar"/>
    <w:uiPriority w:val="30"/>
    <w:qFormat/>
    <w:rsid w:val="00D11C6B"/>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D11C6B"/>
    <w:rPr>
      <w:b/>
      <w:bCs/>
      <w:i/>
      <w:iCs/>
    </w:rPr>
  </w:style>
  <w:style w:type="character" w:styleId="SubtleEmphasis">
    <w:name w:val="Subtle Emphasis"/>
    <w:uiPriority w:val="19"/>
    <w:qFormat/>
    <w:rsid w:val="00D11C6B"/>
    <w:rPr>
      <w:i/>
      <w:iCs/>
    </w:rPr>
  </w:style>
  <w:style w:type="character" w:styleId="IntenseEmphasis">
    <w:name w:val="Intense Emphasis"/>
    <w:uiPriority w:val="21"/>
    <w:qFormat/>
    <w:rsid w:val="00D11C6B"/>
    <w:rPr>
      <w:b/>
      <w:bCs/>
      <w:i/>
      <w:iCs/>
      <w:color w:val="70AD47" w:themeColor="accent6"/>
      <w:spacing w:val="10"/>
    </w:rPr>
  </w:style>
  <w:style w:type="character" w:styleId="SubtleReference">
    <w:name w:val="Subtle Reference"/>
    <w:uiPriority w:val="31"/>
    <w:qFormat/>
    <w:rsid w:val="00D11C6B"/>
    <w:rPr>
      <w:b/>
      <w:bCs/>
    </w:rPr>
  </w:style>
  <w:style w:type="character" w:styleId="IntenseReference">
    <w:name w:val="Intense Reference"/>
    <w:uiPriority w:val="32"/>
    <w:qFormat/>
    <w:rsid w:val="00D11C6B"/>
    <w:rPr>
      <w:b/>
      <w:bCs/>
      <w:smallCaps/>
      <w:spacing w:val="5"/>
      <w:sz w:val="22"/>
      <w:szCs w:val="22"/>
      <w:u w:val="single"/>
    </w:rPr>
  </w:style>
  <w:style w:type="character" w:styleId="BookTitle">
    <w:name w:val="Book Title"/>
    <w:uiPriority w:val="33"/>
    <w:qFormat/>
    <w:rsid w:val="00D11C6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D11C6B"/>
    <w:pPr>
      <w:outlineLvl w:val="9"/>
    </w:pPr>
  </w:style>
  <w:style w:type="character" w:styleId="PlaceholderText">
    <w:name w:val="Placeholder Text"/>
    <w:basedOn w:val="DefaultParagraphFont"/>
    <w:uiPriority w:val="99"/>
    <w:semiHidden/>
    <w:rsid w:val="00CF7AFD"/>
    <w:rPr>
      <w:color w:val="808080"/>
    </w:rPr>
  </w:style>
  <w:style w:type="character" w:styleId="CommentReference">
    <w:name w:val="annotation reference"/>
    <w:basedOn w:val="DefaultParagraphFont"/>
    <w:uiPriority w:val="99"/>
    <w:semiHidden/>
    <w:unhideWhenUsed/>
    <w:rsid w:val="0054446F"/>
    <w:rPr>
      <w:sz w:val="16"/>
      <w:szCs w:val="16"/>
    </w:rPr>
  </w:style>
  <w:style w:type="paragraph" w:styleId="CommentText">
    <w:name w:val="annotation text"/>
    <w:basedOn w:val="Normal"/>
    <w:link w:val="CommentTextChar"/>
    <w:uiPriority w:val="99"/>
    <w:unhideWhenUsed/>
    <w:rsid w:val="0054446F"/>
    <w:pPr>
      <w:spacing w:line="240" w:lineRule="auto"/>
    </w:pPr>
  </w:style>
  <w:style w:type="character" w:customStyle="1" w:styleId="CommentTextChar">
    <w:name w:val="Comment Text Char"/>
    <w:basedOn w:val="DefaultParagraphFont"/>
    <w:link w:val="CommentText"/>
    <w:uiPriority w:val="99"/>
    <w:rsid w:val="0054446F"/>
    <w:rPr>
      <w:sz w:val="20"/>
      <w:szCs w:val="20"/>
    </w:rPr>
  </w:style>
  <w:style w:type="paragraph" w:styleId="CommentSubject">
    <w:name w:val="annotation subject"/>
    <w:basedOn w:val="CommentText"/>
    <w:next w:val="CommentText"/>
    <w:link w:val="CommentSubjectChar"/>
    <w:uiPriority w:val="99"/>
    <w:semiHidden/>
    <w:unhideWhenUsed/>
    <w:rsid w:val="0054446F"/>
    <w:rPr>
      <w:b/>
      <w:bCs/>
    </w:rPr>
  </w:style>
  <w:style w:type="character" w:customStyle="1" w:styleId="CommentSubjectChar">
    <w:name w:val="Comment Subject Char"/>
    <w:basedOn w:val="CommentTextChar"/>
    <w:link w:val="CommentSubject"/>
    <w:uiPriority w:val="99"/>
    <w:semiHidden/>
    <w:rsid w:val="0054446F"/>
    <w:rPr>
      <w:b/>
      <w:bCs/>
      <w:sz w:val="20"/>
      <w:szCs w:val="20"/>
    </w:rPr>
  </w:style>
  <w:style w:type="paragraph" w:styleId="Revision">
    <w:name w:val="Revision"/>
    <w:hidden/>
    <w:uiPriority w:val="99"/>
    <w:semiHidden/>
    <w:rsid w:val="00343534"/>
    <w:pPr>
      <w:spacing w:after="0" w:line="240" w:lineRule="auto"/>
    </w:pPr>
  </w:style>
  <w:style w:type="paragraph" w:styleId="Bibliography">
    <w:name w:val="Bibliography"/>
    <w:basedOn w:val="Normal"/>
    <w:next w:val="Normal"/>
    <w:uiPriority w:val="37"/>
    <w:unhideWhenUsed/>
    <w:rsid w:val="0033558F"/>
    <w:pPr>
      <w:tabs>
        <w:tab w:val="left" w:pos="264"/>
      </w:tabs>
      <w:spacing w:after="0" w:line="480" w:lineRule="auto"/>
      <w:ind w:left="264" w:hanging="264"/>
    </w:pPr>
  </w:style>
  <w:style w:type="paragraph" w:styleId="Header">
    <w:name w:val="header"/>
    <w:basedOn w:val="Normal"/>
    <w:link w:val="HeaderChar"/>
    <w:uiPriority w:val="99"/>
    <w:unhideWhenUsed/>
    <w:rsid w:val="008651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1F7"/>
  </w:style>
  <w:style w:type="paragraph" w:styleId="Footer">
    <w:name w:val="footer"/>
    <w:basedOn w:val="Normal"/>
    <w:link w:val="FooterChar"/>
    <w:uiPriority w:val="99"/>
    <w:unhideWhenUsed/>
    <w:rsid w:val="008651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1F7"/>
  </w:style>
  <w:style w:type="paragraph" w:styleId="ListParagraph">
    <w:name w:val="List Paragraph"/>
    <w:basedOn w:val="Normal"/>
    <w:uiPriority w:val="34"/>
    <w:qFormat/>
    <w:rsid w:val="005F4258"/>
    <w:pPr>
      <w:ind w:left="720"/>
      <w:contextualSpacing/>
    </w:pPr>
  </w:style>
  <w:style w:type="character" w:styleId="Hyperlink">
    <w:name w:val="Hyperlink"/>
    <w:basedOn w:val="DefaultParagraphFont"/>
    <w:uiPriority w:val="99"/>
    <w:unhideWhenUsed/>
    <w:rsid w:val="00D93909"/>
    <w:rPr>
      <w:color w:val="0563C1" w:themeColor="hyperlink"/>
      <w:u w:val="single"/>
    </w:rPr>
  </w:style>
  <w:style w:type="character" w:customStyle="1" w:styleId="UnresolvedMention1">
    <w:name w:val="Unresolved Mention1"/>
    <w:basedOn w:val="DefaultParagraphFont"/>
    <w:uiPriority w:val="99"/>
    <w:semiHidden/>
    <w:unhideWhenUsed/>
    <w:rsid w:val="00D93909"/>
    <w:rPr>
      <w:color w:val="605E5C"/>
      <w:shd w:val="clear" w:color="auto" w:fill="E1DFDD"/>
    </w:rPr>
  </w:style>
  <w:style w:type="character" w:styleId="FollowedHyperlink">
    <w:name w:val="FollowedHyperlink"/>
    <w:basedOn w:val="DefaultParagraphFont"/>
    <w:uiPriority w:val="99"/>
    <w:semiHidden/>
    <w:unhideWhenUsed/>
    <w:rsid w:val="0074733E"/>
    <w:rPr>
      <w:color w:val="954F72" w:themeColor="followedHyperlink"/>
      <w:u w:val="single"/>
    </w:rPr>
  </w:style>
  <w:style w:type="table" w:styleId="TableGrid">
    <w:name w:val="Table Grid"/>
    <w:basedOn w:val="TableNormal"/>
    <w:uiPriority w:val="39"/>
    <w:rsid w:val="00934A1A"/>
    <w:pPr>
      <w:spacing w:after="0" w:line="240" w:lineRule="auto"/>
    </w:pPr>
    <w:tblPr/>
  </w:style>
  <w:style w:type="table" w:styleId="PlainTable3">
    <w:name w:val="Plain Table 3"/>
    <w:basedOn w:val="TableNormal"/>
    <w:uiPriority w:val="43"/>
    <w:rsid w:val="00934A1A"/>
    <w:pPr>
      <w:spacing w:after="0" w:line="240" w:lineRule="auto"/>
    </w:pPr>
    <w:tblPr>
      <w:tblStyleRowBandSize w:val="1"/>
      <w:tblStyleColBandSize w:val="1"/>
    </w:tblPr>
    <w:tcPr>
      <w:tcBorders>
        <w:bottom w:val="single" w:sz="4" w:space="0" w:color="7F7F7F" w:themeColor="text1" w:themeTint="80"/>
        <w:right w:val="single" w:sz="4" w:space="0" w:color="7F7F7F" w:themeColor="text1" w:themeTint="80"/>
      </w:tcBorders>
    </w:tcPr>
    <w:tblStylePr w:type="firstRow">
      <w:rPr>
        <w:b/>
        <w:bCs/>
        <w:caps/>
      </w:rPr>
    </w:tblStylePr>
    <w:tblStylePr w:type="lastRow">
      <w:rPr>
        <w:b/>
        <w:bCs/>
        <w:caps/>
      </w:rPr>
    </w:tblStylePr>
    <w:tblStylePr w:type="firstCol">
      <w:rPr>
        <w:b/>
        <w:bCs/>
        <w:caps/>
      </w:rPr>
    </w:tblStylePr>
    <w:tblStylePr w:type="lastCol">
      <w:rPr>
        <w:b/>
        <w:bCs/>
        <w:caps/>
      </w:r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F755C"/>
    <w:pPr>
      <w:spacing w:after="0" w:line="240" w:lineRule="auto"/>
    </w:pPr>
    <w:tblPr>
      <w:tblStyleRowBandSize w:val="1"/>
      <w:tblStyleColBandSize w:val="1"/>
    </w:tblPr>
    <w:tcPr>
      <w:shd w:val="clear" w:color="auto" w:fill="FFFFFF" w:themeFill="background1"/>
    </w:tc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769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tion1">
    <w:name w:val="Mention1"/>
    <w:basedOn w:val="DefaultParagraphFont"/>
    <w:uiPriority w:val="99"/>
    <w:unhideWhenUsed/>
    <w:rsid w:val="00624FE2"/>
    <w:rPr>
      <w:color w:val="2B579A"/>
      <w:shd w:val="clear" w:color="auto" w:fill="E1DFDD"/>
    </w:rPr>
  </w:style>
  <w:style w:type="character" w:styleId="Mention">
    <w:name w:val="Mention"/>
    <w:basedOn w:val="DefaultParagraphFont"/>
    <w:uiPriority w:val="99"/>
    <w:rsid w:val="00013936"/>
    <w:rPr>
      <w:color w:val="2B579A"/>
      <w:shd w:val="clear" w:color="auto" w:fill="E1DFDD"/>
    </w:rPr>
  </w:style>
  <w:style w:type="character" w:customStyle="1" w:styleId="katex-mathml">
    <w:name w:val="katex-mathml"/>
    <w:basedOn w:val="DefaultParagraphFont"/>
    <w:rsid w:val="00CF6907"/>
  </w:style>
  <w:style w:type="character" w:customStyle="1" w:styleId="mord">
    <w:name w:val="mord"/>
    <w:basedOn w:val="DefaultParagraphFont"/>
    <w:rsid w:val="00CF6907"/>
  </w:style>
  <w:style w:type="character" w:customStyle="1" w:styleId="vlist-s">
    <w:name w:val="vlist-s"/>
    <w:basedOn w:val="DefaultParagraphFont"/>
    <w:rsid w:val="00CF6907"/>
  </w:style>
  <w:style w:type="character" w:customStyle="1" w:styleId="mopen">
    <w:name w:val="mopen"/>
    <w:basedOn w:val="DefaultParagraphFont"/>
    <w:rsid w:val="004E5893"/>
  </w:style>
  <w:style w:type="character" w:customStyle="1" w:styleId="mpunct">
    <w:name w:val="mpunct"/>
    <w:basedOn w:val="DefaultParagraphFont"/>
    <w:rsid w:val="004E5893"/>
  </w:style>
  <w:style w:type="character" w:customStyle="1" w:styleId="mclose">
    <w:name w:val="mclose"/>
    <w:basedOn w:val="DefaultParagraphFont"/>
    <w:rsid w:val="004E5893"/>
  </w:style>
  <w:style w:type="character" w:customStyle="1" w:styleId="mrel">
    <w:name w:val="mrel"/>
    <w:basedOn w:val="DefaultParagraphFont"/>
    <w:rsid w:val="004E5893"/>
  </w:style>
  <w:style w:type="character" w:customStyle="1" w:styleId="mop">
    <w:name w:val="mop"/>
    <w:basedOn w:val="DefaultParagraphFont"/>
    <w:rsid w:val="004E5893"/>
  </w:style>
  <w:style w:type="character" w:customStyle="1" w:styleId="delimsizing">
    <w:name w:val="delimsizing"/>
    <w:basedOn w:val="DefaultParagraphFont"/>
    <w:rsid w:val="004E5893"/>
  </w:style>
  <w:style w:type="character" w:styleId="UnresolvedMention">
    <w:name w:val="Unresolved Mention"/>
    <w:basedOn w:val="DefaultParagraphFont"/>
    <w:uiPriority w:val="99"/>
    <w:rsid w:val="00E56BE1"/>
    <w:rPr>
      <w:color w:val="605E5C"/>
      <w:shd w:val="clear" w:color="auto" w:fill="E1DFDD"/>
    </w:rPr>
  </w:style>
  <w:style w:type="paragraph" w:styleId="NormalWeb">
    <w:name w:val="Normal (Web)"/>
    <w:basedOn w:val="Normal"/>
    <w:uiPriority w:val="99"/>
    <w:semiHidden/>
    <w:unhideWhenUsed/>
    <w:rsid w:val="003A68D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9/05/relationships/documenttasks" Target="documenttasks/documenttasks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documenttasks/documenttasks1.xml><?xml version="1.0" encoding="utf-8"?>
<t:Tasks xmlns:t="http://schemas.microsoft.com/office/tasks/2019/documenttasks" xmlns:oel="http://schemas.microsoft.com/office/2019/extlst">
  <t:Task id="{45C7944B-0B98-DD46-88CF-6104B2BF8D2A}">
    <t:Anchor>
      <t:Comment id="1360789626"/>
    </t:Anchor>
    <t:History>
      <t:Event id="{003ACF61-6666-944D-B084-D1B62FD85AD0}" time="2026-01-04T15:08:26.712Z">
        <t:Attribution userId="S::hrb16@ic.ac.uk::333a46b8-08e0-4d20-b1ae-8492106e53b0" userProvider="AD" userName="Beath, Hamish R"/>
        <t:Anchor>
          <t:Comment id="1360789626"/>
        </t:Anchor>
        <t:Create/>
      </t:Event>
      <t:Event id="{9EA8EB06-8A9F-7843-BB2A-FA6C8C95C220}" time="2026-01-04T15:08:26.712Z">
        <t:Attribution userId="S::hrb16@ic.ac.uk::333a46b8-08e0-4d20-b1ae-8492106e53b0" userProvider="AD" userName="Beath, Hamish R"/>
        <t:Anchor>
          <t:Comment id="1360789626"/>
        </t:Anchor>
        <t:Assign userId="S::jrogelj@ic.ac.uk::e1d4b9d5-2a66-4e82-abf3-ba9fdf53c342" userProvider="AD" userName="Rogelj, Joeri"/>
      </t:Event>
      <t:Event id="{4953BBBE-0654-B74B-964F-97267E1C9388}" time="2026-01-04T15:08:26.712Z">
        <t:Attribution userId="S::hrb16@ic.ac.uk::333a46b8-08e0-4d20-b1ae-8492106e53b0" userProvider="AD" userName="Beath, Hamish R"/>
        <t:Anchor>
          <t:Comment id="1360789626"/>
        </t:Anchor>
        <t:SetTitle title="@Rogelj, Joeri please edit as you see fit"/>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8ED760-0A99-584B-837B-6CBDBC7951C3}">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B9E74-266E-4A75-91FB-6D9547C3B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44256</Words>
  <Characters>254472</Characters>
  <Application>Microsoft Office Word</Application>
  <DocSecurity>4</DocSecurity>
  <Lines>4387</Lines>
  <Paragraphs>1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lj, Joeri</dc:creator>
  <cp:keywords/>
  <dc:description/>
  <cp:lastModifiedBy>Beath, Hamish R</cp:lastModifiedBy>
  <cp:revision>2</cp:revision>
  <dcterms:created xsi:type="dcterms:W3CDTF">2026-01-06T13:15:00Z</dcterms:created>
  <dcterms:modified xsi:type="dcterms:W3CDTF">2026-01-06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Context">
    <vt:lpwstr>{"goals":[],"domain":"general","emotions":[],"dialect":"british"}</vt:lpwstr>
  </property>
  <property fmtid="{D5CDD505-2E9C-101B-9397-08002B2CF9AE}" pid="3" name="grammarly_documentId">
    <vt:lpwstr>documentId_6003</vt:lpwstr>
  </property>
  <property fmtid="{D5CDD505-2E9C-101B-9397-08002B2CF9AE}" pid="4" name="_DocHome">
    <vt:i4>-311329568</vt:i4>
  </property>
  <property fmtid="{D5CDD505-2E9C-101B-9397-08002B2CF9AE}" pid="5" name="ZOTERO_PREF_1">
    <vt:lpwstr>&lt;data data-version="3" zotero-version="7.0.29"&gt;&lt;session id="akMpUoZw"/&gt;&lt;style id="http://www.zotero.org/styles/nature" hasBibliography="1" bibliographyStyleHasBeenSet="1"/&gt;&lt;prefs&gt;&lt;pref name="fieldType" value="Field"/&gt;&lt;pref name="automaticJournalAbbreviati</vt:lpwstr>
  </property>
  <property fmtid="{D5CDD505-2E9C-101B-9397-08002B2CF9AE}" pid="6" name="ZOTERO_PREF_2">
    <vt:lpwstr>ons" value="true"/&gt;&lt;pref name="delayCitationUpdates" value="true"/&gt;&lt;pref name="dontAskDelayCitationUpdates" value="true"/&gt;&lt;/prefs&gt;&lt;/data&gt;</vt:lpwstr>
  </property>
</Properties>
</file>